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24CC3" w14:textId="68EBBB8B" w:rsidR="00604762" w:rsidRPr="00D875EC" w:rsidRDefault="00E50FF4"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Potential health</w:t>
      </w:r>
      <w:r w:rsidR="00EC7344" w:rsidRPr="00D875EC">
        <w:rPr>
          <w:rFonts w:ascii="Times New Roman" w:hAnsi="Times New Roman" w:cs="Times New Roman"/>
          <w:b/>
          <w:sz w:val="24"/>
          <w:szCs w:val="24"/>
          <w:lang w:val="en-GB"/>
        </w:rPr>
        <w:t>-</w:t>
      </w:r>
      <w:r w:rsidRPr="00D875EC">
        <w:rPr>
          <w:rFonts w:ascii="Times New Roman" w:hAnsi="Times New Roman" w:cs="Times New Roman"/>
          <w:b/>
          <w:sz w:val="24"/>
          <w:szCs w:val="24"/>
          <w:lang w:val="en-GB"/>
        </w:rPr>
        <w:t>r</w:t>
      </w:r>
      <w:r w:rsidR="00EC7344" w:rsidRPr="00D875EC">
        <w:rPr>
          <w:rFonts w:ascii="Times New Roman" w:hAnsi="Times New Roman" w:cs="Times New Roman"/>
          <w:b/>
          <w:sz w:val="24"/>
          <w:szCs w:val="24"/>
          <w:lang w:val="en-GB"/>
        </w:rPr>
        <w:t xml:space="preserve">elated </w:t>
      </w:r>
      <w:r w:rsidRPr="00D875EC">
        <w:rPr>
          <w:rFonts w:ascii="Times New Roman" w:hAnsi="Times New Roman" w:cs="Times New Roman"/>
          <w:b/>
          <w:sz w:val="24"/>
          <w:szCs w:val="24"/>
          <w:lang w:val="en-GB"/>
        </w:rPr>
        <w:t>behaviors for pre-school and school-aged children during COVID-19 lockdown: a narrative review</w:t>
      </w:r>
    </w:p>
    <w:p w14:paraId="72110A49" w14:textId="361FF723" w:rsidR="00A32C7D" w:rsidRPr="00D875EC" w:rsidRDefault="00F550DF" w:rsidP="0074009A">
      <w:pPr>
        <w:spacing w:before="240" w:after="0"/>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Rubén López-Bueno</w:t>
      </w:r>
      <w:r w:rsidR="00CC6ECC" w:rsidRPr="00D875EC">
        <w:rPr>
          <w:rFonts w:ascii="Times New Roman" w:hAnsi="Times New Roman" w:cs="Times New Roman"/>
          <w:sz w:val="24"/>
          <w:szCs w:val="24"/>
          <w:lang w:val="en-GB"/>
        </w:rPr>
        <w:t>, MS</w:t>
      </w:r>
      <w:r w:rsidR="00D875EC" w:rsidRPr="00D875EC">
        <w:rPr>
          <w:rFonts w:ascii="Times New Roman" w:hAnsi="Times New Roman" w:cs="Times New Roman"/>
          <w:sz w:val="24"/>
          <w:szCs w:val="24"/>
          <w:lang w:val="en-GB"/>
        </w:rPr>
        <w:t>c</w:t>
      </w:r>
      <w:r w:rsidRPr="00D875EC">
        <w:rPr>
          <w:rFonts w:ascii="Times New Roman" w:hAnsi="Times New Roman" w:cs="Times New Roman"/>
          <w:sz w:val="24"/>
          <w:szCs w:val="24"/>
          <w:vertAlign w:val="superscript"/>
          <w:lang w:val="en-GB"/>
        </w:rPr>
        <w:t>1</w:t>
      </w:r>
      <w:r w:rsidR="00CC6ECC" w:rsidRPr="00D875EC">
        <w:rPr>
          <w:rFonts w:ascii="Times New Roman" w:hAnsi="Times New Roman" w:cs="Times New Roman"/>
          <w:sz w:val="24"/>
          <w:szCs w:val="24"/>
          <w:lang w:val="en-GB"/>
        </w:rPr>
        <w:t xml:space="preserve">, </w:t>
      </w:r>
      <w:r w:rsidR="002834B4" w:rsidRPr="00D875EC">
        <w:rPr>
          <w:rFonts w:ascii="Times New Roman" w:hAnsi="Times New Roman" w:cs="Times New Roman"/>
          <w:sz w:val="24"/>
          <w:szCs w:val="24"/>
          <w:lang w:val="en-GB"/>
        </w:rPr>
        <w:t>Guillermo F. López-Sánchez</w:t>
      </w:r>
      <w:r w:rsidR="00503366" w:rsidRPr="00D875EC">
        <w:rPr>
          <w:rFonts w:ascii="Times New Roman" w:hAnsi="Times New Roman" w:cs="Times New Roman"/>
          <w:sz w:val="24"/>
          <w:szCs w:val="24"/>
          <w:lang w:val="en-GB"/>
        </w:rPr>
        <w:t>, PhD</w:t>
      </w:r>
      <w:r w:rsidR="002834B4" w:rsidRPr="00D875EC">
        <w:rPr>
          <w:rFonts w:ascii="Times New Roman" w:hAnsi="Times New Roman" w:cs="Times New Roman"/>
          <w:sz w:val="24"/>
          <w:szCs w:val="24"/>
          <w:vertAlign w:val="superscript"/>
          <w:lang w:val="en-GB"/>
        </w:rPr>
        <w:t>2</w:t>
      </w:r>
      <w:r w:rsidR="00CC6ECC" w:rsidRPr="00D875EC">
        <w:rPr>
          <w:rFonts w:ascii="Times New Roman" w:hAnsi="Times New Roman" w:cs="Times New Roman"/>
          <w:sz w:val="24"/>
          <w:szCs w:val="24"/>
          <w:lang w:val="en-GB"/>
        </w:rPr>
        <w:t>,</w:t>
      </w:r>
      <w:r w:rsidR="002834B4" w:rsidRPr="00D875EC">
        <w:rPr>
          <w:rFonts w:ascii="Times New Roman" w:hAnsi="Times New Roman" w:cs="Times New Roman"/>
          <w:sz w:val="24"/>
          <w:szCs w:val="24"/>
          <w:lang w:val="en-GB"/>
        </w:rPr>
        <w:t xml:space="preserve"> José A. Casajús</w:t>
      </w:r>
      <w:r w:rsidR="00503366" w:rsidRPr="00D875EC">
        <w:rPr>
          <w:rFonts w:ascii="Times New Roman" w:hAnsi="Times New Roman" w:cs="Times New Roman"/>
          <w:sz w:val="24"/>
          <w:szCs w:val="24"/>
          <w:lang w:val="en-GB"/>
        </w:rPr>
        <w:t xml:space="preserve">, </w:t>
      </w:r>
      <w:r w:rsidR="00CC6ECC" w:rsidRPr="00D875EC">
        <w:rPr>
          <w:rFonts w:ascii="Times New Roman" w:hAnsi="Times New Roman" w:cs="Times New Roman"/>
          <w:sz w:val="24"/>
          <w:szCs w:val="24"/>
          <w:lang w:val="en-GB"/>
        </w:rPr>
        <w:t>MD</w:t>
      </w:r>
      <w:r w:rsidR="002834B4" w:rsidRPr="00D875EC">
        <w:rPr>
          <w:rFonts w:ascii="Times New Roman" w:hAnsi="Times New Roman" w:cs="Times New Roman"/>
          <w:sz w:val="24"/>
          <w:szCs w:val="24"/>
          <w:vertAlign w:val="superscript"/>
          <w:lang w:val="en-GB"/>
        </w:rPr>
        <w:t>3</w:t>
      </w:r>
      <w:r w:rsidR="00CC6ECC" w:rsidRPr="00D875EC">
        <w:rPr>
          <w:rFonts w:ascii="Times New Roman" w:hAnsi="Times New Roman" w:cs="Times New Roman"/>
          <w:sz w:val="24"/>
          <w:szCs w:val="24"/>
          <w:lang w:val="en-GB"/>
        </w:rPr>
        <w:t>,</w:t>
      </w:r>
      <w:r w:rsidR="002834B4" w:rsidRPr="00D875EC">
        <w:rPr>
          <w:rFonts w:ascii="Times New Roman" w:hAnsi="Times New Roman" w:cs="Times New Roman"/>
          <w:sz w:val="24"/>
          <w:szCs w:val="24"/>
          <w:lang w:val="en-GB"/>
        </w:rPr>
        <w:t xml:space="preserve"> </w:t>
      </w:r>
      <w:r w:rsidR="0003493E" w:rsidRPr="00D875EC">
        <w:rPr>
          <w:rFonts w:ascii="Times New Roman" w:hAnsi="Times New Roman" w:cs="Times New Roman"/>
          <w:sz w:val="24"/>
          <w:szCs w:val="24"/>
          <w:lang w:val="en-GB"/>
        </w:rPr>
        <w:t>Joaquín Calatayud</w:t>
      </w:r>
      <w:r w:rsidR="00503366" w:rsidRPr="00D875EC">
        <w:rPr>
          <w:rFonts w:ascii="Times New Roman" w:hAnsi="Times New Roman" w:cs="Times New Roman"/>
          <w:sz w:val="24"/>
          <w:szCs w:val="24"/>
          <w:lang w:val="en-GB"/>
        </w:rPr>
        <w:t>, PhD</w:t>
      </w:r>
      <w:r w:rsidR="0003493E" w:rsidRPr="00D875EC">
        <w:rPr>
          <w:rFonts w:ascii="Times New Roman" w:hAnsi="Times New Roman" w:cs="Times New Roman"/>
          <w:sz w:val="24"/>
          <w:szCs w:val="24"/>
          <w:vertAlign w:val="superscript"/>
          <w:lang w:val="en-GB"/>
        </w:rPr>
        <w:t>4</w:t>
      </w:r>
      <w:r w:rsidR="00CC6ECC" w:rsidRPr="00D875EC">
        <w:rPr>
          <w:rFonts w:ascii="Times New Roman" w:hAnsi="Times New Roman" w:cs="Times New Roman"/>
          <w:sz w:val="24"/>
          <w:szCs w:val="24"/>
          <w:lang w:val="en-GB"/>
        </w:rPr>
        <w:t>,</w:t>
      </w:r>
      <w:r w:rsidR="0003493E" w:rsidRPr="00D875EC">
        <w:rPr>
          <w:rFonts w:ascii="Times New Roman" w:hAnsi="Times New Roman" w:cs="Times New Roman"/>
          <w:sz w:val="24"/>
          <w:szCs w:val="24"/>
          <w:lang w:val="en-GB"/>
        </w:rPr>
        <w:t xml:space="preserve"> </w:t>
      </w:r>
      <w:r w:rsidR="002834B4" w:rsidRPr="00D875EC">
        <w:rPr>
          <w:rFonts w:ascii="Times New Roman" w:hAnsi="Times New Roman" w:cs="Times New Roman"/>
          <w:sz w:val="24"/>
          <w:szCs w:val="24"/>
          <w:lang w:val="en-GB"/>
        </w:rPr>
        <w:t>Mark A.Tully</w:t>
      </w:r>
      <w:r w:rsidR="00503366" w:rsidRPr="00D875EC">
        <w:rPr>
          <w:rFonts w:ascii="Times New Roman" w:hAnsi="Times New Roman" w:cs="Times New Roman"/>
          <w:sz w:val="24"/>
          <w:szCs w:val="24"/>
          <w:lang w:val="en-GB"/>
        </w:rPr>
        <w:t>, PhD</w:t>
      </w:r>
      <w:r w:rsidR="0003493E" w:rsidRPr="00D875EC">
        <w:rPr>
          <w:rFonts w:ascii="Times New Roman" w:hAnsi="Times New Roman" w:cs="Times New Roman"/>
          <w:sz w:val="24"/>
          <w:szCs w:val="24"/>
          <w:vertAlign w:val="superscript"/>
          <w:lang w:val="en-GB"/>
        </w:rPr>
        <w:t>5</w:t>
      </w:r>
      <w:r w:rsidR="00CC6ECC" w:rsidRPr="00D875EC">
        <w:rPr>
          <w:rFonts w:ascii="Times New Roman" w:hAnsi="Times New Roman" w:cs="Times New Roman"/>
          <w:sz w:val="24"/>
          <w:szCs w:val="24"/>
          <w:lang w:val="en-GB"/>
        </w:rPr>
        <w:t>,</w:t>
      </w:r>
      <w:r w:rsidR="002834B4" w:rsidRPr="00D875EC">
        <w:rPr>
          <w:rFonts w:ascii="Times New Roman" w:hAnsi="Times New Roman" w:cs="Times New Roman"/>
          <w:sz w:val="24"/>
          <w:szCs w:val="24"/>
          <w:lang w:val="en-GB"/>
        </w:rPr>
        <w:t xml:space="preserve"> Lee Smith</w:t>
      </w:r>
      <w:r w:rsidR="00503366" w:rsidRPr="00D875EC">
        <w:rPr>
          <w:rFonts w:ascii="Times New Roman" w:hAnsi="Times New Roman" w:cs="Times New Roman"/>
          <w:sz w:val="24"/>
          <w:szCs w:val="24"/>
          <w:lang w:val="en-GB"/>
        </w:rPr>
        <w:t>, PhD</w:t>
      </w:r>
      <w:r w:rsidR="0003493E" w:rsidRPr="00D875EC">
        <w:rPr>
          <w:rFonts w:ascii="Times New Roman" w:hAnsi="Times New Roman" w:cs="Times New Roman"/>
          <w:sz w:val="24"/>
          <w:szCs w:val="24"/>
          <w:vertAlign w:val="superscript"/>
          <w:lang w:val="en-GB"/>
        </w:rPr>
        <w:t>6</w:t>
      </w:r>
    </w:p>
    <w:p w14:paraId="18074E82" w14:textId="77777777" w:rsidR="00A32C7D" w:rsidRPr="00D875EC" w:rsidRDefault="00A32C7D" w:rsidP="0074009A">
      <w:pPr>
        <w:spacing w:before="240" w:after="0"/>
        <w:jc w:val="both"/>
        <w:rPr>
          <w:rFonts w:ascii="Times New Roman" w:hAnsi="Times New Roman" w:cs="Times New Roman"/>
          <w:sz w:val="24"/>
          <w:szCs w:val="24"/>
          <w:lang w:val="en-GB"/>
        </w:rPr>
      </w:pPr>
    </w:p>
    <w:p w14:paraId="3E56B121" w14:textId="77777777" w:rsidR="00F550DF" w:rsidRPr="00D875EC" w:rsidRDefault="00F550DF"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vertAlign w:val="superscript"/>
          <w:lang w:val="en-GB"/>
        </w:rPr>
        <w:t>1</w:t>
      </w:r>
      <w:r w:rsidRPr="00D875EC">
        <w:rPr>
          <w:rFonts w:ascii="Times New Roman" w:hAnsi="Times New Roman" w:cs="Times New Roman"/>
          <w:sz w:val="24"/>
          <w:szCs w:val="24"/>
          <w:lang w:val="en-GB"/>
        </w:rPr>
        <w:t>Depatment of Physical Medicine and Nursing, University of Zaragoza, Zaragoza, Spain</w:t>
      </w:r>
    </w:p>
    <w:p w14:paraId="5B6BA282" w14:textId="217A0734" w:rsidR="00A32C7D" w:rsidRPr="00D875EC" w:rsidRDefault="00A32C7D"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vertAlign w:val="superscript"/>
          <w:lang w:val="en-GB"/>
        </w:rPr>
        <w:t>2</w:t>
      </w:r>
      <w:r w:rsidRPr="00D875EC">
        <w:rPr>
          <w:rFonts w:ascii="Times New Roman" w:hAnsi="Times New Roman" w:cs="Times New Roman"/>
          <w:sz w:val="24"/>
          <w:szCs w:val="24"/>
          <w:lang w:val="en-GB"/>
        </w:rPr>
        <w:t>Faculty of Sport Sciences, University of Murcia, Murcia, Spain</w:t>
      </w:r>
    </w:p>
    <w:p w14:paraId="33B5EAB6" w14:textId="1621227A" w:rsidR="00A32C7D" w:rsidRPr="00D875EC" w:rsidRDefault="00A32C7D"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vertAlign w:val="superscript"/>
          <w:lang w:val="en-GB"/>
        </w:rPr>
        <w:t>3</w:t>
      </w:r>
      <w:r w:rsidRPr="00D875EC">
        <w:rPr>
          <w:rFonts w:ascii="Times New Roman" w:hAnsi="Times New Roman" w:cs="Times New Roman"/>
          <w:sz w:val="24"/>
          <w:szCs w:val="24"/>
          <w:lang w:val="en-GB"/>
        </w:rPr>
        <w:t>Faculty of Health Sciences, University of Zaragoza, Zaragoza, Spain</w:t>
      </w:r>
    </w:p>
    <w:p w14:paraId="7702D8E8" w14:textId="14441AA5" w:rsidR="0003493E" w:rsidRPr="00D875EC" w:rsidRDefault="0003493E" w:rsidP="007D7B88">
      <w:pPr>
        <w:spacing w:after="0"/>
        <w:jc w:val="both"/>
        <w:rPr>
          <w:rFonts w:ascii="Times New Roman" w:hAnsi="Times New Roman" w:cs="Times New Roman"/>
          <w:sz w:val="24"/>
          <w:szCs w:val="24"/>
          <w:lang w:val="en-US"/>
        </w:rPr>
      </w:pPr>
      <w:r w:rsidRPr="00D875EC">
        <w:rPr>
          <w:rFonts w:ascii="Times New Roman" w:hAnsi="Times New Roman" w:cs="Times New Roman"/>
          <w:sz w:val="24"/>
          <w:szCs w:val="24"/>
          <w:vertAlign w:val="superscript"/>
          <w:lang w:val="en-GB"/>
        </w:rPr>
        <w:t>4</w:t>
      </w:r>
      <w:r w:rsidRPr="00D875EC">
        <w:rPr>
          <w:rFonts w:ascii="Times New Roman" w:hAnsi="Times New Roman" w:cs="Times New Roman"/>
          <w:sz w:val="24"/>
          <w:szCs w:val="24"/>
          <w:lang w:val="en-US"/>
        </w:rPr>
        <w:t>Exercise Intervention for Health Research Group (EXINH-RG), Department of Physiotherapy, University of Valencia, Valencia, Spain</w:t>
      </w:r>
    </w:p>
    <w:p w14:paraId="5E3BF6A1" w14:textId="77777777" w:rsidR="0003493E" w:rsidRPr="00D875EC" w:rsidRDefault="0003493E" w:rsidP="007D7B88">
      <w:pPr>
        <w:spacing w:after="0"/>
        <w:jc w:val="both"/>
        <w:rPr>
          <w:rFonts w:ascii="Times New Roman" w:hAnsi="Times New Roman" w:cs="Times New Roman"/>
          <w:sz w:val="24"/>
          <w:szCs w:val="24"/>
          <w:lang w:val="en-US"/>
        </w:rPr>
      </w:pPr>
    </w:p>
    <w:p w14:paraId="6A490D6F" w14:textId="13BEDC33" w:rsidR="00A32C7D" w:rsidRPr="00D875EC" w:rsidRDefault="0003493E"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vertAlign w:val="superscript"/>
          <w:lang w:val="en-GB"/>
        </w:rPr>
        <w:t>5</w:t>
      </w:r>
      <w:r w:rsidR="00A32C7D" w:rsidRPr="00D875EC">
        <w:rPr>
          <w:rFonts w:ascii="Times New Roman" w:hAnsi="Times New Roman" w:cs="Times New Roman"/>
          <w:sz w:val="24"/>
          <w:szCs w:val="24"/>
          <w:lang w:val="en-GB"/>
        </w:rPr>
        <w:t>Institute of Mental Health Sciences, School of Health Sciences, Ulster University, Belfast, United Kingdom</w:t>
      </w:r>
    </w:p>
    <w:p w14:paraId="63FD5EC8" w14:textId="1C12431B" w:rsidR="00A32C7D" w:rsidRPr="00D875EC" w:rsidRDefault="0003493E"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vertAlign w:val="superscript"/>
          <w:lang w:val="en-GB"/>
        </w:rPr>
        <w:t>6</w:t>
      </w:r>
      <w:r w:rsidR="00A32C7D" w:rsidRPr="00D875EC">
        <w:rPr>
          <w:rFonts w:ascii="Times New Roman" w:hAnsi="Times New Roman" w:cs="Times New Roman"/>
          <w:sz w:val="24"/>
          <w:szCs w:val="24"/>
          <w:lang w:val="en-GB"/>
        </w:rPr>
        <w:t>Cambridge Centre for Sport and Exercise Science, Anglia Ruskin University, Cambridge, United Kingdom</w:t>
      </w:r>
    </w:p>
    <w:p w14:paraId="5DA800BF" w14:textId="0CBE1B28" w:rsidR="0074009A" w:rsidRPr="00D875EC" w:rsidRDefault="0074009A" w:rsidP="0074009A">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Corresponding author: Rubén López-Bueno. rlopezbu@unizar.es. </w:t>
      </w:r>
    </w:p>
    <w:p w14:paraId="1B2BFFBC" w14:textId="113179C1" w:rsidR="00A32C7D" w:rsidRPr="00D875EC" w:rsidRDefault="0074009A" w:rsidP="0074009A">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Department of Physical Medicine and Nursing, University of Zaragoza, no number, Domingo Miral, Zaragoza, 50009, Spain. Tel: +34 9767 61719; fax: +34 9767 61720</w:t>
      </w:r>
    </w:p>
    <w:p w14:paraId="75D7A578" w14:textId="0CB9E2D1" w:rsidR="0090108B" w:rsidRPr="00D875EC" w:rsidRDefault="0090108B" w:rsidP="0074009A">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The authors declare no conflicts of interest.</w:t>
      </w:r>
    </w:p>
    <w:p w14:paraId="7B2C346D" w14:textId="1599AB9D" w:rsidR="00861864" w:rsidRPr="00D875EC" w:rsidRDefault="00861864"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The authors did not receive financial support for this research.</w:t>
      </w:r>
    </w:p>
    <w:p w14:paraId="6719CCB7" w14:textId="5C210DC1" w:rsidR="001A09D3" w:rsidRPr="00D875EC" w:rsidRDefault="001A09D3"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This manuscript has not been published and is not under consideration for publication elsewhere.</w:t>
      </w:r>
    </w:p>
    <w:p w14:paraId="01FE8E04" w14:textId="16E55FD5" w:rsidR="00A32C7D" w:rsidRPr="00D875EC" w:rsidRDefault="00081B36"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b/>
          <w:sz w:val="24"/>
          <w:szCs w:val="24"/>
          <w:lang w:val="en-GB"/>
        </w:rPr>
        <w:t>Word count</w:t>
      </w:r>
      <w:r w:rsidR="0052194D">
        <w:rPr>
          <w:rFonts w:ascii="Times New Roman" w:hAnsi="Times New Roman" w:cs="Times New Roman"/>
          <w:b/>
          <w:sz w:val="24"/>
          <w:szCs w:val="24"/>
          <w:lang w:val="en-GB"/>
        </w:rPr>
        <w:t xml:space="preserve"> for manuscript</w:t>
      </w:r>
      <w:r w:rsidRPr="00D875EC">
        <w:rPr>
          <w:rFonts w:ascii="Times New Roman" w:hAnsi="Times New Roman" w:cs="Times New Roman"/>
          <w:b/>
          <w:sz w:val="24"/>
          <w:szCs w:val="24"/>
          <w:lang w:val="en-GB"/>
        </w:rPr>
        <w:t>:</w:t>
      </w:r>
      <w:r w:rsidRPr="00D875EC">
        <w:rPr>
          <w:rFonts w:ascii="Times New Roman" w:hAnsi="Times New Roman" w:cs="Times New Roman"/>
          <w:sz w:val="24"/>
          <w:szCs w:val="24"/>
          <w:lang w:val="en-GB"/>
        </w:rPr>
        <w:t xml:space="preserve"> </w:t>
      </w:r>
      <w:r w:rsidR="00DB4F96">
        <w:rPr>
          <w:rFonts w:ascii="Times New Roman" w:hAnsi="Times New Roman" w:cs="Times New Roman"/>
          <w:sz w:val="24"/>
          <w:szCs w:val="24"/>
          <w:lang w:val="en-GB"/>
        </w:rPr>
        <w:t>3348</w:t>
      </w:r>
    </w:p>
    <w:p w14:paraId="0F479558" w14:textId="789A3901" w:rsidR="00081B36" w:rsidRPr="00D875EC" w:rsidRDefault="00081B36"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b/>
          <w:sz w:val="24"/>
          <w:szCs w:val="24"/>
          <w:lang w:val="en-GB"/>
        </w:rPr>
        <w:t>Number of references:</w:t>
      </w:r>
      <w:r w:rsidRPr="00D875EC">
        <w:rPr>
          <w:rFonts w:ascii="Times New Roman" w:hAnsi="Times New Roman" w:cs="Times New Roman"/>
          <w:sz w:val="24"/>
          <w:szCs w:val="24"/>
          <w:lang w:val="en-GB"/>
        </w:rPr>
        <w:t xml:space="preserve"> </w:t>
      </w:r>
      <w:r w:rsidR="00AD2643">
        <w:rPr>
          <w:rFonts w:ascii="Times New Roman" w:hAnsi="Times New Roman" w:cs="Times New Roman"/>
          <w:sz w:val="24"/>
          <w:szCs w:val="24"/>
          <w:lang w:val="en-GB"/>
        </w:rPr>
        <w:t>90</w:t>
      </w:r>
    </w:p>
    <w:p w14:paraId="4D4FC7E4" w14:textId="1B34C82A" w:rsidR="00081B36" w:rsidRPr="00D875EC" w:rsidRDefault="00081B36"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b/>
          <w:sz w:val="24"/>
          <w:szCs w:val="24"/>
          <w:lang w:val="en-GB"/>
        </w:rPr>
        <w:t>Number of tables:</w:t>
      </w:r>
      <w:r w:rsidRPr="00D875EC">
        <w:rPr>
          <w:rFonts w:ascii="Times New Roman" w:hAnsi="Times New Roman" w:cs="Times New Roman"/>
          <w:sz w:val="24"/>
          <w:szCs w:val="24"/>
          <w:lang w:val="en-GB"/>
        </w:rPr>
        <w:t xml:space="preserve"> 1</w:t>
      </w:r>
    </w:p>
    <w:p w14:paraId="4359742F" w14:textId="7B197C54" w:rsidR="00861864" w:rsidRDefault="00081B36" w:rsidP="00A32C7D">
      <w:pPr>
        <w:spacing w:line="360" w:lineRule="auto"/>
        <w:jc w:val="both"/>
        <w:rPr>
          <w:rFonts w:ascii="Times New Roman" w:hAnsi="Times New Roman" w:cs="Times New Roman"/>
          <w:sz w:val="24"/>
          <w:szCs w:val="24"/>
          <w:lang w:val="en-GB"/>
        </w:rPr>
      </w:pPr>
      <w:r w:rsidRPr="00D875EC">
        <w:rPr>
          <w:rFonts w:ascii="Times New Roman" w:hAnsi="Times New Roman" w:cs="Times New Roman"/>
          <w:b/>
          <w:sz w:val="24"/>
          <w:szCs w:val="24"/>
          <w:lang w:val="en-GB"/>
        </w:rPr>
        <w:t>Number of figures:</w:t>
      </w:r>
      <w:r w:rsidRPr="00D875EC">
        <w:rPr>
          <w:rFonts w:ascii="Times New Roman" w:hAnsi="Times New Roman" w:cs="Times New Roman"/>
          <w:sz w:val="24"/>
          <w:szCs w:val="24"/>
          <w:lang w:val="en-GB"/>
        </w:rPr>
        <w:t xml:space="preserve"> 2</w:t>
      </w:r>
    </w:p>
    <w:p w14:paraId="6E5EE2D1" w14:textId="5659A7F3" w:rsidR="0052194D" w:rsidRPr="007A26BB" w:rsidRDefault="0052194D" w:rsidP="00A32C7D">
      <w:pPr>
        <w:spacing w:line="360" w:lineRule="auto"/>
        <w:jc w:val="both"/>
        <w:rPr>
          <w:rFonts w:ascii="Times New Roman" w:hAnsi="Times New Roman" w:cs="Times New Roman"/>
          <w:b/>
          <w:sz w:val="24"/>
          <w:szCs w:val="24"/>
          <w:lang w:val="en-GB"/>
        </w:rPr>
      </w:pPr>
      <w:r w:rsidRPr="007A26BB">
        <w:rPr>
          <w:rFonts w:ascii="Times New Roman" w:hAnsi="Times New Roman" w:cs="Times New Roman"/>
          <w:b/>
          <w:sz w:val="24"/>
          <w:szCs w:val="24"/>
          <w:lang w:val="en-GB"/>
        </w:rPr>
        <w:t xml:space="preserve">Word count for abstract: </w:t>
      </w:r>
      <w:r w:rsidRPr="007A26BB">
        <w:rPr>
          <w:rFonts w:ascii="Times New Roman" w:hAnsi="Times New Roman" w:cs="Times New Roman"/>
          <w:sz w:val="24"/>
          <w:szCs w:val="24"/>
          <w:lang w:val="en-GB"/>
        </w:rPr>
        <w:t>190</w:t>
      </w:r>
    </w:p>
    <w:p w14:paraId="5910F33E" w14:textId="4F89D845" w:rsidR="00DB4F96" w:rsidRDefault="00DB4F96" w:rsidP="008B05A5">
      <w:pPr>
        <w:spacing w:line="360" w:lineRule="auto"/>
        <w:jc w:val="both"/>
        <w:rPr>
          <w:rFonts w:ascii="Times New Roman" w:hAnsi="Times New Roman" w:cs="Times New Roman"/>
          <w:b/>
          <w:sz w:val="24"/>
          <w:szCs w:val="24"/>
          <w:lang w:val="en-GB"/>
        </w:rPr>
      </w:pPr>
      <w:r w:rsidRPr="00DB4F96">
        <w:rPr>
          <w:rFonts w:ascii="Times New Roman" w:hAnsi="Times New Roman" w:cs="Times New Roman"/>
          <w:b/>
          <w:sz w:val="24"/>
          <w:szCs w:val="24"/>
          <w:lang w:val="en-GB"/>
        </w:rPr>
        <w:lastRenderedPageBreak/>
        <w:t>Potential health-related behaviors for pre-school and school-aged children during COVID-19 lockdown: a narrative review</w:t>
      </w:r>
    </w:p>
    <w:p w14:paraId="1ED6044D" w14:textId="77777777" w:rsidR="00E50FF4" w:rsidRPr="00D875EC" w:rsidRDefault="00AA4030"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Abstract</w:t>
      </w:r>
    </w:p>
    <w:p w14:paraId="3D2FB22D" w14:textId="1E955AF1" w:rsidR="00846876" w:rsidRPr="00846876" w:rsidRDefault="006337B0"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As a consequence of the COVID-19 pandemic, different measures have been implemented by governments from each affected country.</w:t>
      </w:r>
      <w:r w:rsidR="00C42F50" w:rsidRPr="00D875EC">
        <w:rPr>
          <w:rFonts w:ascii="Times New Roman" w:hAnsi="Times New Roman" w:cs="Times New Roman"/>
          <w:sz w:val="24"/>
          <w:szCs w:val="24"/>
          <w:lang w:val="en-GB"/>
        </w:rPr>
        <w:t xml:space="preserve"> Such</w:t>
      </w:r>
      <w:r w:rsidRPr="00D875EC">
        <w:rPr>
          <w:rFonts w:ascii="Times New Roman" w:hAnsi="Times New Roman" w:cs="Times New Roman"/>
          <w:sz w:val="24"/>
          <w:szCs w:val="24"/>
          <w:lang w:val="en-GB"/>
        </w:rPr>
        <w:t xml:space="preserve"> measures usually involve restrictions</w:t>
      </w:r>
      <w:r w:rsidR="00C41A6F" w:rsidRPr="00D875EC">
        <w:rPr>
          <w:rFonts w:ascii="Times New Roman" w:hAnsi="Times New Roman" w:cs="Times New Roman"/>
          <w:sz w:val="24"/>
          <w:szCs w:val="24"/>
          <w:lang w:val="en-GB"/>
        </w:rPr>
        <w:t xml:space="preserve"> </w:t>
      </w:r>
      <w:r w:rsidR="00A22B62" w:rsidRPr="00D875EC">
        <w:rPr>
          <w:rFonts w:ascii="Times New Roman" w:hAnsi="Times New Roman" w:cs="Times New Roman"/>
          <w:sz w:val="24"/>
          <w:szCs w:val="24"/>
          <w:lang w:val="en-GB"/>
        </w:rPr>
        <w:t xml:space="preserve">on the movement </w:t>
      </w:r>
      <w:r w:rsidR="00C41A6F" w:rsidRPr="00D875EC">
        <w:rPr>
          <w:rFonts w:ascii="Times New Roman" w:hAnsi="Times New Roman" w:cs="Times New Roman"/>
          <w:sz w:val="24"/>
          <w:szCs w:val="24"/>
          <w:lang w:val="en-GB"/>
        </w:rPr>
        <w:t>of citizens</w:t>
      </w:r>
      <w:r w:rsidRPr="00D875EC">
        <w:rPr>
          <w:rFonts w:ascii="Times New Roman" w:hAnsi="Times New Roman" w:cs="Times New Roman"/>
          <w:sz w:val="24"/>
          <w:szCs w:val="24"/>
          <w:lang w:val="en-GB"/>
        </w:rPr>
        <w:t>,</w:t>
      </w:r>
      <w:r w:rsidR="00C41A6F" w:rsidRPr="00D875EC">
        <w:rPr>
          <w:rFonts w:ascii="Times New Roman" w:hAnsi="Times New Roman" w:cs="Times New Roman"/>
          <w:sz w:val="24"/>
          <w:szCs w:val="24"/>
          <w:lang w:val="en-GB"/>
        </w:rPr>
        <w:t xml:space="preserve"> and have </w:t>
      </w:r>
      <w:r w:rsidR="00A22B62" w:rsidRPr="00D875EC">
        <w:rPr>
          <w:rFonts w:ascii="Times New Roman" w:hAnsi="Times New Roman" w:cs="Times New Roman"/>
          <w:sz w:val="24"/>
          <w:szCs w:val="24"/>
          <w:lang w:val="en-GB"/>
        </w:rPr>
        <w:t>had a profound</w:t>
      </w:r>
      <w:r w:rsidR="0016155F" w:rsidRPr="00D875EC">
        <w:rPr>
          <w:rFonts w:ascii="Times New Roman" w:hAnsi="Times New Roman" w:cs="Times New Roman"/>
          <w:sz w:val="24"/>
          <w:szCs w:val="24"/>
          <w:lang w:val="en-GB"/>
        </w:rPr>
        <w:t xml:space="preserve"> </w:t>
      </w:r>
      <w:r w:rsidR="005D68F5" w:rsidRPr="00D875EC">
        <w:rPr>
          <w:rFonts w:ascii="Times New Roman" w:hAnsi="Times New Roman" w:cs="Times New Roman"/>
          <w:sz w:val="24"/>
          <w:szCs w:val="24"/>
          <w:lang w:val="en-GB"/>
        </w:rPr>
        <w:t>effect</w:t>
      </w:r>
      <w:r w:rsidR="00A22B62" w:rsidRPr="00D875EC">
        <w:rPr>
          <w:rFonts w:ascii="Times New Roman" w:hAnsi="Times New Roman" w:cs="Times New Roman"/>
          <w:sz w:val="24"/>
          <w:szCs w:val="24"/>
          <w:lang w:val="en-GB"/>
        </w:rPr>
        <w:t xml:space="preserve"> on</w:t>
      </w:r>
      <w:r w:rsidR="00C41A6F" w:rsidRPr="00D875EC">
        <w:rPr>
          <w:rFonts w:ascii="Times New Roman" w:hAnsi="Times New Roman" w:cs="Times New Roman"/>
          <w:sz w:val="24"/>
          <w:szCs w:val="24"/>
          <w:lang w:val="en-GB"/>
        </w:rPr>
        <w:t xml:space="preserve"> usual activities and timetables</w:t>
      </w:r>
      <w:r w:rsidR="009E6A35" w:rsidRPr="00D875EC">
        <w:rPr>
          <w:rFonts w:ascii="Times New Roman" w:hAnsi="Times New Roman" w:cs="Times New Roman"/>
          <w:sz w:val="24"/>
          <w:szCs w:val="24"/>
          <w:lang w:val="en-GB"/>
        </w:rPr>
        <w:t xml:space="preserve">. As a result of school closures and strict restrictions regarding going outside home, children have been one of the most </w:t>
      </w:r>
      <w:r w:rsidR="00A22B62" w:rsidRPr="00D875EC">
        <w:rPr>
          <w:rFonts w:ascii="Times New Roman" w:hAnsi="Times New Roman" w:cs="Times New Roman"/>
          <w:sz w:val="24"/>
          <w:szCs w:val="24"/>
          <w:lang w:val="en-GB"/>
        </w:rPr>
        <w:t>disadvantaged</w:t>
      </w:r>
      <w:r w:rsidR="009E6A35" w:rsidRPr="00D875EC">
        <w:rPr>
          <w:rFonts w:ascii="Times New Roman" w:hAnsi="Times New Roman" w:cs="Times New Roman"/>
          <w:sz w:val="24"/>
          <w:szCs w:val="24"/>
          <w:lang w:val="en-GB"/>
        </w:rPr>
        <w:t xml:space="preserve"> population</w:t>
      </w:r>
      <w:r w:rsidR="00A22B62" w:rsidRPr="00D875EC">
        <w:rPr>
          <w:rFonts w:ascii="Times New Roman" w:hAnsi="Times New Roman" w:cs="Times New Roman"/>
          <w:sz w:val="24"/>
          <w:szCs w:val="24"/>
          <w:lang w:val="en-GB"/>
        </w:rPr>
        <w:t xml:space="preserve"> groups</w:t>
      </w:r>
      <w:r w:rsidR="009E6A35" w:rsidRPr="00D875EC">
        <w:rPr>
          <w:rFonts w:ascii="Times New Roman" w:hAnsi="Times New Roman" w:cs="Times New Roman"/>
          <w:sz w:val="24"/>
          <w:szCs w:val="24"/>
          <w:lang w:val="en-GB"/>
        </w:rPr>
        <w:t xml:space="preserve"> during th</w:t>
      </w:r>
      <w:r w:rsidR="00A22B62" w:rsidRPr="00D875EC">
        <w:rPr>
          <w:rFonts w:ascii="Times New Roman" w:hAnsi="Times New Roman" w:cs="Times New Roman"/>
          <w:sz w:val="24"/>
          <w:szCs w:val="24"/>
          <w:lang w:val="en-GB"/>
        </w:rPr>
        <w:t>e</w:t>
      </w:r>
      <w:r w:rsidR="009E6A35" w:rsidRPr="00D875EC">
        <w:rPr>
          <w:rFonts w:ascii="Times New Roman" w:hAnsi="Times New Roman" w:cs="Times New Roman"/>
          <w:sz w:val="24"/>
          <w:szCs w:val="24"/>
          <w:lang w:val="en-GB"/>
        </w:rPr>
        <w:t xml:space="preserve"> lockdown period</w:t>
      </w:r>
      <w:r w:rsidR="00A22B62" w:rsidRPr="00D875EC">
        <w:rPr>
          <w:rFonts w:ascii="Times New Roman" w:hAnsi="Times New Roman" w:cs="Times New Roman"/>
          <w:sz w:val="24"/>
          <w:szCs w:val="24"/>
          <w:lang w:val="en-GB"/>
        </w:rPr>
        <w:t>. We therefore</w:t>
      </w:r>
      <w:r w:rsidR="00C42F50" w:rsidRPr="00D875EC">
        <w:rPr>
          <w:rFonts w:ascii="Times New Roman" w:hAnsi="Times New Roman" w:cs="Times New Roman"/>
          <w:sz w:val="24"/>
          <w:szCs w:val="24"/>
          <w:lang w:val="en-GB"/>
        </w:rPr>
        <w:t xml:space="preserve"> aimed to investigate potential health risk behaviors </w:t>
      </w:r>
      <w:r w:rsidR="00A22B62" w:rsidRPr="00D875EC">
        <w:rPr>
          <w:rFonts w:ascii="Times New Roman" w:hAnsi="Times New Roman" w:cs="Times New Roman"/>
          <w:sz w:val="24"/>
          <w:szCs w:val="24"/>
          <w:lang w:val="en-GB"/>
        </w:rPr>
        <w:t xml:space="preserve">amongst </w:t>
      </w:r>
      <w:r w:rsidR="00C42F50" w:rsidRPr="00D875EC">
        <w:rPr>
          <w:rFonts w:ascii="Times New Roman" w:hAnsi="Times New Roman" w:cs="Times New Roman"/>
          <w:sz w:val="24"/>
          <w:szCs w:val="24"/>
          <w:lang w:val="en-GB"/>
        </w:rPr>
        <w:t xml:space="preserve">isolated pre-school and school-aged children. </w:t>
      </w:r>
      <w:r w:rsidR="005B5C74" w:rsidRPr="00D875EC">
        <w:rPr>
          <w:rFonts w:ascii="Times New Roman" w:hAnsi="Times New Roman" w:cs="Times New Roman"/>
          <w:sz w:val="24"/>
          <w:szCs w:val="24"/>
          <w:lang w:val="en-GB"/>
        </w:rPr>
        <w:t xml:space="preserve">We retrieved relevant articles from MEDLINE, Web of Science, </w:t>
      </w:r>
      <w:r w:rsidR="005D68F5" w:rsidRPr="00D875EC">
        <w:rPr>
          <w:rFonts w:ascii="Times New Roman" w:hAnsi="Times New Roman" w:cs="Times New Roman"/>
          <w:sz w:val="24"/>
          <w:szCs w:val="24"/>
          <w:lang w:val="en-GB"/>
        </w:rPr>
        <w:t>PsycInfo,</w:t>
      </w:r>
      <w:r w:rsidR="005B5C74" w:rsidRPr="00D875EC">
        <w:rPr>
          <w:rFonts w:ascii="Times New Roman" w:hAnsi="Times New Roman" w:cs="Times New Roman"/>
          <w:sz w:val="24"/>
          <w:szCs w:val="24"/>
          <w:lang w:val="en-GB"/>
        </w:rPr>
        <w:t xml:space="preserve"> and Scopus databases </w:t>
      </w:r>
      <w:r w:rsidRPr="00D875EC">
        <w:rPr>
          <w:rFonts w:ascii="Times New Roman" w:hAnsi="Times New Roman" w:cs="Times New Roman"/>
          <w:sz w:val="24"/>
          <w:szCs w:val="24"/>
          <w:lang w:val="en-GB"/>
        </w:rPr>
        <w:t xml:space="preserve">to </w:t>
      </w:r>
      <w:r w:rsidR="00C42F50" w:rsidRPr="00D875EC">
        <w:rPr>
          <w:rFonts w:ascii="Times New Roman" w:hAnsi="Times New Roman" w:cs="Times New Roman"/>
          <w:sz w:val="24"/>
          <w:szCs w:val="24"/>
          <w:lang w:val="en-GB"/>
        </w:rPr>
        <w:t>describe</w:t>
      </w:r>
      <w:r w:rsidRPr="00D875EC">
        <w:rPr>
          <w:rFonts w:ascii="Times New Roman" w:hAnsi="Times New Roman" w:cs="Times New Roman"/>
          <w:sz w:val="24"/>
          <w:szCs w:val="24"/>
          <w:lang w:val="en-GB"/>
        </w:rPr>
        <w:t xml:space="preserve"> </w:t>
      </w:r>
      <w:r w:rsidR="0068343C" w:rsidRPr="00D875EC">
        <w:rPr>
          <w:rFonts w:ascii="Times New Roman" w:hAnsi="Times New Roman" w:cs="Times New Roman"/>
          <w:sz w:val="24"/>
          <w:szCs w:val="24"/>
          <w:lang w:val="en-GB"/>
        </w:rPr>
        <w:t>identified health-related behaviors</w:t>
      </w:r>
      <w:r w:rsidR="00C30369" w:rsidRPr="00D875EC">
        <w:rPr>
          <w:rFonts w:ascii="Times New Roman" w:hAnsi="Times New Roman" w:cs="Times New Roman"/>
          <w:sz w:val="24"/>
          <w:szCs w:val="24"/>
          <w:lang w:val="en-GB"/>
        </w:rPr>
        <w:t xml:space="preserve"> </w:t>
      </w:r>
      <w:r w:rsidR="00C42F50" w:rsidRPr="00D875EC">
        <w:rPr>
          <w:rFonts w:ascii="Times New Roman" w:hAnsi="Times New Roman" w:cs="Times New Roman"/>
          <w:sz w:val="24"/>
          <w:szCs w:val="24"/>
          <w:lang w:val="en-GB"/>
        </w:rPr>
        <w:t xml:space="preserve">(i.e. </w:t>
      </w:r>
      <w:r w:rsidR="00C30369" w:rsidRPr="00D875EC">
        <w:rPr>
          <w:rFonts w:ascii="Times New Roman" w:hAnsi="Times New Roman" w:cs="Times New Roman"/>
          <w:sz w:val="24"/>
          <w:szCs w:val="24"/>
          <w:lang w:val="en-GB"/>
        </w:rPr>
        <w:t>screen exposure, environmental influence, physical activity</w:t>
      </w:r>
      <w:r w:rsidR="003552E9" w:rsidRPr="00D875EC">
        <w:rPr>
          <w:rFonts w:ascii="Times New Roman" w:hAnsi="Times New Roman" w:cs="Times New Roman"/>
          <w:sz w:val="24"/>
          <w:szCs w:val="24"/>
          <w:lang w:val="en-GB"/>
        </w:rPr>
        <w:t xml:space="preserve"> and fitness</w:t>
      </w:r>
      <w:r w:rsidR="00C30369" w:rsidRPr="00D875EC">
        <w:rPr>
          <w:rFonts w:ascii="Times New Roman" w:hAnsi="Times New Roman" w:cs="Times New Roman"/>
          <w:sz w:val="24"/>
          <w:szCs w:val="24"/>
          <w:lang w:val="en-GB"/>
        </w:rPr>
        <w:t xml:space="preserve">, </w:t>
      </w:r>
      <w:r w:rsidR="0068343C" w:rsidRPr="00D875EC">
        <w:rPr>
          <w:rFonts w:ascii="Times New Roman" w:hAnsi="Times New Roman" w:cs="Times New Roman"/>
          <w:sz w:val="24"/>
          <w:szCs w:val="24"/>
          <w:lang w:val="en-GB"/>
        </w:rPr>
        <w:t xml:space="preserve">sedentariness, </w:t>
      </w:r>
      <w:r w:rsidR="00C30369" w:rsidRPr="00D875EC">
        <w:rPr>
          <w:rFonts w:ascii="Times New Roman" w:hAnsi="Times New Roman" w:cs="Times New Roman"/>
          <w:sz w:val="24"/>
          <w:szCs w:val="24"/>
          <w:lang w:val="en-GB"/>
        </w:rPr>
        <w:t>sleep patterns, eating habits, psychological response</w:t>
      </w:r>
      <w:r w:rsidR="005B5C74" w:rsidRPr="00D875EC">
        <w:rPr>
          <w:rFonts w:ascii="Times New Roman" w:hAnsi="Times New Roman" w:cs="Times New Roman"/>
          <w:sz w:val="24"/>
          <w:szCs w:val="24"/>
          <w:lang w:val="en-GB"/>
        </w:rPr>
        <w:t>, body composition,</w:t>
      </w:r>
      <w:r w:rsidR="00C30369" w:rsidRPr="00D875EC">
        <w:rPr>
          <w:rFonts w:ascii="Times New Roman" w:hAnsi="Times New Roman" w:cs="Times New Roman"/>
          <w:sz w:val="24"/>
          <w:szCs w:val="24"/>
          <w:lang w:val="en-GB"/>
        </w:rPr>
        <w:t xml:space="preserve"> and injuries) </w:t>
      </w:r>
      <w:r w:rsidR="00C42F50" w:rsidRPr="00D875EC">
        <w:rPr>
          <w:rFonts w:ascii="Times New Roman" w:hAnsi="Times New Roman" w:cs="Times New Roman"/>
          <w:sz w:val="24"/>
          <w:szCs w:val="24"/>
          <w:lang w:val="en-GB"/>
        </w:rPr>
        <w:t xml:space="preserve">in relation to social isolation </w:t>
      </w:r>
      <w:r w:rsidR="0050094D" w:rsidRPr="00D875EC">
        <w:rPr>
          <w:rFonts w:ascii="Times New Roman" w:hAnsi="Times New Roman" w:cs="Times New Roman"/>
          <w:sz w:val="24"/>
          <w:szCs w:val="24"/>
          <w:lang w:val="en-GB"/>
        </w:rPr>
        <w:t xml:space="preserve">and </w:t>
      </w:r>
      <w:r w:rsidR="00C42F50" w:rsidRPr="00D875EC">
        <w:rPr>
          <w:rFonts w:ascii="Times New Roman" w:hAnsi="Times New Roman" w:cs="Times New Roman"/>
          <w:sz w:val="24"/>
          <w:szCs w:val="24"/>
          <w:lang w:val="en-GB"/>
        </w:rPr>
        <w:t xml:space="preserve">social </w:t>
      </w:r>
      <w:r w:rsidR="005B5C74" w:rsidRPr="00D875EC">
        <w:rPr>
          <w:rFonts w:ascii="Times New Roman" w:hAnsi="Times New Roman" w:cs="Times New Roman"/>
          <w:sz w:val="24"/>
          <w:szCs w:val="24"/>
          <w:lang w:val="en-GB"/>
        </w:rPr>
        <w:t xml:space="preserve">deprivation of children without previous illness or conditions. </w:t>
      </w:r>
      <w:r w:rsidR="00C30369" w:rsidRPr="00D875EC">
        <w:rPr>
          <w:rFonts w:ascii="Times New Roman" w:hAnsi="Times New Roman" w:cs="Times New Roman"/>
          <w:sz w:val="24"/>
          <w:szCs w:val="24"/>
          <w:lang w:val="en-GB"/>
        </w:rPr>
        <w:t>T</w:t>
      </w:r>
      <w:r w:rsidRPr="00D875EC">
        <w:rPr>
          <w:rFonts w:ascii="Times New Roman" w:hAnsi="Times New Roman" w:cs="Times New Roman"/>
          <w:sz w:val="24"/>
          <w:szCs w:val="24"/>
          <w:lang w:val="en-GB"/>
        </w:rPr>
        <w:t xml:space="preserve">his review </w:t>
      </w:r>
      <w:r w:rsidR="00C30369" w:rsidRPr="00D875EC">
        <w:rPr>
          <w:rFonts w:ascii="Times New Roman" w:hAnsi="Times New Roman" w:cs="Times New Roman"/>
          <w:sz w:val="24"/>
          <w:szCs w:val="24"/>
          <w:lang w:val="en-GB"/>
        </w:rPr>
        <w:t>depicts the potential health</w:t>
      </w:r>
      <w:r w:rsidR="005D0C4A" w:rsidRPr="00D875EC">
        <w:rPr>
          <w:rFonts w:ascii="Times New Roman" w:hAnsi="Times New Roman" w:cs="Times New Roman"/>
          <w:sz w:val="24"/>
          <w:szCs w:val="24"/>
          <w:lang w:val="en-GB"/>
        </w:rPr>
        <w:t xml:space="preserve">-related </w:t>
      </w:r>
      <w:r w:rsidR="00C24F1E" w:rsidRPr="00D875EC">
        <w:rPr>
          <w:rFonts w:ascii="Times New Roman" w:hAnsi="Times New Roman" w:cs="Times New Roman"/>
          <w:sz w:val="24"/>
          <w:szCs w:val="24"/>
          <w:lang w:val="en-GB"/>
        </w:rPr>
        <w:t xml:space="preserve">behaviors </w:t>
      </w:r>
      <w:r w:rsidR="00C30369" w:rsidRPr="00D875EC">
        <w:rPr>
          <w:rFonts w:ascii="Times New Roman" w:hAnsi="Times New Roman" w:cs="Times New Roman"/>
          <w:sz w:val="24"/>
          <w:szCs w:val="24"/>
          <w:lang w:val="en-GB"/>
        </w:rPr>
        <w:t>according to related literature, and put the focus on future short and long-term sequel</w:t>
      </w:r>
      <w:r w:rsidR="00C24F1E" w:rsidRPr="00D875EC">
        <w:rPr>
          <w:rFonts w:ascii="Times New Roman" w:hAnsi="Times New Roman" w:cs="Times New Roman"/>
          <w:sz w:val="24"/>
          <w:szCs w:val="24"/>
          <w:lang w:val="en-GB"/>
        </w:rPr>
        <w:t>s of social isolation</w:t>
      </w:r>
      <w:r w:rsidR="005D0C4A" w:rsidRPr="00D875EC">
        <w:rPr>
          <w:rFonts w:ascii="Times New Roman" w:hAnsi="Times New Roman" w:cs="Times New Roman"/>
          <w:sz w:val="24"/>
          <w:szCs w:val="24"/>
          <w:lang w:val="en-GB"/>
        </w:rPr>
        <w:t xml:space="preserve">. </w:t>
      </w:r>
      <w:r w:rsidR="008C25C7" w:rsidRPr="00D875EC">
        <w:rPr>
          <w:rFonts w:ascii="Times New Roman" w:hAnsi="Times New Roman" w:cs="Times New Roman"/>
          <w:sz w:val="24"/>
          <w:szCs w:val="24"/>
          <w:lang w:val="en-GB"/>
        </w:rPr>
        <w:t>S</w:t>
      </w:r>
      <w:r w:rsidR="005D0C4A" w:rsidRPr="00D875EC">
        <w:rPr>
          <w:rFonts w:ascii="Times New Roman" w:hAnsi="Times New Roman" w:cs="Times New Roman"/>
          <w:sz w:val="24"/>
          <w:szCs w:val="24"/>
          <w:lang w:val="en-GB"/>
        </w:rPr>
        <w:t xml:space="preserve">ocio-affective </w:t>
      </w:r>
      <w:r w:rsidR="008C25C7" w:rsidRPr="00D875EC">
        <w:rPr>
          <w:rFonts w:ascii="Times New Roman" w:hAnsi="Times New Roman" w:cs="Times New Roman"/>
          <w:sz w:val="24"/>
          <w:szCs w:val="24"/>
          <w:lang w:val="en-GB"/>
        </w:rPr>
        <w:t>complications and</w:t>
      </w:r>
      <w:r w:rsidR="005D0C4A" w:rsidRPr="00D875EC">
        <w:rPr>
          <w:rFonts w:ascii="Times New Roman" w:hAnsi="Times New Roman" w:cs="Times New Roman"/>
          <w:sz w:val="24"/>
          <w:szCs w:val="24"/>
          <w:lang w:val="en-GB"/>
        </w:rPr>
        <w:t xml:space="preserve"> insufficient physical activity are underscored as two of the main concerns, particularly among socio-economic deprived children. Both issues</w:t>
      </w:r>
      <w:r w:rsidR="008C25C7" w:rsidRPr="00D875EC">
        <w:rPr>
          <w:rFonts w:ascii="Times New Roman" w:hAnsi="Times New Roman" w:cs="Times New Roman"/>
          <w:sz w:val="24"/>
          <w:szCs w:val="24"/>
          <w:lang w:val="en-GB"/>
        </w:rPr>
        <w:t xml:space="preserve"> </w:t>
      </w:r>
      <w:r w:rsidR="005D0C4A" w:rsidRPr="00D875EC">
        <w:rPr>
          <w:rFonts w:ascii="Times New Roman" w:hAnsi="Times New Roman" w:cs="Times New Roman"/>
          <w:sz w:val="24"/>
          <w:szCs w:val="24"/>
          <w:lang w:val="en-GB"/>
        </w:rPr>
        <w:t>could be</w:t>
      </w:r>
      <w:r w:rsidR="00C24F1E" w:rsidRPr="00D875EC">
        <w:rPr>
          <w:rFonts w:ascii="Times New Roman" w:hAnsi="Times New Roman" w:cs="Times New Roman"/>
          <w:sz w:val="24"/>
          <w:szCs w:val="24"/>
          <w:lang w:val="en-GB"/>
        </w:rPr>
        <w:t xml:space="preserve"> </w:t>
      </w:r>
      <w:r w:rsidR="005D0C4A" w:rsidRPr="00D875EC">
        <w:rPr>
          <w:rFonts w:ascii="Times New Roman" w:hAnsi="Times New Roman" w:cs="Times New Roman"/>
          <w:sz w:val="24"/>
          <w:szCs w:val="24"/>
          <w:lang w:val="en-GB"/>
        </w:rPr>
        <w:t xml:space="preserve">effectively </w:t>
      </w:r>
      <w:r w:rsidR="008C25C7" w:rsidRPr="00D875EC">
        <w:rPr>
          <w:rFonts w:ascii="Times New Roman" w:hAnsi="Times New Roman" w:cs="Times New Roman"/>
          <w:sz w:val="24"/>
          <w:szCs w:val="24"/>
          <w:lang w:val="en-GB"/>
        </w:rPr>
        <w:t>addressed</w:t>
      </w:r>
      <w:r w:rsidR="00C24F1E" w:rsidRPr="00D875EC">
        <w:rPr>
          <w:rFonts w:ascii="Times New Roman" w:hAnsi="Times New Roman" w:cs="Times New Roman"/>
          <w:sz w:val="24"/>
          <w:szCs w:val="24"/>
          <w:lang w:val="en-GB"/>
        </w:rPr>
        <w:t xml:space="preserve"> with either adequate parental or community </w:t>
      </w:r>
      <w:r w:rsidR="008C25C7" w:rsidRPr="00D875EC">
        <w:rPr>
          <w:rFonts w:ascii="Times New Roman" w:hAnsi="Times New Roman" w:cs="Times New Roman"/>
          <w:sz w:val="24"/>
          <w:szCs w:val="24"/>
          <w:lang w:val="en-GB"/>
        </w:rPr>
        <w:t>guidance.</w:t>
      </w:r>
      <w:r w:rsidR="00C24F1E" w:rsidRPr="00D875EC">
        <w:rPr>
          <w:rFonts w:ascii="Times New Roman" w:hAnsi="Times New Roman" w:cs="Times New Roman"/>
          <w:sz w:val="24"/>
          <w:szCs w:val="24"/>
          <w:lang w:val="en-GB"/>
        </w:rPr>
        <w:t xml:space="preserve"> </w:t>
      </w:r>
    </w:p>
    <w:p w14:paraId="0EF70108" w14:textId="763AA11C" w:rsidR="00A32C7D" w:rsidRDefault="0090108B"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b/>
          <w:sz w:val="24"/>
          <w:szCs w:val="24"/>
          <w:lang w:val="en-GB"/>
        </w:rPr>
        <w:t xml:space="preserve">Keywords: </w:t>
      </w:r>
      <w:r w:rsidRPr="00D875EC">
        <w:rPr>
          <w:rFonts w:ascii="Times New Roman" w:hAnsi="Times New Roman" w:cs="Times New Roman"/>
          <w:sz w:val="24"/>
          <w:szCs w:val="24"/>
          <w:lang w:val="en-GB"/>
        </w:rPr>
        <w:t>coronavirus; COVID-19; isolation; confinement; virus</w:t>
      </w:r>
    </w:p>
    <w:p w14:paraId="54F7B035" w14:textId="77777777" w:rsidR="00846876" w:rsidRPr="00D875EC" w:rsidRDefault="00846876" w:rsidP="008B05A5">
      <w:pPr>
        <w:spacing w:line="360" w:lineRule="auto"/>
        <w:jc w:val="both"/>
        <w:rPr>
          <w:rFonts w:ascii="Times New Roman" w:hAnsi="Times New Roman" w:cs="Times New Roman"/>
          <w:sz w:val="24"/>
          <w:szCs w:val="24"/>
          <w:lang w:val="en-GB"/>
        </w:rPr>
      </w:pPr>
    </w:p>
    <w:p w14:paraId="34EF4BA0" w14:textId="77777777" w:rsidR="00A32C7D" w:rsidRPr="00D875EC" w:rsidRDefault="00A32C7D" w:rsidP="008B05A5">
      <w:pPr>
        <w:spacing w:line="360" w:lineRule="auto"/>
        <w:jc w:val="both"/>
        <w:rPr>
          <w:rFonts w:ascii="Times New Roman" w:hAnsi="Times New Roman" w:cs="Times New Roman"/>
          <w:b/>
          <w:sz w:val="24"/>
          <w:szCs w:val="24"/>
          <w:lang w:val="en-GB"/>
        </w:rPr>
      </w:pPr>
    </w:p>
    <w:p w14:paraId="5B350A0C" w14:textId="77777777" w:rsidR="00A32C7D" w:rsidRPr="00D875EC" w:rsidRDefault="00A32C7D" w:rsidP="008B05A5">
      <w:pPr>
        <w:spacing w:line="360" w:lineRule="auto"/>
        <w:jc w:val="both"/>
        <w:rPr>
          <w:rFonts w:ascii="Times New Roman" w:hAnsi="Times New Roman" w:cs="Times New Roman"/>
          <w:b/>
          <w:sz w:val="24"/>
          <w:szCs w:val="24"/>
          <w:lang w:val="en-GB"/>
        </w:rPr>
      </w:pPr>
    </w:p>
    <w:p w14:paraId="3B3FC6F3" w14:textId="77777777" w:rsidR="00B77F8F" w:rsidRPr="00D875EC" w:rsidRDefault="00B77F8F" w:rsidP="008B05A5">
      <w:pPr>
        <w:spacing w:line="360" w:lineRule="auto"/>
        <w:jc w:val="both"/>
        <w:rPr>
          <w:rFonts w:ascii="Times New Roman" w:hAnsi="Times New Roman" w:cs="Times New Roman"/>
          <w:b/>
          <w:sz w:val="24"/>
          <w:szCs w:val="24"/>
          <w:lang w:val="en-GB"/>
        </w:rPr>
      </w:pPr>
    </w:p>
    <w:p w14:paraId="5B4DE4CF" w14:textId="77777777" w:rsidR="005B5B02" w:rsidRPr="00D875EC" w:rsidRDefault="005B5B02" w:rsidP="008B05A5">
      <w:pPr>
        <w:spacing w:line="360" w:lineRule="auto"/>
        <w:jc w:val="both"/>
        <w:rPr>
          <w:rFonts w:ascii="Times New Roman" w:hAnsi="Times New Roman" w:cs="Times New Roman"/>
          <w:b/>
          <w:sz w:val="24"/>
          <w:szCs w:val="24"/>
          <w:lang w:val="en-GB"/>
        </w:rPr>
      </w:pPr>
    </w:p>
    <w:p w14:paraId="564FCDDD" w14:textId="77777777" w:rsidR="005B5B02" w:rsidRPr="00D875EC" w:rsidRDefault="005B5B02" w:rsidP="008B05A5">
      <w:pPr>
        <w:spacing w:line="360" w:lineRule="auto"/>
        <w:jc w:val="both"/>
        <w:rPr>
          <w:rFonts w:ascii="Times New Roman" w:hAnsi="Times New Roman" w:cs="Times New Roman"/>
          <w:b/>
          <w:sz w:val="24"/>
          <w:szCs w:val="24"/>
          <w:lang w:val="en-GB"/>
        </w:rPr>
      </w:pPr>
    </w:p>
    <w:p w14:paraId="4E996A01" w14:textId="77777777" w:rsidR="005B5B02" w:rsidRPr="00D875EC" w:rsidRDefault="005B5B02" w:rsidP="008B05A5">
      <w:pPr>
        <w:spacing w:line="360" w:lineRule="auto"/>
        <w:jc w:val="both"/>
        <w:rPr>
          <w:rFonts w:ascii="Times New Roman" w:hAnsi="Times New Roman" w:cs="Times New Roman"/>
          <w:b/>
          <w:sz w:val="24"/>
          <w:szCs w:val="24"/>
          <w:lang w:val="en-GB"/>
        </w:rPr>
      </w:pPr>
    </w:p>
    <w:p w14:paraId="6E849695" w14:textId="77777777" w:rsidR="005B5B02" w:rsidRPr="00D875EC" w:rsidRDefault="005B5B02" w:rsidP="008B05A5">
      <w:pPr>
        <w:spacing w:line="360" w:lineRule="auto"/>
        <w:jc w:val="both"/>
        <w:rPr>
          <w:rFonts w:ascii="Times New Roman" w:hAnsi="Times New Roman" w:cs="Times New Roman"/>
          <w:b/>
          <w:sz w:val="24"/>
          <w:szCs w:val="24"/>
          <w:lang w:val="en-GB"/>
        </w:rPr>
      </w:pPr>
    </w:p>
    <w:p w14:paraId="6CF28BEA" w14:textId="77777777" w:rsidR="00D83142" w:rsidRPr="00D875EC" w:rsidRDefault="00D83142" w:rsidP="008B05A5">
      <w:pPr>
        <w:spacing w:line="360" w:lineRule="auto"/>
        <w:jc w:val="both"/>
        <w:rPr>
          <w:rFonts w:ascii="Times New Roman" w:hAnsi="Times New Roman" w:cs="Times New Roman"/>
          <w:b/>
          <w:sz w:val="24"/>
          <w:szCs w:val="24"/>
          <w:lang w:val="en-GB"/>
        </w:rPr>
      </w:pPr>
    </w:p>
    <w:p w14:paraId="22188602" w14:textId="72D2B7F8" w:rsidR="00AA4030" w:rsidRPr="00D875EC" w:rsidRDefault="00AA4030"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lastRenderedPageBreak/>
        <w:t>Introduction</w:t>
      </w:r>
    </w:p>
    <w:p w14:paraId="21D9D10C" w14:textId="2886E3AB" w:rsidR="00995E4A" w:rsidRDefault="002F5BCB"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The pandemic of COVID-19 has rapidly spread worldwide </w:t>
      </w:r>
      <w:r w:rsidR="00B45A06" w:rsidRPr="00D875EC">
        <w:rPr>
          <w:rFonts w:ascii="Times New Roman" w:hAnsi="Times New Roman" w:cs="Times New Roman"/>
          <w:sz w:val="24"/>
          <w:szCs w:val="24"/>
          <w:lang w:val="en-GB"/>
        </w:rPr>
        <w:t xml:space="preserve">since the first case was detected in </w:t>
      </w:r>
      <w:r w:rsidRPr="00D875EC">
        <w:rPr>
          <w:rFonts w:ascii="Times New Roman" w:hAnsi="Times New Roman" w:cs="Times New Roman"/>
          <w:sz w:val="24"/>
          <w:szCs w:val="24"/>
          <w:lang w:val="en-GB"/>
        </w:rPr>
        <w:t>Wuhan</w:t>
      </w:r>
      <w:r w:rsidR="00E91077" w:rsidRPr="00D875EC">
        <w:rPr>
          <w:rFonts w:ascii="Times New Roman" w:hAnsi="Times New Roman" w:cs="Times New Roman"/>
          <w:sz w:val="24"/>
          <w:szCs w:val="24"/>
          <w:lang w:val="en-GB"/>
        </w:rPr>
        <w:t xml:space="preserve">, </w:t>
      </w:r>
      <w:r w:rsidRPr="00D875EC">
        <w:rPr>
          <w:rFonts w:ascii="Times New Roman" w:hAnsi="Times New Roman" w:cs="Times New Roman"/>
          <w:sz w:val="24"/>
          <w:szCs w:val="24"/>
          <w:lang w:val="en-GB"/>
        </w:rPr>
        <w:t>China. Since then, more than two million diagnosed cases from more than two hundred countries have been documented</w:t>
      </w:r>
      <w:r w:rsidR="00B45A06" w:rsidRPr="00D875EC">
        <w:rPr>
          <w:rFonts w:ascii="Times New Roman" w:hAnsi="Times New Roman" w:cs="Times New Roman"/>
          <w:sz w:val="24"/>
          <w:szCs w:val="24"/>
          <w:lang w:val="en-GB"/>
        </w:rPr>
        <w:t>,</w:t>
      </w:r>
      <w:r w:rsidRPr="00D875EC">
        <w:rPr>
          <w:rFonts w:ascii="Times New Roman" w:hAnsi="Times New Roman" w:cs="Times New Roman"/>
          <w:sz w:val="24"/>
          <w:szCs w:val="24"/>
          <w:lang w:val="en-GB"/>
        </w:rPr>
        <w:t xml:space="preserve"> </w:t>
      </w:r>
      <w:r w:rsidR="002C63D0" w:rsidRPr="00D875EC">
        <w:rPr>
          <w:rFonts w:ascii="Times New Roman" w:hAnsi="Times New Roman" w:cs="Times New Roman"/>
          <w:sz w:val="24"/>
          <w:szCs w:val="24"/>
          <w:lang w:val="en-GB"/>
        </w:rPr>
        <w:t>at the time of writing</w:t>
      </w:r>
      <w:r w:rsidR="00816AED">
        <w:rPr>
          <w:rFonts w:ascii="Times New Roman" w:hAnsi="Times New Roman" w:cs="Times New Roman"/>
          <w:sz w:val="24"/>
          <w:szCs w:val="24"/>
          <w:lang w:val="en-GB"/>
        </w:rPr>
        <w:t xml:space="preserve"> </w:t>
      </w:r>
      <w:r w:rsidR="003E43B0"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author":[{"dropping-particle":"","family":"World Health Organization","given":"","non-dropping-particle":"","parse-names":false,"suffix":""}],"id":"ITEM-1","issued":{"date-parts":[["0"]]},"title":"Coronavirus disease 2019 (COVID-19): Situation report, 74","type":"report"},"uris":["http://www.mendeley.com/documents/?uuid=6a91f3c8-99d3-4215-9da9-3d659ae58383"]}],"mendeley":{"formattedCitation":"(World Health Organization, n.d.)","plainTextFormattedCitation":"(World Health Organization, n.d.)","previouslyFormattedCitation":"(World Health Organization, n.d.)"},"properties":{"noteIndex":0},"schema":"https://github.com/citation-style-language/schema/raw/master/csl-citation.json"}</w:instrText>
      </w:r>
      <w:r w:rsidR="003E43B0"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World Health Organization, n.d.)</w:t>
      </w:r>
      <w:r w:rsidR="003E43B0" w:rsidRPr="00D875EC">
        <w:rPr>
          <w:rFonts w:ascii="Times New Roman" w:hAnsi="Times New Roman" w:cs="Times New Roman"/>
          <w:sz w:val="24"/>
          <w:szCs w:val="24"/>
          <w:lang w:val="en-GB"/>
        </w:rPr>
        <w:fldChar w:fldCharType="end"/>
      </w:r>
      <w:r w:rsidR="00816AED">
        <w:rPr>
          <w:rFonts w:ascii="Times New Roman" w:hAnsi="Times New Roman" w:cs="Times New Roman"/>
          <w:sz w:val="24"/>
          <w:szCs w:val="24"/>
          <w:lang w:val="en-GB"/>
        </w:rPr>
        <w:t>.</w:t>
      </w:r>
      <w:r w:rsidR="000E3137" w:rsidRPr="00D875EC">
        <w:rPr>
          <w:rFonts w:ascii="Times New Roman" w:hAnsi="Times New Roman" w:cs="Times New Roman"/>
          <w:sz w:val="24"/>
          <w:szCs w:val="24"/>
          <w:lang w:val="en-GB"/>
        </w:rPr>
        <w:t xml:space="preserve"> To date, there is no COVID-19 specific antiviral treatment recommende</w:t>
      </w:r>
      <w:r w:rsidR="00D22986" w:rsidRPr="00D875EC">
        <w:rPr>
          <w:rFonts w:ascii="Times New Roman" w:hAnsi="Times New Roman" w:cs="Times New Roman"/>
          <w:sz w:val="24"/>
          <w:szCs w:val="24"/>
          <w:lang w:val="en-GB"/>
        </w:rPr>
        <w:t xml:space="preserve">d, </w:t>
      </w:r>
      <w:r w:rsidR="000E3137" w:rsidRPr="00D875EC">
        <w:rPr>
          <w:rFonts w:ascii="Times New Roman" w:hAnsi="Times New Roman" w:cs="Times New Roman"/>
          <w:sz w:val="24"/>
          <w:szCs w:val="24"/>
          <w:lang w:val="en-GB"/>
        </w:rPr>
        <w:t>no vaccine is available</w:t>
      </w:r>
      <w:r w:rsidR="00667F0B" w:rsidRPr="00D875EC">
        <w:rPr>
          <w:rFonts w:ascii="Times New Roman" w:hAnsi="Times New Roman" w:cs="Times New Roman"/>
          <w:sz w:val="24"/>
          <w:szCs w:val="24"/>
          <w:lang w:val="en-GB"/>
        </w:rPr>
        <w:t xml:space="preserve"> to prevent future infections</w:t>
      </w:r>
      <w:r w:rsidR="0093750B" w:rsidRPr="00D875EC">
        <w:rPr>
          <w:rFonts w:ascii="Times New Roman" w:hAnsi="Times New Roman" w:cs="Times New Roman"/>
          <w:sz w:val="24"/>
          <w:szCs w:val="24"/>
          <w:lang w:val="en-GB"/>
        </w:rPr>
        <w:t xml:space="preserve">, and prevention has been underscored to be the most effective measure to </w:t>
      </w:r>
      <w:r w:rsidR="00B45A06" w:rsidRPr="00D875EC">
        <w:rPr>
          <w:rFonts w:ascii="Times New Roman" w:hAnsi="Times New Roman" w:cs="Times New Roman"/>
          <w:sz w:val="24"/>
          <w:szCs w:val="24"/>
          <w:lang w:val="en-GB"/>
        </w:rPr>
        <w:t>combat</w:t>
      </w:r>
      <w:r w:rsidR="0093750B" w:rsidRPr="00D875EC">
        <w:rPr>
          <w:rFonts w:ascii="Times New Roman" w:hAnsi="Times New Roman" w:cs="Times New Roman"/>
          <w:sz w:val="24"/>
          <w:szCs w:val="24"/>
          <w:lang w:val="en-GB"/>
        </w:rPr>
        <w:t xml:space="preserve"> the spread of new contagio</w:t>
      </w:r>
      <w:r w:rsidR="00B45A06" w:rsidRPr="00D875EC">
        <w:rPr>
          <w:rFonts w:ascii="Times New Roman" w:hAnsi="Times New Roman" w:cs="Times New Roman"/>
          <w:sz w:val="24"/>
          <w:szCs w:val="24"/>
          <w:lang w:val="en-GB"/>
        </w:rPr>
        <w:t>ns</w:t>
      </w:r>
      <w:r w:rsidR="00EC2065">
        <w:rPr>
          <w:rFonts w:ascii="Times New Roman" w:hAnsi="Times New Roman" w:cs="Times New Roman"/>
          <w:sz w:val="24"/>
          <w:szCs w:val="24"/>
          <w:lang w:val="en-GB"/>
        </w:rPr>
        <w:t xml:space="preserve"> </w:t>
      </w:r>
      <w:r w:rsidR="00842D40"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90/ijerph17082690","ISSN":"1660-4601","PMID":"32295188","abstract":"At the end of 2019 a novel virus, severe acute respiratory syndrome coronavirus 2 (SARS-CoV-2), causing severe acute respiratory syndrome expanded globally from Wuhan, China. In March 2020 the World Health Organization declared the SARS-Cov-2 virus a global pandemic. We performed a narrative review to describe existing literature with regard to Corona Virus Disease 2019 (COVID-19) epidemiology, pathophysiology, diagnosis, management and future perspective. MEDLINE, EMBASE and Scopus databases were searched for relevant articles. Although only when the pandemic ends it will be possible to assess the full health, social and economic impact of this global disaster, this review represents a picture of the current state of the art. In particular, we focus on public health impact, pathophysiology and clinical manifestations, diagnosis, case management, emergency response and preparedness.","author":[{"dropping-particle":"","family":"Gennaro","given":"Francesco","non-dropping-particle":"Di","parse-names":false,"suffix":""},{"dropping-particle":"","family":"Pizzol","given":"Damiano","non-dropping-particle":"","parse-names":false,"suffix":""},{"dropping-particle":"","family":"Marotta","given":"Claudia","non-dropping-particle":"","parse-names":false,"suffix":""},{"dropping-particle":"","family":"Antunes","given":"Mario","non-dropping-particle":"","parse-names":false,"suffix":""},{"dropping-particle":"","family":"Racalbuto","given":"Vincenzo","non-dropping-particle":"","parse-names":false,"suffix":""},{"dropping-particle":"","family":"Veronese","given":"Nicola","non-dropping-particle":"","parse-names":false,"suffix":""},{"dropping-particle":"","family":"Smith","given":"Lee","non-dropping-particle":"","parse-names":false,"suffix":""}],"container-title":"International journal of environmental research and public health","id":"ITEM-1","issue":"8","issued":{"date-parts":[["2020"]]},"title":"Coronavirus Diseases (COVID-19) Current Status and Future Perspectives: A Narrative Review.","type":"article-journal","volume":"17"},"uris":["http://www.mendeley.com/documents/?uuid=cd452cf4-bd46-47a3-81ca-2dbefc36d462"]}],"mendeley":{"formattedCitation":"(Di Gennaro et al., 2020)","plainTextFormattedCitation":"(Di Gennaro et al., 2020)","previouslyFormattedCitation":"(Di Gennaro et al., 2020)"},"properties":{"noteIndex":0},"schema":"https://github.com/citation-style-language/schema/raw/master/csl-citation.json"}</w:instrText>
      </w:r>
      <w:r w:rsidR="00842D40"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Di Gennaro et al., 2020)</w:t>
      </w:r>
      <w:r w:rsidR="00842D40"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3750B" w:rsidRPr="00D875EC">
        <w:rPr>
          <w:rFonts w:ascii="Times New Roman" w:hAnsi="Times New Roman" w:cs="Times New Roman"/>
          <w:sz w:val="24"/>
          <w:szCs w:val="24"/>
          <w:lang w:val="en-GB"/>
        </w:rPr>
        <w:t xml:space="preserve"> </w:t>
      </w:r>
      <w:r w:rsidR="00C93E7F" w:rsidRPr="00D875EC">
        <w:rPr>
          <w:rFonts w:ascii="Times New Roman" w:hAnsi="Times New Roman" w:cs="Times New Roman"/>
          <w:sz w:val="24"/>
          <w:szCs w:val="24"/>
          <w:lang w:val="en-GB"/>
        </w:rPr>
        <w:t>Particularly e</w:t>
      </w:r>
      <w:r w:rsidR="00667F0B" w:rsidRPr="00D875EC">
        <w:rPr>
          <w:rFonts w:ascii="Times New Roman" w:hAnsi="Times New Roman" w:cs="Times New Roman"/>
          <w:sz w:val="24"/>
          <w:szCs w:val="24"/>
          <w:lang w:val="en-GB"/>
        </w:rPr>
        <w:t xml:space="preserve">lderly </w:t>
      </w:r>
      <w:r w:rsidR="00C93E7F" w:rsidRPr="00D875EC">
        <w:rPr>
          <w:rFonts w:ascii="Times New Roman" w:hAnsi="Times New Roman" w:cs="Times New Roman"/>
          <w:sz w:val="24"/>
          <w:szCs w:val="24"/>
          <w:lang w:val="en-GB"/>
        </w:rPr>
        <w:t>men</w:t>
      </w:r>
      <w:r w:rsidR="00667F0B" w:rsidRPr="00D875EC">
        <w:rPr>
          <w:rFonts w:ascii="Times New Roman" w:hAnsi="Times New Roman" w:cs="Times New Roman"/>
          <w:sz w:val="24"/>
          <w:szCs w:val="24"/>
          <w:lang w:val="en-GB"/>
        </w:rPr>
        <w:t xml:space="preserve"> and people </w:t>
      </w:r>
      <w:r w:rsidR="00B45A06" w:rsidRPr="00D875EC">
        <w:rPr>
          <w:rFonts w:ascii="Times New Roman" w:hAnsi="Times New Roman" w:cs="Times New Roman"/>
          <w:sz w:val="24"/>
          <w:szCs w:val="24"/>
          <w:lang w:val="en-GB"/>
        </w:rPr>
        <w:t>exhibiting health risk behaviors or</w:t>
      </w:r>
      <w:r w:rsidR="00667F0B" w:rsidRPr="00D875EC">
        <w:rPr>
          <w:rFonts w:ascii="Times New Roman" w:hAnsi="Times New Roman" w:cs="Times New Roman"/>
          <w:sz w:val="24"/>
          <w:szCs w:val="24"/>
          <w:lang w:val="en-GB"/>
        </w:rPr>
        <w:t xml:space="preserve"> previous </w:t>
      </w:r>
      <w:r w:rsidR="00B45A06" w:rsidRPr="00D875EC">
        <w:rPr>
          <w:rFonts w:ascii="Times New Roman" w:hAnsi="Times New Roman" w:cs="Times New Roman"/>
          <w:sz w:val="24"/>
          <w:szCs w:val="24"/>
          <w:lang w:val="en-GB"/>
        </w:rPr>
        <w:t xml:space="preserve">medical </w:t>
      </w:r>
      <w:r w:rsidR="00667F0B" w:rsidRPr="00D875EC">
        <w:rPr>
          <w:rFonts w:ascii="Times New Roman" w:hAnsi="Times New Roman" w:cs="Times New Roman"/>
          <w:sz w:val="24"/>
          <w:szCs w:val="24"/>
          <w:lang w:val="en-GB"/>
        </w:rPr>
        <w:t xml:space="preserve">conditions </w:t>
      </w:r>
      <w:r w:rsidR="00C93E7F" w:rsidRPr="00D875EC">
        <w:rPr>
          <w:rFonts w:ascii="Times New Roman" w:hAnsi="Times New Roman" w:cs="Times New Roman"/>
          <w:sz w:val="24"/>
          <w:szCs w:val="24"/>
          <w:lang w:val="en-GB"/>
        </w:rPr>
        <w:t xml:space="preserve">(i.e. smoking history and underlying conditions such as chronic obstructive pulmonary disease, cardiovascular disease, cancer, hypertension and diabetes) </w:t>
      </w:r>
      <w:r w:rsidR="00667F0B" w:rsidRPr="00D875EC">
        <w:rPr>
          <w:rFonts w:ascii="Times New Roman" w:hAnsi="Times New Roman" w:cs="Times New Roman"/>
          <w:sz w:val="24"/>
          <w:szCs w:val="24"/>
          <w:lang w:val="en-GB"/>
        </w:rPr>
        <w:t>have been observed to be the population</w:t>
      </w:r>
      <w:r w:rsidR="0093750B" w:rsidRPr="00D875EC">
        <w:rPr>
          <w:rFonts w:ascii="Times New Roman" w:hAnsi="Times New Roman" w:cs="Times New Roman"/>
          <w:sz w:val="24"/>
          <w:szCs w:val="24"/>
          <w:lang w:val="en-GB"/>
        </w:rPr>
        <w:t>s</w:t>
      </w:r>
      <w:r w:rsidR="00667F0B" w:rsidRPr="00D875EC">
        <w:rPr>
          <w:rFonts w:ascii="Times New Roman" w:hAnsi="Times New Roman" w:cs="Times New Roman"/>
          <w:sz w:val="24"/>
          <w:szCs w:val="24"/>
          <w:lang w:val="en-GB"/>
        </w:rPr>
        <w:t xml:space="preserve"> with </w:t>
      </w:r>
      <w:r w:rsidR="00C93E7F" w:rsidRPr="00D875EC">
        <w:rPr>
          <w:rFonts w:ascii="Times New Roman" w:hAnsi="Times New Roman" w:cs="Times New Roman"/>
          <w:sz w:val="24"/>
          <w:szCs w:val="24"/>
          <w:lang w:val="en-GB"/>
        </w:rPr>
        <w:t xml:space="preserve">higher risk of </w:t>
      </w:r>
      <w:r w:rsidR="000778A0" w:rsidRPr="00D875EC">
        <w:rPr>
          <w:rFonts w:ascii="Times New Roman" w:hAnsi="Times New Roman" w:cs="Times New Roman"/>
          <w:sz w:val="24"/>
          <w:szCs w:val="24"/>
          <w:lang w:val="en-GB"/>
        </w:rPr>
        <w:t>develop</w:t>
      </w:r>
      <w:r w:rsidR="00B45A06" w:rsidRPr="00D875EC">
        <w:rPr>
          <w:rFonts w:ascii="Times New Roman" w:hAnsi="Times New Roman" w:cs="Times New Roman"/>
          <w:sz w:val="24"/>
          <w:szCs w:val="24"/>
          <w:lang w:val="en-GB"/>
        </w:rPr>
        <w:t>ing</w:t>
      </w:r>
      <w:r w:rsidR="000778A0" w:rsidRPr="00D875EC">
        <w:rPr>
          <w:rFonts w:ascii="Times New Roman" w:hAnsi="Times New Roman" w:cs="Times New Roman"/>
          <w:sz w:val="24"/>
          <w:szCs w:val="24"/>
          <w:lang w:val="en-GB"/>
        </w:rPr>
        <w:t xml:space="preserve"> severe disease, </w:t>
      </w:r>
      <w:r w:rsidR="0093750B" w:rsidRPr="00D875EC">
        <w:rPr>
          <w:rFonts w:ascii="Times New Roman" w:hAnsi="Times New Roman" w:cs="Times New Roman"/>
          <w:sz w:val="24"/>
          <w:szCs w:val="24"/>
          <w:lang w:val="en-GB"/>
        </w:rPr>
        <w:t>need</w:t>
      </w:r>
      <w:r w:rsidR="000778A0" w:rsidRPr="00D875EC">
        <w:rPr>
          <w:rFonts w:ascii="Times New Roman" w:hAnsi="Times New Roman" w:cs="Times New Roman"/>
          <w:sz w:val="24"/>
          <w:szCs w:val="24"/>
          <w:lang w:val="en-GB"/>
        </w:rPr>
        <w:t xml:space="preserve"> of medicalized intensive care</w:t>
      </w:r>
      <w:r w:rsidR="00B45A06" w:rsidRPr="00D875EC">
        <w:rPr>
          <w:rFonts w:ascii="Times New Roman" w:hAnsi="Times New Roman" w:cs="Times New Roman"/>
          <w:sz w:val="24"/>
          <w:szCs w:val="24"/>
          <w:lang w:val="en-GB"/>
        </w:rPr>
        <w:t>,</w:t>
      </w:r>
      <w:r w:rsidR="002C63D0" w:rsidRPr="00D875EC">
        <w:rPr>
          <w:rFonts w:ascii="Times New Roman" w:hAnsi="Times New Roman" w:cs="Times New Roman"/>
          <w:sz w:val="24"/>
          <w:szCs w:val="24"/>
          <w:lang w:val="en-GB"/>
        </w:rPr>
        <w:t xml:space="preserve"> and mortality</w:t>
      </w:r>
      <w:r w:rsidR="00EC2065">
        <w:rPr>
          <w:rFonts w:ascii="Times New Roman" w:hAnsi="Times New Roman" w:cs="Times New Roman"/>
          <w:sz w:val="24"/>
          <w:szCs w:val="24"/>
          <w:lang w:val="en-GB"/>
        </w:rPr>
        <w:t xml:space="preserve"> </w:t>
      </w:r>
      <w:r w:rsidR="00AC2037"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 xml:space="preserve">ADDIN CSL_CITATION {"citationItems":[{"id":"ITEM-1","itemData":{"DOI":"10.1007/s00134-020-06047-w","ISSN":"1432-1238","author":[{"dropping-particle":"","family":"Wang","given":"Ke","non-dropping-particle":"","parse-names":false,"suffix":""},{"dropping-particle":"","family":"Zhang","given":"Zhiguo","non-dropping-particle":"","parse-names":false,"suffix":""},{"dropping-particle":"","family":"Yu","given":"Muqing","non-dropping-particle":"","parse-names":false,"suffix":""},{"dropping-particle":"","family":"Tao","given":"Yu","non-dropping-particle":"","parse-names":false,"suffix":""},{"dropping-particle":"","family":"Xie","given":"Min","non-dropping-particle":"","parse-names":false,"suffix":""}],"container-title":"Intensive Care Medicine","id":"ITEM-1","issue":"Table 1","issued":{"date-parts":[["2020"]]},"page":"2-4","publisher":"Springer Berlin Heidelberg","title":"15 </w:instrText>
      </w:r>
      <w:r w:rsidR="00D83142">
        <w:rPr>
          <w:rFonts w:ascii="Cambria Math" w:hAnsi="Cambria Math" w:cs="Cambria Math"/>
          <w:sz w:val="24"/>
          <w:szCs w:val="24"/>
          <w:lang w:val="en-GB"/>
        </w:rPr>
        <w:instrText>‑</w:instrText>
      </w:r>
      <w:r w:rsidR="00D83142">
        <w:rPr>
          <w:rFonts w:ascii="Times New Roman" w:hAnsi="Times New Roman" w:cs="Times New Roman"/>
          <w:sz w:val="24"/>
          <w:szCs w:val="24"/>
          <w:lang w:val="en-GB"/>
        </w:rPr>
        <w:instrText xml:space="preserve"> day mortality and associated risk factors for hospitalized patients with COVID </w:instrText>
      </w:r>
      <w:r w:rsidR="00D83142">
        <w:rPr>
          <w:rFonts w:ascii="Cambria Math" w:hAnsi="Cambria Math" w:cs="Cambria Math"/>
          <w:sz w:val="24"/>
          <w:szCs w:val="24"/>
          <w:lang w:val="en-GB"/>
        </w:rPr>
        <w:instrText>‑</w:instrText>
      </w:r>
      <w:r w:rsidR="00D83142">
        <w:rPr>
          <w:rFonts w:ascii="Times New Roman" w:hAnsi="Times New Roman" w:cs="Times New Roman"/>
          <w:sz w:val="24"/>
          <w:szCs w:val="24"/>
          <w:lang w:val="en-GB"/>
        </w:rPr>
        <w:instrText xml:space="preserve"> 19 in Wuhan , China : an ambispective observational cohort study","type":"article-journal"},"uris":["http://www.mendeley.com/documents/?uuid=fea42367-a302-4cd6-b152-3d30334f3e7e","http://www.mendeley.com/documents/?uuid=c2017df3-3015-4483-8afe-acbf374c7742"]},{"id":"ITEM-2","itemData":{"DOI":"10.3389/fmed.2020.00140","author":[{"dropping-particle":"Di","family":"Lorenzo","given":"Giuseppe","non-dropping-particle":"","parse-names":false,"suffix":""},{"dropping-particle":"Di","family":"Trolio","given":"Rossella","non-dropping-particle":"","parse-names":false,"suffix":""}],"id":"ITEM-2","issue":"April","issued":{"date-parts":[["2020"]]},"page":"23-26","title":"Coronavirus Disease ( COVID-19 ) in Italy : Analysis of Risk Factors and Proposed Remedial Measures","type":"article-journal","volume":"7"},"uris":["http://www.mendeley.com/documents/?uuid=50ccde43-6ead-46ab-a0c3-00fc40d04e0b"]}],"mendeley":{"formattedCitation":"(Lorenzo and Trolio, 2020; K. Wang et al., 2020)","plainTextFormattedCitation":"(Lorenzo and Trolio, 2020; K. Wang et al., 2020)","previouslyFormattedCitation":"(Lorenzo and Trolio, 2020; K. Wang et al., 2020)"},"properties":{"noteIndex":0},"schema":"https://github.com/citation-style-language/schema/raw/master/csl-citation.json"}</w:instrText>
      </w:r>
      <w:r w:rsidR="00AC2037"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orenzo and Trolio, 2020; K. Wang et al., 2020)</w:t>
      </w:r>
      <w:r w:rsidR="00AC2037"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0778A0" w:rsidRPr="00D875EC">
        <w:rPr>
          <w:rFonts w:ascii="Times New Roman" w:hAnsi="Times New Roman" w:cs="Times New Roman"/>
          <w:sz w:val="24"/>
          <w:szCs w:val="24"/>
          <w:lang w:val="en-GB"/>
        </w:rPr>
        <w:t xml:space="preserve"> </w:t>
      </w:r>
      <w:r w:rsidR="00663881" w:rsidRPr="00D875EC">
        <w:rPr>
          <w:rFonts w:ascii="Times New Roman" w:hAnsi="Times New Roman" w:cs="Times New Roman"/>
          <w:sz w:val="24"/>
          <w:szCs w:val="24"/>
          <w:lang w:val="en-GB"/>
        </w:rPr>
        <w:t>On the other hand, children do not seem</w:t>
      </w:r>
      <w:r w:rsidR="00AC2037" w:rsidRPr="00D875EC">
        <w:rPr>
          <w:rFonts w:ascii="Times New Roman" w:hAnsi="Times New Roman" w:cs="Times New Roman"/>
          <w:sz w:val="24"/>
          <w:szCs w:val="24"/>
          <w:lang w:val="en-GB"/>
        </w:rPr>
        <w:t xml:space="preserve"> to ac</w:t>
      </w:r>
      <w:r w:rsidR="00663881" w:rsidRPr="00D875EC">
        <w:rPr>
          <w:rFonts w:ascii="Times New Roman" w:hAnsi="Times New Roman" w:cs="Times New Roman"/>
          <w:sz w:val="24"/>
          <w:szCs w:val="24"/>
          <w:lang w:val="en-GB"/>
        </w:rPr>
        <w:t xml:space="preserve">count for a large proportion of </w:t>
      </w:r>
      <w:r w:rsidR="00AC2037" w:rsidRPr="00D875EC">
        <w:rPr>
          <w:rFonts w:ascii="Times New Roman" w:hAnsi="Times New Roman" w:cs="Times New Roman"/>
          <w:sz w:val="24"/>
          <w:szCs w:val="24"/>
          <w:lang w:val="en-GB"/>
        </w:rPr>
        <w:t>COVID-19 disease</w:t>
      </w:r>
      <w:r w:rsidR="00663881" w:rsidRPr="00D875EC">
        <w:rPr>
          <w:rFonts w:ascii="Times New Roman" w:hAnsi="Times New Roman" w:cs="Times New Roman"/>
          <w:sz w:val="24"/>
          <w:szCs w:val="24"/>
          <w:lang w:val="en-GB"/>
        </w:rPr>
        <w:t xml:space="preserve"> (i.e. 2% and 1.2% of the confirmed cases in respectively China and Italy), although </w:t>
      </w:r>
      <w:r w:rsidR="00B673AE" w:rsidRPr="00D875EC">
        <w:rPr>
          <w:rFonts w:ascii="Times New Roman" w:hAnsi="Times New Roman" w:cs="Times New Roman"/>
          <w:sz w:val="24"/>
          <w:szCs w:val="24"/>
          <w:lang w:val="en-GB"/>
        </w:rPr>
        <w:t>a few</w:t>
      </w:r>
      <w:r w:rsidR="00663881" w:rsidRPr="00D875EC">
        <w:rPr>
          <w:rFonts w:ascii="Times New Roman" w:hAnsi="Times New Roman" w:cs="Times New Roman"/>
          <w:sz w:val="24"/>
          <w:szCs w:val="24"/>
          <w:lang w:val="en-GB"/>
        </w:rPr>
        <w:t xml:space="preserve"> severe cases and </w:t>
      </w:r>
      <w:r w:rsidR="002C63D0" w:rsidRPr="00D875EC">
        <w:rPr>
          <w:rFonts w:ascii="Times New Roman" w:hAnsi="Times New Roman" w:cs="Times New Roman"/>
          <w:sz w:val="24"/>
          <w:szCs w:val="24"/>
          <w:lang w:val="en-GB"/>
        </w:rPr>
        <w:t>fatalities have been documented</w:t>
      </w:r>
      <w:r w:rsidR="00EC2065">
        <w:rPr>
          <w:rFonts w:ascii="Times New Roman" w:hAnsi="Times New Roman" w:cs="Times New Roman"/>
          <w:sz w:val="24"/>
          <w:szCs w:val="24"/>
          <w:lang w:val="en-GB"/>
        </w:rPr>
        <w:t xml:space="preserve"> </w:t>
      </w:r>
      <w:r w:rsidR="00B673AE"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97/PCC.0000000000002376","ISBN":"0000000000","ISSN":"15297535","PMID":"32265372","abstract":"Coronavirus disease 2019 has spread around the world. In the 3 months since its emergence, we have learned a great deal about its clinical management and its relevance to the pediatric critical care provider. In this article, we review the available literature and provide valuable insight into the clinical management of this disease, as well as information on preparedness activities that every PICU should perform.","author":[{"dropping-particle":"","family":"Ong","given":"Jacqueline S.M.","non-dropping-particle":"","parse-names":false,"suffix":""},{"dropping-particle":"","family":"Tosoni","given":"Alvise","non-dropping-particle":"","parse-names":false,"suffix":""},{"dropping-particle":"","family":"Kim","given":"Yae Jean","non-dropping-particle":"","parse-names":false,"suffix":""},{"dropping-particle":"","family":"Kissoon","given":"Niranjan","non-dropping-particle":"","parse-names":false,"suffix":""},{"dropping-particle":"","family":"Murthy","given":"Srinivas","non-dropping-particle":"","parse-names":false,"suffix":""}],"container-title":"Pediatric critical care medicine : a journal of the Society of Critical Care Medicine and the World Federation of Pediatric Intensive and Critical Care Societies","id":"ITEM-1","issue":"C","issued":{"date-parts":[["2020"]]},"page":"1-5","title":"Coronavirus Disease 2019 in Critically Ill Children: A Narrative Review of the Literature","type":"article-journal"},"uris":["http://www.mendeley.com/documents/?uuid=db170ab3-31ec-4437-bd61-4c290e108c73","http://www.mendeley.com/documents/?uuid=af7d94c3-69af-4eb2-b7c3-139943927daa"]}],"mendeley":{"formattedCitation":"(Ong et al., 2020)","plainTextFormattedCitation":"(Ong et al., 2020)","previouslyFormattedCitation":"(Ong et al., 2020)"},"properties":{"noteIndex":0},"schema":"https://github.com/citation-style-language/schema/raw/master/csl-citation.json"}</w:instrText>
      </w:r>
      <w:r w:rsidR="00B673AE"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Ong et al., 2020)</w:t>
      </w:r>
      <w:r w:rsidR="00B673AE"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B673AE" w:rsidRPr="00D875EC">
        <w:rPr>
          <w:rFonts w:ascii="Times New Roman" w:hAnsi="Times New Roman" w:cs="Times New Roman"/>
          <w:sz w:val="24"/>
          <w:szCs w:val="24"/>
          <w:lang w:val="en-GB"/>
        </w:rPr>
        <w:t xml:space="preserve"> The fact that most of the COVID-19 infected children were either asymptomatic or had mild to moderate disease (94.1</w:t>
      </w:r>
      <w:r w:rsidR="0002422E" w:rsidRPr="00D875EC">
        <w:rPr>
          <w:rFonts w:ascii="Times New Roman" w:hAnsi="Times New Roman" w:cs="Times New Roman"/>
          <w:sz w:val="24"/>
          <w:szCs w:val="24"/>
          <w:lang w:val="en-GB"/>
        </w:rPr>
        <w:t xml:space="preserve">%) put the focus </w:t>
      </w:r>
      <w:r w:rsidR="00E91077" w:rsidRPr="00D875EC">
        <w:rPr>
          <w:rFonts w:ascii="Times New Roman" w:hAnsi="Times New Roman" w:cs="Times New Roman"/>
          <w:sz w:val="24"/>
          <w:szCs w:val="24"/>
          <w:lang w:val="en-GB"/>
        </w:rPr>
        <w:t xml:space="preserve">of preventing spread of the disease </w:t>
      </w:r>
      <w:r w:rsidR="0002422E" w:rsidRPr="00D875EC">
        <w:rPr>
          <w:rFonts w:ascii="Times New Roman" w:hAnsi="Times New Roman" w:cs="Times New Roman"/>
          <w:sz w:val="24"/>
          <w:szCs w:val="24"/>
          <w:lang w:val="en-GB"/>
        </w:rPr>
        <w:t xml:space="preserve">on them </w:t>
      </w:r>
      <w:r w:rsidR="00B673AE" w:rsidRPr="00D875EC">
        <w:rPr>
          <w:rFonts w:ascii="Times New Roman" w:hAnsi="Times New Roman" w:cs="Times New Roman"/>
          <w:sz w:val="24"/>
          <w:szCs w:val="24"/>
          <w:lang w:val="en-GB"/>
        </w:rPr>
        <w:t xml:space="preserve">in countries such as Italy and Spain, which </w:t>
      </w:r>
      <w:r w:rsidR="0002422E" w:rsidRPr="00D875EC">
        <w:rPr>
          <w:rFonts w:ascii="Times New Roman" w:hAnsi="Times New Roman" w:cs="Times New Roman"/>
          <w:sz w:val="24"/>
          <w:szCs w:val="24"/>
          <w:lang w:val="en-GB"/>
        </w:rPr>
        <w:t xml:space="preserve">were two of the first European countries to enact </w:t>
      </w:r>
      <w:r w:rsidR="00B673AE" w:rsidRPr="00D875EC">
        <w:rPr>
          <w:rFonts w:ascii="Times New Roman" w:hAnsi="Times New Roman" w:cs="Times New Roman"/>
          <w:sz w:val="24"/>
          <w:szCs w:val="24"/>
          <w:lang w:val="en-GB"/>
        </w:rPr>
        <w:t>measures</w:t>
      </w:r>
      <w:r w:rsidR="002C63D0" w:rsidRPr="00D875EC">
        <w:rPr>
          <w:rFonts w:ascii="Times New Roman" w:hAnsi="Times New Roman" w:cs="Times New Roman"/>
          <w:sz w:val="24"/>
          <w:szCs w:val="24"/>
          <w:lang w:val="en-GB"/>
        </w:rPr>
        <w:t xml:space="preserve"> related to closuring schools</w:t>
      </w:r>
      <w:r w:rsidR="00EC2065">
        <w:rPr>
          <w:rFonts w:ascii="Times New Roman" w:hAnsi="Times New Roman" w:cs="Times New Roman"/>
          <w:sz w:val="24"/>
          <w:szCs w:val="24"/>
          <w:lang w:val="en-GB"/>
        </w:rPr>
        <w:t xml:space="preserve"> </w:t>
      </w:r>
      <w:r w:rsidR="0002422E"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97/PCC.0000000000002376","ISBN":"0000000000","ISSN":"15297535","PMID":"32265372","abstract":"Coronavirus disease 2019 has spread around the world. In the 3 months since its emergence, we have learned a great deal about its clinical management and its relevance to the pediatric critical care provider. In this article, we review the available literature and provide valuable insight into the clinical management of this disease, as well as information on preparedness activities that every PICU should perform.","author":[{"dropping-particle":"","family":"Ong","given":"Jacqueline S.M.","non-dropping-particle":"","parse-names":false,"suffix":""},{"dropping-particle":"","family":"Tosoni","given":"Alvise","non-dropping-particle":"","parse-names":false,"suffix":""},{"dropping-particle":"","family":"Kim","given":"Yae Jean","non-dropping-particle":"","parse-names":false,"suffix":""},{"dropping-particle":"","family":"Kissoon","given":"Niranjan","non-dropping-particle":"","parse-names":false,"suffix":""},{"dropping-particle":"","family":"Murthy","given":"Srinivas","non-dropping-particle":"","parse-names":false,"suffix":""}],"container-title":"Pediatric critical care medicine : a journal of the Society of Critical Care Medicine and the World Federation of Pediatric Intensive and Critical Care Societies","id":"ITEM-1","issue":"C","issued":{"date-parts":[["2020"]]},"page":"1-5","title":"Coronavirus Disease 2019 in Critically Ill Children: A Narrative Review of the Literature","type":"article-journal"},"uris":["http://www.mendeley.com/documents/?uuid=af7d94c3-69af-4eb2-b7c3-139943927daa","http://www.mendeley.com/documents/?uuid=db170ab3-31ec-4437-bd61-4c290e108c73"]}],"mendeley":{"formattedCitation":"(Ong et al., 2020)","plainTextFormattedCitation":"(Ong et al., 2020)","previouslyFormattedCitation":"(Ong et al., 2020)"},"properties":{"noteIndex":0},"schema":"https://github.com/citation-style-language/schema/raw/master/csl-citation.json"}</w:instrText>
      </w:r>
      <w:r w:rsidR="0002422E"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Ong et al., 2020)</w:t>
      </w:r>
      <w:r w:rsidR="0002422E"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02422E" w:rsidRPr="00D875EC">
        <w:rPr>
          <w:rFonts w:ascii="Times New Roman" w:hAnsi="Times New Roman" w:cs="Times New Roman"/>
          <w:sz w:val="24"/>
          <w:szCs w:val="24"/>
          <w:lang w:val="en-GB"/>
        </w:rPr>
        <w:t xml:space="preserve"> The rationale behind such decision could have been influenced by the high</w:t>
      </w:r>
      <w:r w:rsidR="008867E0" w:rsidRPr="00D875EC">
        <w:rPr>
          <w:rFonts w:ascii="Times New Roman" w:hAnsi="Times New Roman" w:cs="Times New Roman"/>
          <w:sz w:val="24"/>
          <w:szCs w:val="24"/>
          <w:lang w:val="en-GB"/>
        </w:rPr>
        <w:t>er</w:t>
      </w:r>
      <w:r w:rsidR="0002422E" w:rsidRPr="00D875EC">
        <w:rPr>
          <w:rFonts w:ascii="Times New Roman" w:hAnsi="Times New Roman" w:cs="Times New Roman"/>
          <w:sz w:val="24"/>
          <w:szCs w:val="24"/>
          <w:lang w:val="en-GB"/>
        </w:rPr>
        <w:t xml:space="preserve"> percentages </w:t>
      </w:r>
      <w:r w:rsidR="008867E0" w:rsidRPr="00D875EC">
        <w:rPr>
          <w:rFonts w:ascii="Times New Roman" w:hAnsi="Times New Roman" w:cs="Times New Roman"/>
          <w:sz w:val="24"/>
          <w:szCs w:val="24"/>
          <w:lang w:val="en-GB"/>
        </w:rPr>
        <w:t>of children sharing households with elder</w:t>
      </w:r>
      <w:r w:rsidR="002C63D0" w:rsidRPr="00D875EC">
        <w:rPr>
          <w:rFonts w:ascii="Times New Roman" w:hAnsi="Times New Roman" w:cs="Times New Roman"/>
          <w:sz w:val="24"/>
          <w:szCs w:val="24"/>
          <w:lang w:val="en-GB"/>
        </w:rPr>
        <w:t>ly relatives in these countries</w:t>
      </w:r>
      <w:r w:rsidR="00EC2065">
        <w:rPr>
          <w:rFonts w:ascii="Times New Roman" w:hAnsi="Times New Roman" w:cs="Times New Roman"/>
          <w:sz w:val="24"/>
          <w:szCs w:val="24"/>
          <w:lang w:val="en-GB"/>
        </w:rPr>
        <w:t xml:space="preserve"> </w:t>
      </w:r>
      <w:r w:rsidR="008867E0"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89/fmed.2020.00140","author":[{"dropping-particle":"Di","family":"Lorenzo","given":"Giuseppe","non-dropping-particle":"","parse-names":false,"suffix":""},{"dropping-particle":"Di","family":"Trolio","given":"Rossella","non-dropping-particle":"","parse-names":false,"suffix":""}],"id":"ITEM-1","issue":"April","issued":{"date-parts":[["2020"]]},"page":"23-26","title":"Coronavirus Disease ( COVID-19 ) in Italy : Analysis of Risk Factors and Proposed Remedial Measures","type":"article-journal","volume":"7"},"uris":["http://www.mendeley.com/documents/?uuid=50ccde43-6ead-46ab-a0c3-00fc40d04e0b"]}],"mendeley":{"formattedCitation":"(Lorenzo and Trolio, 2020)","plainTextFormattedCitation":"(Lorenzo and Trolio, 2020)","previouslyFormattedCitation":"(Lorenzo and Trolio, 2020)"},"properties":{"noteIndex":0},"schema":"https://github.com/citation-style-language/schema/raw/master/csl-citation.json"}</w:instrText>
      </w:r>
      <w:r w:rsidR="008867E0"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orenzo and Trolio, 2020)</w:t>
      </w:r>
      <w:r w:rsidR="008867E0"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2C63D0" w:rsidRPr="00D875EC">
        <w:rPr>
          <w:rFonts w:ascii="Times New Roman" w:hAnsi="Times New Roman" w:cs="Times New Roman"/>
          <w:sz w:val="24"/>
          <w:szCs w:val="24"/>
          <w:lang w:val="en-GB"/>
        </w:rPr>
        <w:t xml:space="preserve"> </w:t>
      </w:r>
      <w:r w:rsidR="00E337BC" w:rsidRPr="00D875EC">
        <w:rPr>
          <w:rFonts w:ascii="Times New Roman" w:hAnsi="Times New Roman" w:cs="Times New Roman"/>
          <w:sz w:val="24"/>
          <w:szCs w:val="24"/>
          <w:lang w:val="en-GB"/>
        </w:rPr>
        <w:t xml:space="preserve">although this measure has been estimated to prevent substantially less deaths </w:t>
      </w:r>
      <w:r w:rsidR="00AB6EB3" w:rsidRPr="00D875EC">
        <w:rPr>
          <w:rFonts w:ascii="Times New Roman" w:hAnsi="Times New Roman" w:cs="Times New Roman"/>
          <w:sz w:val="24"/>
          <w:szCs w:val="24"/>
          <w:lang w:val="en-GB"/>
        </w:rPr>
        <w:t xml:space="preserve">than other </w:t>
      </w:r>
      <w:r w:rsidR="002C63D0" w:rsidRPr="00D875EC">
        <w:rPr>
          <w:rFonts w:ascii="Times New Roman" w:hAnsi="Times New Roman" w:cs="Times New Roman"/>
          <w:sz w:val="24"/>
          <w:szCs w:val="24"/>
          <w:lang w:val="en-GB"/>
        </w:rPr>
        <w:t>social distancing interventions</w:t>
      </w:r>
      <w:r w:rsidR="00EC2065">
        <w:rPr>
          <w:rFonts w:ascii="Times New Roman" w:hAnsi="Times New Roman" w:cs="Times New Roman"/>
          <w:sz w:val="24"/>
          <w:szCs w:val="24"/>
          <w:lang w:val="en-GB"/>
        </w:rPr>
        <w:t xml:space="preserve"> </w:t>
      </w:r>
      <w:r w:rsidR="00AB6EB3"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S2352-4642(20)30095-X","ISSN":"2352-4642","author":[{"dropping-particle":"","family":"Viner","given":"Russell M","non-dropping-particle":"","parse-names":false,"suffix":""},{"dropping-particle":"","family":"Russell","given":"Simon J","non-dropping-particle":"","parse-names":false,"suffix":""},{"dropping-particle":"","family":"Croker","given":"Helen","non-dropping-particle":"","parse-names":false,"suffix":""},{"dropping-particle":"","family":"Packer","given":"Jessica","non-dropping-particle":"","parse-names":false,"suffix":""},{"dropping-particle":"","family":"Ward","given":"Joseph","non-dropping-particle":"","parse-names":false,"suffix":""},{"dropping-particle":"","family":"Stansfield","given":"Claire","non-dropping-particle":"","parse-names":false,"suffix":""},{"dropping-particle":"","family":"Mytton","given":"Oliver","non-dropping-particle":"","parse-names":false,"suffix":""},{"dropping-particle":"","family":"Bonell","given":"Chris","non-dropping-particle":"","parse-names":false,"suffix":""},{"dropping-particle":"","family":"Booy","given":"Robert","non-dropping-particle":"","parse-names":false,"suffix":""}],"container-title":"The Lancet child and Adolescent Health","id":"ITEM-1","issue":"5","issued":{"date-parts":[["2020"]]},"page":"397-404","publisher":"Elsevier Ltd","title":"School closure and management practices during coronavirus outbreaks including COVID-19 : a rapid systematic review","type":"article-journal","volume":"4"},"uris":["http://www.mendeley.com/documents/?uuid=a9b87867-67f2-4752-a229-e4a9ca32d2cd"]}],"mendeley":{"formattedCitation":"(Viner et al., 2020)","plainTextFormattedCitation":"(Viner et al., 2020)","previouslyFormattedCitation":"(Viner et al., 2020)"},"properties":{"noteIndex":0},"schema":"https://github.com/citation-style-language/schema/raw/master/csl-citation.json"}</w:instrText>
      </w:r>
      <w:r w:rsidR="00AB6EB3"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Viner et al., 2020)</w:t>
      </w:r>
      <w:r w:rsidR="00AB6EB3"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2C63D0" w:rsidRPr="00D875EC">
        <w:rPr>
          <w:rFonts w:ascii="Times New Roman" w:hAnsi="Times New Roman" w:cs="Times New Roman"/>
          <w:sz w:val="24"/>
          <w:szCs w:val="24"/>
          <w:lang w:val="en-GB"/>
        </w:rPr>
        <w:t xml:space="preserve"> </w:t>
      </w:r>
      <w:r w:rsidR="008867E0" w:rsidRPr="00D875EC">
        <w:rPr>
          <w:rFonts w:ascii="Times New Roman" w:hAnsi="Times New Roman" w:cs="Times New Roman"/>
          <w:sz w:val="24"/>
          <w:szCs w:val="24"/>
          <w:lang w:val="en-GB"/>
        </w:rPr>
        <w:t>Furthermore, free-circulation of children outside households have been partially or totally restricted in several countries, with up to six or more weeks in a row holding this enacted measures</w:t>
      </w:r>
      <w:r w:rsidR="00EC2065">
        <w:rPr>
          <w:rFonts w:ascii="Times New Roman" w:hAnsi="Times New Roman" w:cs="Times New Roman"/>
          <w:sz w:val="24"/>
          <w:szCs w:val="24"/>
          <w:lang w:val="en-GB"/>
        </w:rPr>
        <w:t xml:space="preserve"> </w:t>
      </w:r>
      <w:r w:rsidR="003E43B0"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author":[{"dropping-particle":"","family":"Spanish Government","given":"","non-dropping-particle":"","parse-names":false,"suffix":""}],"id":"ITEM-1","issued":{"date-parts":[["2020"]]},"title":"Real Decreto 463/2020, de 14 de marzo, por el que se declara el estado de alarma para la gestión de la situación de crisis sanitaria ocasionada por el COVID-19. (2020)","type":"legislation"},"uris":["http://www.mendeley.com/documents/?uuid=6b784040-1558-4f06-83c7-660ac20c386b","http://www.mendeley.com/documents/?uuid=abbfe038-ac2d-4d2e-bd4e-11603ce76188"]}],"mendeley":{"formattedCitation":"(Spanish Government, 2020)","plainTextFormattedCitation":"(Spanish Government, 2020)","previouslyFormattedCitation":"(Spanish Government, n.d.)"},"properties":{"noteIndex":0},"schema":"https://github.com/citation-style-language/schema/raw/master/csl-citation.json"}</w:instrText>
      </w:r>
      <w:r w:rsidR="003E43B0"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Spanish Government, 2020)</w:t>
      </w:r>
      <w:r w:rsidR="003E43B0"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B6EB3" w:rsidRPr="00D875EC">
        <w:rPr>
          <w:rFonts w:ascii="Times New Roman" w:hAnsi="Times New Roman" w:cs="Times New Roman"/>
          <w:sz w:val="24"/>
          <w:szCs w:val="24"/>
          <w:lang w:val="en-GB"/>
        </w:rPr>
        <w:t xml:space="preserve"> </w:t>
      </w:r>
      <w:r w:rsidR="00995E4A" w:rsidRPr="00D875EC">
        <w:rPr>
          <w:rFonts w:ascii="Times New Roman" w:hAnsi="Times New Roman" w:cs="Times New Roman"/>
          <w:sz w:val="24"/>
          <w:szCs w:val="24"/>
          <w:lang w:val="en-GB"/>
        </w:rPr>
        <w:t xml:space="preserve">although there is </w:t>
      </w:r>
      <w:r w:rsidR="00AB6EB3" w:rsidRPr="00D875EC">
        <w:rPr>
          <w:rFonts w:ascii="Times New Roman" w:hAnsi="Times New Roman" w:cs="Times New Roman"/>
          <w:sz w:val="24"/>
          <w:szCs w:val="24"/>
          <w:lang w:val="en-GB"/>
        </w:rPr>
        <w:t xml:space="preserve">no certainty about potential collateral effects regarding this issue. </w:t>
      </w:r>
      <w:r w:rsidR="002C63D0" w:rsidRPr="00D875EC">
        <w:rPr>
          <w:rFonts w:ascii="Times New Roman" w:hAnsi="Times New Roman" w:cs="Times New Roman"/>
          <w:sz w:val="24"/>
          <w:szCs w:val="24"/>
          <w:lang w:val="en-GB"/>
        </w:rPr>
        <w:t>Wang et al.</w:t>
      </w:r>
      <w:r w:rsidR="00995E4A"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S0140-6736(20)30547-X","ISSN":"1474547X","PMID":"32145186","author":[{"dropping-particle":"","family":"Wang","given":"Guanghai","non-dropping-particle":"","parse-names":false,"suffix":""},{"dropping-particle":"","family":"Zhang","given":"Yunting","non-dropping-particle":"","parse-names":false,"suffix":""},{"dropping-particle":"","family":"Zhao","given":"Jin","non-dropping-particle":"","parse-names":false,"suffix":""},{"dropping-particle":"","family":"Zhang","given":"Jun","non-dropping-particle":"","parse-names":false,"suffix":""},{"dropping-particle":"","family":"Jiang","given":"Fan","non-dropping-particle":"","parse-names":false,"suffix":""}],"container-title":"The Lancet","id":"ITEM-1","issue":"10228","issued":{"date-parts":[["2020"]]},"page":"945-947","title":"Mitigate the effects of home confinement on children during the COVID-19 outbreak","type":"article-journal","volume":"395"},"uris":["http://www.mendeley.com/documents/?uuid=0577b738-46f3-450c-b9b3-8be3cc958c2e","http://www.mendeley.com/documents/?uuid=fca9d20d-3022-4209-81f2-a395f8461489"]}],"mendeley":{"formattedCitation":"(G. Wang et al., 2020)","plainTextFormattedCitation":"(G. Wang et al., 2020)","previouslyFormattedCitation":"(G. Wang et al., 2020)"},"properties":{"noteIndex":0},"schema":"https://github.com/citation-style-language/schema/raw/master/csl-citation.json"}</w:instrText>
      </w:r>
      <w:r w:rsidR="00995E4A"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G. Wang et al., 2020)</w:t>
      </w:r>
      <w:r w:rsidR="00995E4A" w:rsidRPr="00D875EC">
        <w:rPr>
          <w:rFonts w:ascii="Times New Roman" w:hAnsi="Times New Roman" w:cs="Times New Roman"/>
          <w:sz w:val="24"/>
          <w:szCs w:val="24"/>
          <w:lang w:val="en-GB"/>
        </w:rPr>
        <w:fldChar w:fldCharType="end"/>
      </w:r>
      <w:r w:rsidR="00995E4A" w:rsidRPr="00D875EC">
        <w:rPr>
          <w:rFonts w:ascii="Times New Roman" w:hAnsi="Times New Roman" w:cs="Times New Roman"/>
          <w:sz w:val="24"/>
          <w:szCs w:val="24"/>
          <w:lang w:val="en-GB"/>
        </w:rPr>
        <w:t xml:space="preserve"> have raised the question about how COVID-19 lockdown might be affecting children, and </w:t>
      </w:r>
      <w:r w:rsidR="00D22986" w:rsidRPr="00D875EC">
        <w:rPr>
          <w:rFonts w:ascii="Times New Roman" w:hAnsi="Times New Roman" w:cs="Times New Roman"/>
          <w:sz w:val="24"/>
          <w:szCs w:val="24"/>
          <w:lang w:val="en-GB"/>
        </w:rPr>
        <w:t xml:space="preserve">they </w:t>
      </w:r>
      <w:r w:rsidR="00995E4A" w:rsidRPr="00D875EC">
        <w:rPr>
          <w:rFonts w:ascii="Times New Roman" w:hAnsi="Times New Roman" w:cs="Times New Roman"/>
          <w:sz w:val="24"/>
          <w:szCs w:val="24"/>
          <w:lang w:val="en-GB"/>
        </w:rPr>
        <w:t xml:space="preserve">have suggested </w:t>
      </w:r>
      <w:r w:rsidR="00D22986" w:rsidRPr="00D875EC">
        <w:rPr>
          <w:rFonts w:ascii="Times New Roman" w:hAnsi="Times New Roman" w:cs="Times New Roman"/>
          <w:sz w:val="24"/>
          <w:szCs w:val="24"/>
          <w:lang w:val="en-GB"/>
        </w:rPr>
        <w:t xml:space="preserve">that </w:t>
      </w:r>
      <w:r w:rsidR="00995E4A" w:rsidRPr="00D875EC">
        <w:rPr>
          <w:rFonts w:ascii="Times New Roman" w:hAnsi="Times New Roman" w:cs="Times New Roman"/>
          <w:sz w:val="24"/>
          <w:szCs w:val="24"/>
          <w:lang w:val="en-GB"/>
        </w:rPr>
        <w:t>both potential mental and physical health problems</w:t>
      </w:r>
      <w:r w:rsidR="00D22986" w:rsidRPr="00D875EC">
        <w:rPr>
          <w:rFonts w:ascii="Times New Roman" w:hAnsi="Times New Roman" w:cs="Times New Roman"/>
          <w:sz w:val="24"/>
          <w:szCs w:val="24"/>
          <w:lang w:val="en-GB"/>
        </w:rPr>
        <w:t xml:space="preserve"> </w:t>
      </w:r>
      <w:r w:rsidR="00995E4A" w:rsidRPr="00D875EC">
        <w:rPr>
          <w:rFonts w:ascii="Times New Roman" w:hAnsi="Times New Roman" w:cs="Times New Roman"/>
          <w:sz w:val="24"/>
          <w:szCs w:val="24"/>
          <w:lang w:val="en-GB"/>
        </w:rPr>
        <w:t xml:space="preserve">could be mitigated with higher </w:t>
      </w:r>
      <w:r w:rsidR="00D22986" w:rsidRPr="00D875EC">
        <w:rPr>
          <w:rFonts w:ascii="Times New Roman" w:hAnsi="Times New Roman" w:cs="Times New Roman"/>
          <w:sz w:val="24"/>
          <w:szCs w:val="24"/>
          <w:lang w:val="en-GB"/>
        </w:rPr>
        <w:t>parental</w:t>
      </w:r>
      <w:r w:rsidR="00995E4A" w:rsidRPr="00D875EC">
        <w:rPr>
          <w:rFonts w:ascii="Times New Roman" w:hAnsi="Times New Roman" w:cs="Times New Roman"/>
          <w:sz w:val="24"/>
          <w:szCs w:val="24"/>
          <w:lang w:val="en-GB"/>
        </w:rPr>
        <w:t xml:space="preserve"> and community </w:t>
      </w:r>
      <w:r w:rsidR="0067081E" w:rsidRPr="00D875EC">
        <w:rPr>
          <w:rFonts w:ascii="Times New Roman" w:hAnsi="Times New Roman" w:cs="Times New Roman"/>
          <w:sz w:val="24"/>
          <w:szCs w:val="24"/>
          <w:lang w:val="en-GB"/>
        </w:rPr>
        <w:t>involvement, whereas</w:t>
      </w:r>
      <w:r w:rsidR="008E536C" w:rsidRPr="00D875EC">
        <w:rPr>
          <w:rFonts w:ascii="Times New Roman" w:hAnsi="Times New Roman" w:cs="Times New Roman"/>
          <w:sz w:val="24"/>
          <w:szCs w:val="24"/>
          <w:lang w:val="en-GB"/>
        </w:rPr>
        <w:t xml:space="preserve"> research on this issue is urgently required</w:t>
      </w:r>
      <w:r w:rsidR="0090462F" w:rsidRPr="00D875EC">
        <w:rPr>
          <w:rFonts w:ascii="Times New Roman" w:hAnsi="Times New Roman" w:cs="Times New Roman"/>
          <w:sz w:val="24"/>
          <w:szCs w:val="24"/>
          <w:lang w:val="en-GB"/>
        </w:rPr>
        <w:t xml:space="preserve">; many children, particularly those from lower socioeconomic backgrounds, </w:t>
      </w:r>
      <w:r w:rsidR="0067081E" w:rsidRPr="00D875EC">
        <w:rPr>
          <w:rFonts w:ascii="Times New Roman" w:hAnsi="Times New Roman" w:cs="Times New Roman"/>
          <w:sz w:val="24"/>
          <w:szCs w:val="24"/>
          <w:lang w:val="en-GB"/>
        </w:rPr>
        <w:t xml:space="preserve">might </w:t>
      </w:r>
      <w:r w:rsidR="008E536C" w:rsidRPr="00D875EC">
        <w:rPr>
          <w:rFonts w:ascii="Times New Roman" w:hAnsi="Times New Roman" w:cs="Times New Roman"/>
          <w:sz w:val="24"/>
          <w:szCs w:val="24"/>
          <w:lang w:val="en-GB"/>
        </w:rPr>
        <w:t>have been temporarily deprived of institutional educational environments, social contact with peers and, possibly, adequate cognitive</w:t>
      </w:r>
      <w:r w:rsidR="00E4579E" w:rsidRPr="00D875EC">
        <w:rPr>
          <w:rFonts w:ascii="Times New Roman" w:hAnsi="Times New Roman" w:cs="Times New Roman"/>
          <w:sz w:val="24"/>
          <w:szCs w:val="24"/>
          <w:lang w:val="en-GB"/>
        </w:rPr>
        <w:t>, affective</w:t>
      </w:r>
      <w:r w:rsidR="008E536C" w:rsidRPr="00D875EC">
        <w:rPr>
          <w:rFonts w:ascii="Times New Roman" w:hAnsi="Times New Roman" w:cs="Times New Roman"/>
          <w:sz w:val="24"/>
          <w:szCs w:val="24"/>
          <w:lang w:val="en-GB"/>
        </w:rPr>
        <w:t xml:space="preserve"> and physical </w:t>
      </w:r>
      <w:r w:rsidR="00E4579E" w:rsidRPr="00D875EC">
        <w:rPr>
          <w:rFonts w:ascii="Times New Roman" w:hAnsi="Times New Roman" w:cs="Times New Roman"/>
          <w:sz w:val="24"/>
          <w:szCs w:val="24"/>
          <w:lang w:val="en-GB"/>
        </w:rPr>
        <w:t xml:space="preserve">stimuli for their age. </w:t>
      </w:r>
    </w:p>
    <w:p w14:paraId="54201D71" w14:textId="6F166DD6" w:rsidR="007E634A" w:rsidRPr="007A26BB" w:rsidRDefault="007E634A" w:rsidP="008B05A5">
      <w:pPr>
        <w:spacing w:line="360" w:lineRule="auto"/>
        <w:jc w:val="both"/>
        <w:rPr>
          <w:rFonts w:ascii="Times New Roman" w:hAnsi="Times New Roman" w:cs="Times New Roman"/>
          <w:b/>
          <w:sz w:val="24"/>
          <w:szCs w:val="24"/>
          <w:lang w:val="en-GB"/>
        </w:rPr>
      </w:pPr>
      <w:r w:rsidRPr="007A26BB">
        <w:rPr>
          <w:rFonts w:ascii="Times New Roman" w:hAnsi="Times New Roman" w:cs="Times New Roman"/>
          <w:b/>
          <w:sz w:val="24"/>
          <w:szCs w:val="24"/>
          <w:lang w:val="en-GB"/>
        </w:rPr>
        <w:t>Methods</w:t>
      </w:r>
    </w:p>
    <w:p w14:paraId="7B4D5F0F" w14:textId="188AA605" w:rsidR="00780E83" w:rsidRPr="00D875EC" w:rsidRDefault="00780E83" w:rsidP="0070301C">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lastRenderedPageBreak/>
        <w:t>To inform this narrative review, we conducted a study search through four databases (MEDLINE, Web of Science, PsycInfo, and Scopus) using PRISMA procedures. The following search terms were used: confinement, isolation, solitude</w:t>
      </w:r>
      <w:r w:rsidR="0070301C" w:rsidRPr="00D875EC">
        <w:rPr>
          <w:rFonts w:ascii="Times New Roman" w:hAnsi="Times New Roman" w:cs="Times New Roman"/>
          <w:sz w:val="24"/>
          <w:szCs w:val="24"/>
          <w:lang w:val="en-GB"/>
        </w:rPr>
        <w:t>, children and truncated “psych” and “phys”.</w:t>
      </w:r>
      <w:r w:rsidR="00A4501B" w:rsidRPr="007A26BB">
        <w:rPr>
          <w:lang w:val="en-US"/>
        </w:rPr>
        <w:t xml:space="preserve"> </w:t>
      </w:r>
      <w:r w:rsidR="00A4501B" w:rsidRPr="00A4501B">
        <w:rPr>
          <w:rFonts w:ascii="Times New Roman" w:hAnsi="Times New Roman" w:cs="Times New Roman"/>
          <w:sz w:val="24"/>
          <w:szCs w:val="24"/>
          <w:lang w:val="en-GB"/>
        </w:rPr>
        <w:t>A more refined search of the literature comprised the following inclusion criteria: i) observational and review studies, ii) written in English language, iii) involving human subjects, iv) individuals aged 3 to 12 years, v) study population exposed to any type of either social isolation or deprivation, and vi) studies aiming to examine the influence of either social isolation or deprivation (i.e. from peers, relatives or both of them) over any type of health-related behaviors. Because there was no repetitive pattern regarding time or nature of the social isolation exposition in the examined studies, we adopted a conservative approach and considered social isolation and social deprivation as a situation in which children were separated from either peers, relatives or both of them during either a limited or unlimited period of time regardless the cause. Manually searched references derived from the articles consulted were also added to this search result. Given the lack of studies regarding isolated children, inclusion was broad and hinged on relevance of content and quality of evidence. Also, despite the scarce evidence for several health-related habits such as physical activity, eating habits, sleep patterns, or screen exposure in either socially isolated or socially deprived children, it was hypothesized that those will worsen during the confinement, which has b</w:t>
      </w:r>
      <w:r w:rsidR="003003CB">
        <w:rPr>
          <w:rFonts w:ascii="Times New Roman" w:hAnsi="Times New Roman" w:cs="Times New Roman"/>
          <w:sz w:val="24"/>
          <w:szCs w:val="24"/>
          <w:lang w:val="en-GB"/>
        </w:rPr>
        <w:t>een suggested in a novel study</w:t>
      </w:r>
      <w:r w:rsidR="00EC2065">
        <w:rPr>
          <w:rFonts w:ascii="Times New Roman" w:hAnsi="Times New Roman" w:cs="Times New Roman"/>
          <w:sz w:val="24"/>
          <w:szCs w:val="24"/>
          <w:lang w:val="en-GB"/>
        </w:rPr>
        <w:t xml:space="preserve"> </w:t>
      </w:r>
      <w:r w:rsidR="003003CB">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89/fped.2020.00573","ISSN":"2296-2360","author":[{"dropping-particle":"","family":"López-Bueno","given":"Rubén","non-dropping-particle":"","parse-names":false,"suffix":""},{"dropping-particle":"","family":"López-Sánchez","given":"Guillermo F.","non-dropping-particle":"","parse-names":false,"suffix":""},{"dropping-particle":"","family":"Casajús","given":"José A","non-dropping-particle":"","parse-names":false,"suffix":""},{"dropping-particle":"","family":"Calatayud","given":"Joaquín","non-dropping-particle":"","parse-names":false,"suffix":""},{"dropping-particle":"","family":"Gil-Salmerón","given":"Alejandro","non-dropping-particle":"","parse-names":false,"suffix":""},{"dropping-particle":"","family":"Grabovac","given":"Igor","non-dropping-particle":"","parse-names":false,"suffix":""},{"dropping-particle":"","family":"Tully","given":"Mark A","non-dropping-particle":"","parse-names":false,"suffix":""},{"dropping-particle":"","family":"Smith","given":"Lee","non-dropping-particle":"","parse-names":false,"suffix":""}],"container-title":"Frontiers in Pediatrics","id":"ITEM-1","issue":"September","issued":{"date-parts":[["2020","9"]]},"page":"1-11","title":"Health-Related Behaviors Among School-Aged Children and Adolescents During the Spanish Covid-19 Confinement","type":"article-journal","volume":"8"},"uris":["http://www.mendeley.com/documents/?uuid=d63f78e6-9757-4790-8483-f2c6d4922639","http://www.mendeley.com/documents/?uuid=ac46db24-6629-413e-b8dc-249b34f738f1"]}],"mendeley":{"formattedCitation":"(López-Bueno et al., 2020)","plainTextFormattedCitation":"(López-Bueno et al., 2020)","previouslyFormattedCitation":"(López-Bueno et al., 2020)"},"properties":{"noteIndex":0},"schema":"https://github.com/citation-style-language/schema/raw/master/csl-citation.json"}</w:instrText>
      </w:r>
      <w:r w:rsidR="003003CB">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ópez-Bueno et al., 2020)</w:t>
      </w:r>
      <w:r w:rsidR="003003CB">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4501B" w:rsidRPr="00A4501B">
        <w:rPr>
          <w:rFonts w:ascii="Times New Roman" w:hAnsi="Times New Roman" w:cs="Times New Roman"/>
          <w:sz w:val="24"/>
          <w:szCs w:val="24"/>
          <w:lang w:val="en-GB"/>
        </w:rPr>
        <w:t xml:space="preserve"> Therefore, information from relevant studies related to these health-related habits was also included in the present narrative review. On the other hand, the following exclusion criterion was used: i) articles involving population experiencing any previous condition or disease</w:t>
      </w:r>
      <w:r w:rsidR="008E3DBE">
        <w:rPr>
          <w:rFonts w:ascii="Times New Roman" w:hAnsi="Times New Roman" w:cs="Times New Roman"/>
          <w:sz w:val="24"/>
          <w:szCs w:val="24"/>
          <w:lang w:val="en-GB"/>
        </w:rPr>
        <w:t>.</w:t>
      </w:r>
      <w:r w:rsidR="005041E1">
        <w:rPr>
          <w:rFonts w:ascii="Times New Roman" w:hAnsi="Times New Roman" w:cs="Times New Roman"/>
          <w:sz w:val="24"/>
          <w:szCs w:val="24"/>
          <w:lang w:val="en-GB"/>
        </w:rPr>
        <w:t xml:space="preserve"> </w:t>
      </w:r>
      <w:r w:rsidR="009327E1">
        <w:rPr>
          <w:rFonts w:ascii="Times New Roman" w:hAnsi="Times New Roman" w:cs="Times New Roman"/>
          <w:sz w:val="24"/>
          <w:szCs w:val="24"/>
          <w:lang w:val="en-GB"/>
        </w:rPr>
        <w:t>Overall, evidence from more than</w:t>
      </w:r>
      <w:r w:rsidR="00AD2643">
        <w:rPr>
          <w:rFonts w:ascii="Times New Roman" w:hAnsi="Times New Roman" w:cs="Times New Roman"/>
          <w:sz w:val="24"/>
          <w:szCs w:val="24"/>
          <w:lang w:val="en-GB"/>
        </w:rPr>
        <w:t xml:space="preserve"> 70</w:t>
      </w:r>
      <w:r w:rsidR="009327E1">
        <w:rPr>
          <w:rFonts w:ascii="Times New Roman" w:hAnsi="Times New Roman" w:cs="Times New Roman"/>
          <w:sz w:val="24"/>
          <w:szCs w:val="24"/>
          <w:lang w:val="en-GB"/>
        </w:rPr>
        <w:t xml:space="preserve"> articles </w:t>
      </w:r>
      <w:r w:rsidR="00660AB0">
        <w:rPr>
          <w:rFonts w:ascii="Times New Roman" w:hAnsi="Times New Roman" w:cs="Times New Roman"/>
          <w:sz w:val="24"/>
          <w:szCs w:val="24"/>
          <w:lang w:val="en-GB"/>
        </w:rPr>
        <w:t xml:space="preserve">identified </w:t>
      </w:r>
      <w:r w:rsidR="00DE44F6">
        <w:rPr>
          <w:rFonts w:ascii="Times New Roman" w:hAnsi="Times New Roman" w:cs="Times New Roman"/>
          <w:sz w:val="24"/>
          <w:szCs w:val="24"/>
          <w:lang w:val="en-GB"/>
        </w:rPr>
        <w:t>was</w:t>
      </w:r>
      <w:r w:rsidR="009327E1">
        <w:rPr>
          <w:rFonts w:ascii="Times New Roman" w:hAnsi="Times New Roman" w:cs="Times New Roman"/>
          <w:sz w:val="24"/>
          <w:szCs w:val="24"/>
          <w:lang w:val="en-GB"/>
        </w:rPr>
        <w:t xml:space="preserve"> </w:t>
      </w:r>
      <w:r w:rsidR="00C77F13">
        <w:rPr>
          <w:rFonts w:ascii="Times New Roman" w:hAnsi="Times New Roman" w:cs="Times New Roman"/>
          <w:sz w:val="24"/>
          <w:szCs w:val="24"/>
          <w:lang w:val="en-GB"/>
        </w:rPr>
        <w:t xml:space="preserve">classified by different </w:t>
      </w:r>
      <w:r w:rsidR="00DE44F6">
        <w:rPr>
          <w:rFonts w:ascii="Times New Roman" w:hAnsi="Times New Roman" w:cs="Times New Roman"/>
          <w:sz w:val="24"/>
          <w:szCs w:val="24"/>
          <w:lang w:val="en-GB"/>
        </w:rPr>
        <w:t xml:space="preserve">health-related behaviors </w:t>
      </w:r>
      <w:r w:rsidR="005D456D">
        <w:rPr>
          <w:rFonts w:ascii="Times New Roman" w:hAnsi="Times New Roman" w:cs="Times New Roman"/>
          <w:sz w:val="24"/>
          <w:szCs w:val="24"/>
          <w:lang w:val="en-GB"/>
        </w:rPr>
        <w:t xml:space="preserve">(i.e. screen exposure, </w:t>
      </w:r>
      <w:r w:rsidR="00405474">
        <w:rPr>
          <w:rFonts w:ascii="Times New Roman" w:hAnsi="Times New Roman" w:cs="Times New Roman"/>
          <w:sz w:val="24"/>
          <w:szCs w:val="24"/>
          <w:lang w:val="en-GB"/>
        </w:rPr>
        <w:t>sleep patterns,</w:t>
      </w:r>
      <w:r w:rsidR="00405474" w:rsidRPr="007A26BB">
        <w:rPr>
          <w:lang w:val="en-US"/>
        </w:rPr>
        <w:t xml:space="preserve"> </w:t>
      </w:r>
      <w:r w:rsidR="00405474">
        <w:rPr>
          <w:rFonts w:ascii="Times New Roman" w:hAnsi="Times New Roman" w:cs="Times New Roman"/>
          <w:sz w:val="24"/>
          <w:szCs w:val="24"/>
          <w:lang w:val="en-GB"/>
        </w:rPr>
        <w:t>p</w:t>
      </w:r>
      <w:r w:rsidR="00405474" w:rsidRPr="00405474">
        <w:rPr>
          <w:rFonts w:ascii="Times New Roman" w:hAnsi="Times New Roman" w:cs="Times New Roman"/>
          <w:sz w:val="24"/>
          <w:szCs w:val="24"/>
          <w:lang w:val="en-GB"/>
        </w:rPr>
        <w:t>hysical activity, physical fitness and sedentary behaviors</w:t>
      </w:r>
      <w:r w:rsidR="00405474">
        <w:rPr>
          <w:rFonts w:ascii="Times New Roman" w:hAnsi="Times New Roman" w:cs="Times New Roman"/>
          <w:sz w:val="24"/>
          <w:szCs w:val="24"/>
          <w:lang w:val="en-GB"/>
        </w:rPr>
        <w:t xml:space="preserve">, eating habits, psychological responses, body composition, environmental issues, and injuries) </w:t>
      </w:r>
      <w:r w:rsidR="00C77F13">
        <w:rPr>
          <w:rFonts w:ascii="Times New Roman" w:hAnsi="Times New Roman" w:cs="Times New Roman"/>
          <w:sz w:val="24"/>
          <w:szCs w:val="24"/>
          <w:lang w:val="en-GB"/>
        </w:rPr>
        <w:t xml:space="preserve">and </w:t>
      </w:r>
      <w:r w:rsidR="009327E1">
        <w:rPr>
          <w:rFonts w:ascii="Times New Roman" w:hAnsi="Times New Roman" w:cs="Times New Roman"/>
          <w:sz w:val="24"/>
          <w:szCs w:val="24"/>
          <w:lang w:val="en-GB"/>
        </w:rPr>
        <w:t>used for the purpose of this study.</w:t>
      </w:r>
      <w:r w:rsidR="005D456D">
        <w:rPr>
          <w:rFonts w:ascii="Times New Roman" w:hAnsi="Times New Roman" w:cs="Times New Roman"/>
          <w:sz w:val="24"/>
          <w:szCs w:val="24"/>
          <w:lang w:val="en-GB"/>
        </w:rPr>
        <w:t xml:space="preserve"> </w:t>
      </w:r>
      <w:r w:rsidR="00152CE8" w:rsidRPr="00D875EC">
        <w:rPr>
          <w:rFonts w:ascii="Times New Roman" w:hAnsi="Times New Roman" w:cs="Times New Roman"/>
          <w:sz w:val="24"/>
          <w:szCs w:val="24"/>
          <w:lang w:val="en-GB"/>
        </w:rPr>
        <w:t>There was a complete agreement among all authors upon which articles to include.</w:t>
      </w:r>
    </w:p>
    <w:p w14:paraId="5F9A9D4D" w14:textId="7D964805" w:rsidR="00571D53" w:rsidRPr="00D875EC" w:rsidRDefault="0001733B"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The present review aims to summarize the literature regarding</w:t>
      </w:r>
      <w:r w:rsidR="009137BA" w:rsidRPr="00D875EC">
        <w:rPr>
          <w:rFonts w:ascii="Times New Roman" w:hAnsi="Times New Roman" w:cs="Times New Roman"/>
          <w:sz w:val="24"/>
          <w:szCs w:val="24"/>
          <w:lang w:val="en-GB"/>
        </w:rPr>
        <w:t xml:space="preserve"> </w:t>
      </w:r>
      <w:r w:rsidRPr="00D875EC">
        <w:rPr>
          <w:rFonts w:ascii="Times New Roman" w:hAnsi="Times New Roman" w:cs="Times New Roman"/>
          <w:sz w:val="24"/>
          <w:szCs w:val="24"/>
          <w:lang w:val="en-GB"/>
        </w:rPr>
        <w:t>health</w:t>
      </w:r>
      <w:r w:rsidR="00EC7344" w:rsidRPr="00D875EC">
        <w:rPr>
          <w:rFonts w:ascii="Times New Roman" w:hAnsi="Times New Roman" w:cs="Times New Roman"/>
          <w:sz w:val="24"/>
          <w:szCs w:val="24"/>
          <w:lang w:val="en-GB"/>
        </w:rPr>
        <w:t xml:space="preserve">-related </w:t>
      </w:r>
      <w:r w:rsidRPr="00D875EC">
        <w:rPr>
          <w:rFonts w:ascii="Times New Roman" w:hAnsi="Times New Roman" w:cs="Times New Roman"/>
          <w:sz w:val="24"/>
          <w:szCs w:val="24"/>
          <w:lang w:val="en-GB"/>
        </w:rPr>
        <w:t xml:space="preserve">behaviors in </w:t>
      </w:r>
      <w:r w:rsidR="009137BA" w:rsidRPr="00D875EC">
        <w:rPr>
          <w:rFonts w:ascii="Times New Roman" w:hAnsi="Times New Roman" w:cs="Times New Roman"/>
          <w:sz w:val="24"/>
          <w:szCs w:val="24"/>
          <w:lang w:val="en-GB"/>
        </w:rPr>
        <w:t xml:space="preserve">isolated </w:t>
      </w:r>
      <w:r w:rsidRPr="00D875EC">
        <w:rPr>
          <w:rFonts w:ascii="Times New Roman" w:hAnsi="Times New Roman" w:cs="Times New Roman"/>
          <w:sz w:val="24"/>
          <w:szCs w:val="24"/>
          <w:lang w:val="en-GB"/>
        </w:rPr>
        <w:t xml:space="preserve">children without previous conditions with the objective to apply it to the current COVID-19 pandemic. </w:t>
      </w:r>
    </w:p>
    <w:p w14:paraId="4DFB4FDA" w14:textId="77777777" w:rsidR="006333C9" w:rsidRDefault="006333C9" w:rsidP="008B05A5">
      <w:pPr>
        <w:spacing w:line="360" w:lineRule="auto"/>
        <w:jc w:val="both"/>
        <w:rPr>
          <w:rFonts w:ascii="Times New Roman" w:hAnsi="Times New Roman" w:cs="Times New Roman"/>
          <w:b/>
          <w:sz w:val="24"/>
          <w:szCs w:val="24"/>
          <w:lang w:val="en-GB"/>
        </w:rPr>
      </w:pPr>
      <w:r w:rsidRPr="006333C9">
        <w:rPr>
          <w:rFonts w:ascii="Times New Roman" w:hAnsi="Times New Roman" w:cs="Times New Roman"/>
          <w:b/>
          <w:sz w:val="24"/>
          <w:szCs w:val="24"/>
          <w:lang w:val="en-GB"/>
        </w:rPr>
        <w:t>Health-related outcomes in isolated children</w:t>
      </w:r>
    </w:p>
    <w:p w14:paraId="2D956B8D" w14:textId="42C27342" w:rsidR="00B6647D" w:rsidRPr="00D875EC" w:rsidRDefault="005A305A"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lastRenderedPageBreak/>
        <w:t xml:space="preserve">Social isolation during childhood has been </w:t>
      </w:r>
      <w:r w:rsidR="003552E9" w:rsidRPr="00D875EC">
        <w:rPr>
          <w:rFonts w:ascii="Times New Roman" w:hAnsi="Times New Roman" w:cs="Times New Roman"/>
          <w:sz w:val="24"/>
          <w:szCs w:val="24"/>
          <w:lang w:val="en-GB"/>
        </w:rPr>
        <w:t xml:space="preserve">independently </w:t>
      </w:r>
      <w:r w:rsidRPr="00D875EC">
        <w:rPr>
          <w:rFonts w:ascii="Times New Roman" w:hAnsi="Times New Roman" w:cs="Times New Roman"/>
          <w:sz w:val="24"/>
          <w:szCs w:val="24"/>
          <w:lang w:val="en-GB"/>
        </w:rPr>
        <w:t xml:space="preserve">linked to different conditions; </w:t>
      </w:r>
      <w:r w:rsidR="00036ACC" w:rsidRPr="00D875EC">
        <w:rPr>
          <w:rFonts w:ascii="Times New Roman" w:hAnsi="Times New Roman" w:cs="Times New Roman"/>
          <w:sz w:val="24"/>
          <w:szCs w:val="24"/>
          <w:lang w:val="en-GB"/>
        </w:rPr>
        <w:t>connectedness has been observed to be a critical factor to increase the risk of post-traumatic stress disor</w:t>
      </w:r>
      <w:r w:rsidR="00A23190" w:rsidRPr="00D875EC">
        <w:rPr>
          <w:rFonts w:ascii="Times New Roman" w:hAnsi="Times New Roman" w:cs="Times New Roman"/>
          <w:sz w:val="24"/>
          <w:szCs w:val="24"/>
          <w:lang w:val="en-GB"/>
        </w:rPr>
        <w:t>ders in a post-disaster context</w:t>
      </w:r>
      <w:r w:rsidR="00EC2065">
        <w:rPr>
          <w:rFonts w:ascii="Times New Roman" w:hAnsi="Times New Roman" w:cs="Times New Roman"/>
          <w:sz w:val="24"/>
          <w:szCs w:val="24"/>
          <w:lang w:val="en-GB"/>
        </w:rPr>
        <w:t xml:space="preserve"> </w:t>
      </w:r>
      <w:r w:rsidR="00036ACC"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77/0004867411433950","ISSN":"00048674","abstract":"Objective: The aim of this study was to investigate a new social connectedness factor and Posttraumatic Stress Disorder (PTSD) in children who experienced a cyclone disaster.Method: Three months post-disaster school-based screening for PTSD was conducted. 804 children (mean age=10.22 years, SD=1.24) participated. 12.0% of children reported severe or very severe PTSD symptoms.Results: Low connected children, adjusted for age, gender and independent of cyclone exposure and threat perception, were 3.96 times more likely to experience severe to very severe PTSD. A structural model of child PTSD indicated that connectedness was the most important factor explaining variance in children's symptomatology. The final model accounted for 60% of the variance of child PTSD scores.Conclusions: We conclude that child connectedness is a new, significant, independent factor in a model of post-disaster child PTSD. Connectedness may represent a vulnerability factor that can be targeted preventatively in children in disaster-prone regions. Conversely, a pre-disaster intervention that helps children develop high connectedness may have the potential to confer resilience. © The Royal Australian and New Zealand College of Psychiatrists 2012.","author":[{"dropping-particle":"","family":"McDermott","given":"Brett","non-dropping-particle":"","parse-names":false,"suffix":""},{"dropping-particle":"","family":"Berry","given":"Helen","non-dropping-particle":"","parse-names":false,"suffix":""},{"dropping-particle":"","family":"Cobham","given":"Vanessa","non-dropping-particle":"","parse-names":false,"suffix":""}],"container-title":"Australian and New Zealand Journal of Psychiatry","id":"ITEM-1","issue":"2","issued":{"date-parts":[["2012"]]},"page":"109-117","title":"Social connectedness: A potential aetiological factor in the development of child post-traumatic stress disorder","type":"article-journal","volume":"46"},"uris":["http://www.mendeley.com/documents/?uuid=8ef3a47b-4c19-412f-af62-b9c534e8740e","http://www.mendeley.com/documents/?uuid=93f6365d-e48d-4466-9f46-79ea4bbf9747"]}],"mendeley":{"formattedCitation":"(McDermott et al., 2012)","plainTextFormattedCitation":"(McDermott et al., 2012)","previouslyFormattedCitation":"(McDermott et al., 2012)"},"properties":{"noteIndex":0},"schema":"https://github.com/citation-style-language/schema/raw/master/csl-citation.json"}</w:instrText>
      </w:r>
      <w:r w:rsidR="00036ACC"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McDermott et al., 2012)</w:t>
      </w:r>
      <w:r w:rsidR="00036ACC"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23190" w:rsidRPr="00D875EC">
        <w:rPr>
          <w:rFonts w:ascii="Times New Roman" w:hAnsi="Times New Roman" w:cs="Times New Roman"/>
          <w:sz w:val="24"/>
          <w:szCs w:val="24"/>
          <w:lang w:val="en-GB"/>
        </w:rPr>
        <w:t xml:space="preserve"> </w:t>
      </w:r>
      <w:r w:rsidR="007C125F" w:rsidRPr="00D875EC">
        <w:rPr>
          <w:rFonts w:ascii="Times New Roman" w:hAnsi="Times New Roman" w:cs="Times New Roman"/>
          <w:sz w:val="24"/>
          <w:szCs w:val="24"/>
          <w:lang w:val="en-GB"/>
        </w:rPr>
        <w:t>B</w:t>
      </w:r>
      <w:r w:rsidR="00D20E05" w:rsidRPr="00D875EC">
        <w:rPr>
          <w:rFonts w:ascii="Times New Roman" w:hAnsi="Times New Roman" w:cs="Times New Roman"/>
          <w:sz w:val="24"/>
          <w:szCs w:val="24"/>
          <w:lang w:val="en-GB"/>
        </w:rPr>
        <w:t xml:space="preserve">eing a socially isolated children </w:t>
      </w:r>
      <w:r w:rsidR="007C125F" w:rsidRPr="00D875EC">
        <w:rPr>
          <w:rFonts w:ascii="Times New Roman" w:hAnsi="Times New Roman" w:cs="Times New Roman"/>
          <w:sz w:val="24"/>
          <w:szCs w:val="24"/>
          <w:lang w:val="en-GB"/>
        </w:rPr>
        <w:t xml:space="preserve">was identified as an independent risk factor </w:t>
      </w:r>
      <w:r w:rsidR="00C32E63" w:rsidRPr="00D875EC">
        <w:rPr>
          <w:rFonts w:ascii="Times New Roman" w:hAnsi="Times New Roman" w:cs="Times New Roman"/>
          <w:sz w:val="24"/>
          <w:szCs w:val="24"/>
          <w:lang w:val="en-GB"/>
        </w:rPr>
        <w:t xml:space="preserve">(i.e. apart from other well-stablished cardiovascular disease risk factors) </w:t>
      </w:r>
      <w:r w:rsidR="007C125F" w:rsidRPr="00D875EC">
        <w:rPr>
          <w:rFonts w:ascii="Times New Roman" w:hAnsi="Times New Roman" w:cs="Times New Roman"/>
          <w:sz w:val="24"/>
          <w:szCs w:val="24"/>
          <w:lang w:val="en-GB"/>
        </w:rPr>
        <w:t>for cardiovascular disease</w:t>
      </w:r>
      <w:r w:rsidR="00D20E05" w:rsidRPr="00D875EC">
        <w:rPr>
          <w:rFonts w:ascii="Times New Roman" w:hAnsi="Times New Roman" w:cs="Times New Roman"/>
          <w:sz w:val="24"/>
          <w:szCs w:val="24"/>
          <w:lang w:val="en-GB"/>
        </w:rPr>
        <w:t xml:space="preserve"> </w:t>
      </w:r>
      <w:r w:rsidR="007C125F" w:rsidRPr="00D875EC">
        <w:rPr>
          <w:rFonts w:ascii="Times New Roman" w:hAnsi="Times New Roman" w:cs="Times New Roman"/>
          <w:sz w:val="24"/>
          <w:szCs w:val="24"/>
          <w:lang w:val="en-GB"/>
        </w:rPr>
        <w:t>(</w:t>
      </w:r>
      <w:r w:rsidR="00C32E63" w:rsidRPr="00D875EC">
        <w:rPr>
          <w:rFonts w:ascii="Times New Roman" w:hAnsi="Times New Roman" w:cs="Times New Roman"/>
          <w:sz w:val="24"/>
          <w:szCs w:val="24"/>
          <w:lang w:val="en-GB"/>
        </w:rPr>
        <w:t xml:space="preserve">i.e. </w:t>
      </w:r>
      <w:r w:rsidR="007C125F" w:rsidRPr="00D875EC">
        <w:rPr>
          <w:rFonts w:ascii="Times New Roman" w:hAnsi="Times New Roman" w:cs="Times New Roman"/>
          <w:sz w:val="24"/>
          <w:szCs w:val="24"/>
          <w:lang w:val="en-GB"/>
        </w:rPr>
        <w:t>elevated blood pressure, elevated total cholesterol level, overweight, low high-density lipoprotein level, low maximum oxygen consumption, and elevated glycated h</w:t>
      </w:r>
      <w:r w:rsidR="00EC7344" w:rsidRPr="00D875EC">
        <w:rPr>
          <w:rFonts w:ascii="Times New Roman" w:hAnsi="Times New Roman" w:cs="Times New Roman"/>
          <w:sz w:val="24"/>
          <w:szCs w:val="24"/>
          <w:lang w:val="en-GB"/>
        </w:rPr>
        <w:t>a</w:t>
      </w:r>
      <w:r w:rsidR="007C125F" w:rsidRPr="00D875EC">
        <w:rPr>
          <w:rFonts w:ascii="Times New Roman" w:hAnsi="Times New Roman" w:cs="Times New Roman"/>
          <w:sz w:val="24"/>
          <w:szCs w:val="24"/>
          <w:lang w:val="en-GB"/>
        </w:rPr>
        <w:t xml:space="preserve">emoglobin concentration) </w:t>
      </w:r>
      <w:r w:rsidR="00D20E05" w:rsidRPr="00D875EC">
        <w:rPr>
          <w:rFonts w:ascii="Times New Roman" w:hAnsi="Times New Roman" w:cs="Times New Roman"/>
          <w:sz w:val="24"/>
          <w:szCs w:val="24"/>
          <w:lang w:val="en-GB"/>
        </w:rPr>
        <w:t xml:space="preserve">compared with non-isolated children even </w:t>
      </w:r>
      <w:r w:rsidR="00B25865" w:rsidRPr="00D875EC">
        <w:rPr>
          <w:rFonts w:ascii="Times New Roman" w:hAnsi="Times New Roman" w:cs="Times New Roman"/>
          <w:sz w:val="24"/>
          <w:szCs w:val="24"/>
          <w:lang w:val="en-GB"/>
        </w:rPr>
        <w:t xml:space="preserve">twenty </w:t>
      </w:r>
      <w:r w:rsidR="00D20E05" w:rsidRPr="00D875EC">
        <w:rPr>
          <w:rFonts w:ascii="Times New Roman" w:hAnsi="Times New Roman" w:cs="Times New Roman"/>
          <w:sz w:val="24"/>
          <w:szCs w:val="24"/>
          <w:lang w:val="en-GB"/>
        </w:rPr>
        <w:t>years later</w:t>
      </w:r>
      <w:r w:rsidR="008114E1" w:rsidRPr="00D875EC">
        <w:rPr>
          <w:rFonts w:ascii="Times New Roman" w:hAnsi="Times New Roman" w:cs="Times New Roman"/>
          <w:sz w:val="24"/>
          <w:szCs w:val="24"/>
          <w:lang w:val="en-GB"/>
        </w:rPr>
        <w:t xml:space="preserve">; such childhood social isolation </w:t>
      </w:r>
      <w:r w:rsidR="00A44725" w:rsidRPr="00D875EC">
        <w:rPr>
          <w:rFonts w:ascii="Times New Roman" w:hAnsi="Times New Roman" w:cs="Times New Roman"/>
          <w:sz w:val="24"/>
          <w:szCs w:val="24"/>
          <w:lang w:val="en-GB"/>
        </w:rPr>
        <w:t xml:space="preserve">has been associated </w:t>
      </w:r>
      <w:r w:rsidR="007977D5" w:rsidRPr="00D875EC">
        <w:rPr>
          <w:rFonts w:ascii="Times New Roman" w:hAnsi="Times New Roman" w:cs="Times New Roman"/>
          <w:sz w:val="24"/>
          <w:szCs w:val="24"/>
          <w:lang w:val="en-GB"/>
        </w:rPr>
        <w:t xml:space="preserve">with </w:t>
      </w:r>
      <w:r w:rsidR="00A44725" w:rsidRPr="00D875EC">
        <w:rPr>
          <w:rFonts w:ascii="Times New Roman" w:hAnsi="Times New Roman" w:cs="Times New Roman"/>
          <w:sz w:val="24"/>
          <w:szCs w:val="24"/>
          <w:lang w:val="en-GB"/>
        </w:rPr>
        <w:t xml:space="preserve">higher </w:t>
      </w:r>
      <w:r w:rsidR="007977D5" w:rsidRPr="00D875EC">
        <w:rPr>
          <w:rFonts w:ascii="Times New Roman" w:hAnsi="Times New Roman" w:cs="Times New Roman"/>
          <w:sz w:val="24"/>
          <w:szCs w:val="24"/>
          <w:lang w:val="en-GB"/>
        </w:rPr>
        <w:t>inflammation (i.e. higher levels of C-reactive protein)</w:t>
      </w:r>
      <w:r w:rsidR="00A44725" w:rsidRPr="00D875EC">
        <w:rPr>
          <w:rFonts w:ascii="Times New Roman" w:hAnsi="Times New Roman" w:cs="Times New Roman"/>
          <w:sz w:val="24"/>
          <w:szCs w:val="24"/>
          <w:lang w:val="en-GB"/>
        </w:rPr>
        <w:t xml:space="preserve"> </w:t>
      </w:r>
      <w:r w:rsidR="00260C6B" w:rsidRPr="00D875EC">
        <w:rPr>
          <w:rFonts w:ascii="Times New Roman" w:hAnsi="Times New Roman" w:cs="Times New Roman"/>
          <w:sz w:val="24"/>
          <w:szCs w:val="24"/>
          <w:lang w:val="en-GB"/>
        </w:rPr>
        <w:t>which was partially due to subsequent lower education, less advantaged social class in adulthood, adult stress, and the t</w:t>
      </w:r>
      <w:r w:rsidR="00B25865" w:rsidRPr="00D875EC">
        <w:rPr>
          <w:rFonts w:ascii="Times New Roman" w:hAnsi="Times New Roman" w:cs="Times New Roman"/>
          <w:sz w:val="24"/>
          <w:szCs w:val="24"/>
          <w:lang w:val="en-GB"/>
        </w:rPr>
        <w:t>end</w:t>
      </w:r>
      <w:r w:rsidR="008D7E23" w:rsidRPr="00D875EC">
        <w:rPr>
          <w:rFonts w:ascii="Times New Roman" w:hAnsi="Times New Roman" w:cs="Times New Roman"/>
          <w:sz w:val="24"/>
          <w:szCs w:val="24"/>
          <w:lang w:val="en-GB"/>
        </w:rPr>
        <w:t>ency</w:t>
      </w:r>
      <w:r w:rsidR="00260C6B" w:rsidRPr="00D875EC">
        <w:rPr>
          <w:rFonts w:ascii="Times New Roman" w:hAnsi="Times New Roman" w:cs="Times New Roman"/>
          <w:sz w:val="24"/>
          <w:szCs w:val="24"/>
          <w:lang w:val="en-GB"/>
        </w:rPr>
        <w:t xml:space="preserve"> to obesity and to smoke</w:t>
      </w:r>
      <w:r w:rsidR="00EC2065">
        <w:rPr>
          <w:rFonts w:ascii="Times New Roman" w:hAnsi="Times New Roman" w:cs="Times New Roman"/>
          <w:sz w:val="24"/>
          <w:szCs w:val="24"/>
          <w:lang w:val="en-GB"/>
        </w:rPr>
        <w:t xml:space="preserve"> </w:t>
      </w:r>
      <w:r w:rsidR="007C125F"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1/archpedi.160.8.805","ISSN":"10724710","abstract":"Objective: To test the hypothesis that children who occupy peripheral or isolated roles in their peer groups (isolated children) are at risk of poor adult health. Design: Longitudinal study of an entire birth cohort. Setting: Dunedin, New Zealand. Participants: A total of 1037 children who were followed up from birth to age 26 years. Interventions: Measurement of social isolation in childhood, adolescence, and adulthood. Main Outcome Measures: When study members were 26 years old, we measured adult cardiovascular multifactorial risk status (overweight, elevated blood pressure, elevated total cholesterol level, low high-density lipoprotein level, elevated glycated hemoglobin concentration, and low maximum oxygen consumption). Results: Socially isolated children were at significant risk of poor adult health compared with nonisolated children (risk ratio, 1.37; 95% confidence interval, 1.17-1.61). This association was independent of other well-established childhood risk factors for poor adult health (low childhood socioeconomic status, low childhood IQ, childhood overweight), was not accounted for by health-damaging behaviors (lack of exercise, smoking, alcohol misuse), and was not attributable to greater exposure to stressful life events. In addition, longitudinal findings showed that chronic social isolation across multiple developmental periods had a cumulative, dose-response relationship to poor adult health (risk ratio, 2.58; 95% confidence interval, 1.46-4.56). Conclusions: Longitudinal findings about children followed up to adulthood suggest that social isolation has persistent and cumulative detrimental effects on adult health. The findings underscore the usefulness of a life-course approach to health research, by focusing attention on the effect of the timing of psychosocial risk factors in relation to adult health. ©2006 American Medical Association. All rights reserved.","author":[{"dropping-particle":"","family":"Caspi","given":"Avshalom","non-dropping-particle":"","parse-names":false,"suffix":""},{"dropping-particle":"","family":"Harrington","given":"Hona Lee","non-dropping-particle":"","parse-names":false,"suffix":""},{"dropping-particle":"","family":"Moffitt","given":"Terrie E.","non-dropping-particle":"","parse-names":false,"suffix":""},{"dropping-particle":"","family":"Milne","given":"Barry J.","non-dropping-particle":"","parse-names":false,"suffix":""},{"dropping-particle":"","family":"Poulton","given":"Richie","non-dropping-particle":"","parse-names":false,"suffix":""}],"container-title":"Archives of Pediatrics and Adolescent Medicine","id":"ITEM-1","issue":"8","issued":{"date-parts":[["2006"]]},"page":"805-811","title":"Socially isolated children 20 years later: Risk of cardiovascular disease","type":"article-journal","volume":"160"},"uris":["http://www.mendeley.com/documents/?uuid=e8bdebd9-7a1c-4e7c-9e6b-34551c29a67b"]},{"id":"ITEM-2","itemData":{"DOI":"10.1016/j.psyneuen.2014.08.007","ISSN":"18733360","abstract":"Background: Social isolation is known to be associated with poorer health amongst adults, including coronary heart disease. It is hypothesized that this association may be mediated by inflammation. There has been little prospective research on the long-term impact of social isolation in childhood on adult health or the pathways which might be involved. The aim of this study was to investigate whether social isolation in childhood is associated with increased adult inflammation and the mechanisms involved across the life course. Methods: This study used multiply-imputed data on 7462 participants of the National Child Development Study in Great Britain. The association between child social isolation (7-11. yrs) and levels of C-reactive protein (CRP) in middle age (44. yrs) was examined. We additionally investigated the role of adult social isolation, psychological distress, health behaviors and socioeconomic factors as potential mediators using path analysis and concurrent measurements made across the life course. Results: Socially isolated children had higher levels of C-reactive protein in mid-life (standardized coefficient. =. 0.05, p≤. 0.001). In addition, children who were socially isolated tended to have lower subsequent educational attainment, be in a less advantaged social class in adulthood, were more likely to be psychologically distressed across adulthood and were more likely to be obese and to smoke. All of these factors partially explained the association between childhood social isolation and CRP. However, this association remained statistically significant after considering all mediators simultaneously. Conclusions: Social isolation in childhood is associated with higher levels of C-reactive protein in mid-life. This is explained in part through complex mechanisms acting across the life course. Identification and interventions targeted toward socially isolated children may help reduce long-term adult health risk.","author":[{"dropping-particle":"","family":"Lacey","given":"Rebecca E.","non-dropping-particle":"","parse-names":false,"suffix":""},{"dropping-particle":"","family":"Kumari","given":"Meena","non-dropping-particle":"","parse-names":false,"suffix":""},{"dropping-particle":"","family":"Bartley","given":"Mel","non-dropping-particle":"","parse-names":false,"suffix":""}],"container-title":"Psychoneuroendocrinology","id":"ITEM-2","issued":{"date-parts":[["2014"]]},"page":"85-94","publisher":"Elsevier Ltd","title":"Social isolation in childhood and adult inflammation: Evidence from the National Child Development Study","type":"article-journal","volume":"50"},"uris":["http://www.mendeley.com/documents/?uuid=b09e2966-50a5-4c7a-bd1f-1cc64be8a565","http://www.mendeley.com/documents/?uuid=2752e47d-79a0-4833-bd9d-260bd4be7c7c"]}],"mendeley":{"formattedCitation":"(Caspi et al., 2006; Lacey et al., 2014)","plainTextFormattedCitation":"(Caspi et al., 2006; Lacey et al., 2014)","previouslyFormattedCitation":"(Caspi et al., 2006; Lacey et al., 2014)"},"properties":{"noteIndex":0},"schema":"https://github.com/citation-style-language/schema/raw/master/csl-citation.json"}</w:instrText>
      </w:r>
      <w:r w:rsidR="007C125F"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Caspi et al., 2006; Lacey et al., 2014)</w:t>
      </w:r>
      <w:r w:rsidR="007C125F"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7977D5" w:rsidRPr="00D875EC">
        <w:rPr>
          <w:rFonts w:ascii="Times New Roman" w:hAnsi="Times New Roman" w:cs="Times New Roman"/>
          <w:sz w:val="24"/>
          <w:szCs w:val="24"/>
          <w:lang w:val="en-GB"/>
        </w:rPr>
        <w:t xml:space="preserve"> </w:t>
      </w:r>
      <w:r w:rsidR="007C125F" w:rsidRPr="00D875EC">
        <w:rPr>
          <w:rFonts w:ascii="Times New Roman" w:hAnsi="Times New Roman" w:cs="Times New Roman"/>
          <w:sz w:val="24"/>
          <w:szCs w:val="24"/>
          <w:lang w:val="en-GB"/>
        </w:rPr>
        <w:t xml:space="preserve">Early </w:t>
      </w:r>
      <w:r w:rsidR="006626C5" w:rsidRPr="00D875EC">
        <w:rPr>
          <w:rFonts w:ascii="Times New Roman" w:hAnsi="Times New Roman" w:cs="Times New Roman"/>
          <w:sz w:val="24"/>
          <w:szCs w:val="24"/>
          <w:lang w:val="en-GB"/>
        </w:rPr>
        <w:t>social deprivation has been linked to higher cellular aging (i.e. short</w:t>
      </w:r>
      <w:r w:rsidR="00A23190" w:rsidRPr="00D875EC">
        <w:rPr>
          <w:rFonts w:ascii="Times New Roman" w:hAnsi="Times New Roman" w:cs="Times New Roman"/>
          <w:sz w:val="24"/>
          <w:szCs w:val="24"/>
          <w:lang w:val="en-GB"/>
        </w:rPr>
        <w:t>er telomere length)</w:t>
      </w:r>
      <w:r w:rsidR="00EC2065">
        <w:rPr>
          <w:rFonts w:ascii="Times New Roman" w:hAnsi="Times New Roman" w:cs="Times New Roman"/>
          <w:sz w:val="24"/>
          <w:szCs w:val="24"/>
          <w:lang w:val="en-GB"/>
        </w:rPr>
        <w:t xml:space="preserve"> </w:t>
      </w:r>
      <w:r w:rsidR="006626C5"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38/mp.2011.53","ISSN":"13594184","abstract":"Accelerated telomere length attrition has been associated with psychological stress and early adversity in adults; however, no studies have examined whether telomere length in childhood is associated with early experiences. The Bucharest Early Intervention Project is a unique randomized controlled trial of foster care placement compared with continued care in institutions. As a result of the study design, participants were exposed to a quantified range of time in institutional care, and represented an ideal population in which to examine the association between a specific early adversity, institutional care and telomere length. We examined the association between average relative telomere length, telomere repeat copy number to single gene copy number (T/S) ratio and exposure to institutional care quantified as the percent of time at baseline (mean age 22 months) and at 54 months of age that each child lived in the institution. A significant negative correlation between T/S ratio and percentage of time was observed. Children with greater exposure to institutional care had significantly shorter relative telomere length in middle childhood. Gender modified this main effect. The percentage of time in institutional care at baseline significantly predicted telomere length in females, whereas the percentage of institutional care at 54 months was strongly predictive of telomere length in males. This is the first study to demonstrate an association between telomere length and institutionalization, the first study to find an association between adversity and telomere length in children, and contributes to the growing literature linking telomere length and early adversity. © 2012 Macmillan Publishers Limited All rights reserved.","author":[{"dropping-particle":"","family":"Drury","given":"S. S.","non-dropping-particle":"","parse-names":false,"suffix":""},{"dropping-particle":"","family":"Theall","given":"K.","non-dropping-particle":"","parse-names":false,"suffix":""},{"dropping-particle":"","family":"Gleason","given":"M. M.","non-dropping-particle":"","parse-names":false,"suffix":""},{"dropping-particle":"","family":"Smyke","given":"A. T.","non-dropping-particle":"","parse-names":false,"suffix":""},{"dropping-particle":"","family":"Vivo","given":"I.","non-dropping-particle":"De","parse-names":false,"suffix":""},{"dropping-particle":"","family":"Wong","given":"J. Y.Y.","non-dropping-particle":"","parse-names":false,"suffix":""},{"dropping-particle":"","family":"Fox","given":"N. A.","non-dropping-particle":"","parse-names":false,"suffix":""},{"dropping-particle":"","family":"Zeanah","given":"C. H.","non-dropping-particle":"","parse-names":false,"suffix":""},{"dropping-particle":"","family":"Nelson","given":"C. A.","non-dropping-particle":"","parse-names":false,"suffix":""}],"container-title":"Molecular Psychiatry","id":"ITEM-1","issue":"7","issued":{"date-parts":[["2012"]]},"page":"719-727","publisher":"Nature Publishing Group","title":"Telomere length and early severe social deprivation: Linking early adversity and cellular aging","type":"article-journal","volume":"17"},"uris":["http://www.mendeley.com/documents/?uuid=00fee637-fba2-4dcc-bd4c-140ac67fbb6e","http://www.mendeley.com/documents/?uuid=dfedcf02-e917-4127-8c9a-bbd1826b4948"]}],"mendeley":{"formattedCitation":"(Drury et al., 2012)","plainTextFormattedCitation":"(Drury et al., 2012)","previouslyFormattedCitation":"(Drury et al., 2012)"},"properties":{"noteIndex":0},"schema":"https://github.com/citation-style-language/schema/raw/master/csl-citation.json"}</w:instrText>
      </w:r>
      <w:r w:rsidR="006626C5"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Drury et al., 2012)</w:t>
      </w:r>
      <w:r w:rsidR="006626C5"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7A7E02" w:rsidRPr="00D875EC">
        <w:rPr>
          <w:rFonts w:ascii="Times New Roman" w:hAnsi="Times New Roman" w:cs="Times New Roman"/>
          <w:sz w:val="24"/>
          <w:szCs w:val="24"/>
          <w:lang w:val="en-GB"/>
        </w:rPr>
        <w:t xml:space="preserve"> and has profound effects over social cogni</w:t>
      </w:r>
      <w:r w:rsidR="00A23190" w:rsidRPr="00D875EC">
        <w:rPr>
          <w:rFonts w:ascii="Times New Roman" w:hAnsi="Times New Roman" w:cs="Times New Roman"/>
          <w:sz w:val="24"/>
          <w:szCs w:val="24"/>
          <w:lang w:val="en-GB"/>
        </w:rPr>
        <w:t>tion, and emotional development</w:t>
      </w:r>
      <w:r w:rsidR="00EC2065">
        <w:rPr>
          <w:rFonts w:ascii="Times New Roman" w:hAnsi="Times New Roman" w:cs="Times New Roman"/>
          <w:sz w:val="24"/>
          <w:szCs w:val="24"/>
          <w:lang w:val="en-GB"/>
        </w:rPr>
        <w:t xml:space="preserve"> </w:t>
      </w:r>
      <w:r w:rsidR="007A7E02"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bjdp.12185","ISSN":"2044835X","abstract":"Early psychosocial deprivation has profound adverse effects on children's brain and behavioural development, including abnormalities in physical growth, intellectual function, social cognition, and emotional development. Nevertheless, the domain of emotional face processing has appeared in previous research to be relatively spared; here, we test for possible sleeper effects emerging in early adolescence. This study employed event-related potentials (ERPs) to examine the neural correlates of facial emotion processing in 12-year-old children who took part in a randomized controlled trial of foster care as an intervention for early institutionalization. Results revealed no significant group differences in two face and emotion-sensitive ERP components (P1 and N170), nor any association with age at placement or per cent of lifetime spent in an institution. These results converged with previous evidence from this population supporting relative sparing of facial emotion processing. We hypothesize that this sparing is due to an experience-dependent mechanism in which the amount of exposure to faces and facial expressions of emotion children received was sufficient to meet the low threshold required for cortical specialization of structures critical to emotion processing. Statement of contribution What is already known on this subject? Early psychosocial deprivation leads to profoundly detrimental effects on children's brain and behavioural development. With respect to children's emotional face processing abilities, few adverse effects of institutionalized rearing have previously been reported. Recent studies suggest that ‘sleeper effects’ may emerge many years later, especially in the domain of face processing. What does this study add? Examining a cumulative 12 years of data, we found only minimal group differences and no evidence of a sleeper effect in this particular domain. These findings identify emotional face processing as a unique ability in which relative sparing can be found. We propose an experience-dependent mechanism in which the amount of social interaction children received met the low threshold required for cortical specialization.","author":[{"dropping-particle":"","family":"Young","given":"Audrey","non-dropping-particle":"","parse-names":false,"suffix":""},{"dropping-particle":"","family":"Luyster","given":"Rhiannon J.","non-dropping-particle":"","parse-names":false,"suffix":""},{"dropping-particle":"","family":"Fox","given":"Nathan A.","non-dropping-particle":"","parse-names":false,"suffix":""},{"dropping-particle":"","family":"Zeanah","given":"Charles H.","non-dropping-particle":"","parse-names":false,"suffix":""},{"dropping-particle":"","family":"Nelson","given":"Charles A.","non-dropping-particle":"","parse-names":false,"suffix":""}],"container-title":"British Journal of Developmental Psychology","id":"ITEM-1","issue":"3","issued":{"date-parts":[["2017"]]},"page":"439-453","title":"The effects of early institutionalization on emotional face processing: evidence for sparing via an experience-dependent mechanism","type":"article-journal","volume":"35"},"uris":["http://www.mendeley.com/documents/?uuid=0bba5946-66c6-42b0-a7f2-6624fbb78d54"]},{"id":"ITEM-2","itemData":{"DOI":"10.1017/S0954579417001377","ISSN":"14692198","abstract":"We examined facial emotion recognition in 12-year-olds in a longitudinally followed sample of children with and without exposure to early life psychosocial deprivation (institutional care). Half of the institutionally reared children were randomized into foster care homes during the first years of life. Facial emotion recognition was examined in a behavioral task using morphed images. This same task had been administered when children were 8 years old. Neutral facial expressions were morphed with happy, sad, angry, and fearful emotional facial expressions, and children were asked to identify the emotion of each face, which varied in intensity. Consistent with our previous report, we show that some areas of emotion processing, involving the recognition of happy and fearful faces, are affected by early deprivation, whereas other areas, involving the recognition of sad and angry faces, appear to be unaffected. We also show that early intervention can have a lasting positive impact, normalizing developmental trajectories of processing negative emotions (fear) into the late childhood/preadolescent period.","author":[{"dropping-particle":"","family":"Bick","given":"Johanna","non-dropping-particle":"","parse-names":false,"suffix":""},{"dropping-particle":"","family":"Luyster","given":"Rhiannon","non-dropping-particle":"","parse-names":false,"suffix":""},{"dropping-particle":"","family":"Fox","given":"Nathan A.","non-dropping-particle":"","parse-names":false,"suffix":""},{"dropping-particle":"","family":"Zeanah","given":"Charles H.","non-dropping-particle":"","parse-names":false,"suffix":""},{"dropping-particle":"","family":"Nelson","given":"Charles A.","non-dropping-particle":"","parse-names":false,"suffix":""}],"container-title":"Development and Psychopathology","id":"ITEM-2","issue":"5","issued":{"date-parts":[["2017"]]},"page":"1749-1761","title":"Effects of early institutionalization on emotion processing in 12-year-old youth","type":"article-journal","volume":"29"},"uris":["http://www.mendeley.com/documents/?uuid=c969b8c6-9320-4f12-a52e-50b9dc380d69"]}],"mendeley":{"formattedCitation":"(Bick et al., 2017; Young et al., 2017)","plainTextFormattedCitation":"(Bick et al., 2017; Young et al., 2017)","previouslyFormattedCitation":"(Bick et al., 2017; Young et al., 2017)"},"properties":{"noteIndex":0},"schema":"https://github.com/citation-style-language/schema/raw/master/csl-citation.json"}</w:instrText>
      </w:r>
      <w:r w:rsidR="007A7E02"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Bick et al., 2017; Young et al., 2017)</w:t>
      </w:r>
      <w:r w:rsidR="007A7E02"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7A7E02" w:rsidRPr="00D875EC">
        <w:rPr>
          <w:rFonts w:ascii="Times New Roman" w:hAnsi="Times New Roman" w:cs="Times New Roman"/>
          <w:sz w:val="24"/>
          <w:szCs w:val="24"/>
          <w:lang w:val="en-GB"/>
        </w:rPr>
        <w:t xml:space="preserve"> Further, early </w:t>
      </w:r>
      <w:r w:rsidR="00750F2F" w:rsidRPr="00D875EC">
        <w:rPr>
          <w:rFonts w:ascii="Times New Roman" w:hAnsi="Times New Roman" w:cs="Times New Roman"/>
          <w:sz w:val="24"/>
          <w:szCs w:val="24"/>
          <w:lang w:val="en-GB"/>
        </w:rPr>
        <w:t xml:space="preserve">social </w:t>
      </w:r>
      <w:r w:rsidR="007A7E02" w:rsidRPr="00D875EC">
        <w:rPr>
          <w:rFonts w:ascii="Times New Roman" w:hAnsi="Times New Roman" w:cs="Times New Roman"/>
          <w:sz w:val="24"/>
          <w:szCs w:val="24"/>
          <w:lang w:val="en-GB"/>
        </w:rPr>
        <w:t xml:space="preserve">deprivation had a negative effect on motor development, which was observed to be mediated by intelligence quotient, and could not be compensated with </w:t>
      </w:r>
      <w:r w:rsidR="007977D5" w:rsidRPr="00D875EC">
        <w:rPr>
          <w:rFonts w:ascii="Times New Roman" w:hAnsi="Times New Roman" w:cs="Times New Roman"/>
          <w:sz w:val="24"/>
          <w:szCs w:val="24"/>
          <w:lang w:val="en-GB"/>
        </w:rPr>
        <w:t xml:space="preserve">additional </w:t>
      </w:r>
      <w:r w:rsidR="00A23190" w:rsidRPr="00D875EC">
        <w:rPr>
          <w:rFonts w:ascii="Times New Roman" w:hAnsi="Times New Roman" w:cs="Times New Roman"/>
          <w:sz w:val="24"/>
          <w:szCs w:val="24"/>
          <w:lang w:val="en-GB"/>
        </w:rPr>
        <w:t>institutional measures</w:t>
      </w:r>
      <w:r w:rsidR="00EC2065">
        <w:rPr>
          <w:rFonts w:ascii="Times New Roman" w:hAnsi="Times New Roman" w:cs="Times New Roman"/>
          <w:sz w:val="24"/>
          <w:szCs w:val="24"/>
          <w:lang w:val="en-GB"/>
        </w:rPr>
        <w:t xml:space="preserve"> </w:t>
      </w:r>
      <w:r w:rsidR="007A7E02"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jpeds.2013.09.026","ISSN":"10976833","abstract":"Objectives To determine the effect of psychosocial deprivation early in life on motor development, assess the impact of a foster care intervention on improving motor development, and assess the association between motor and cognitive outcomes in children with a history of institutional care. Study design In a randomized controlled trial, children living in Romanian institutions were randomly assigned to care as usual in the institution or placed in family-centered foster care as part of the Bucharest Early Intervention Project. The average age at placement into foster care was 23 months. At age 8 years, the Bruininks-Oseretsky Test of Motor Proficiency, Second Edition, Short Form (BOT2-SF) was applied to assess the motor proficiency of children in both groups, as well as a never-institutionalized group from the Romanian community. Results Children in the never-institutionalized group did significantly better on the BOT2-SF than children who had ever been institutionalized (P &lt;.001). There was no significant difference in performance between children in the care as usual group and the foster care group. This finding also held true for all individual items on the BOT2-SF except sit-ups. Regression analyses revealed that the between-group and within-group differences in BOT2-SF scores were largely mediated by IQ. Conclusion Early deprivation had a negative effect on motor development that was not resolved by placement in foster care. This effect was predominantly mediated by IQ. This study highlights the importance of monitoring for and addressing motor delays in children with a history of institutionalization, particularly those children with low IQ. © Copyright 2014 Mosby Inc. All rights reserved.","author":[{"dropping-particle":"","family":"Levin","given":"April R.","non-dropping-particle":"","parse-names":false,"suffix":""},{"dropping-particle":"","family":"Zeanah","given":"Charles H.","non-dropping-particle":"","parse-names":false,"suffix":""},{"dropping-particle":"","family":"Fox","given":"Nathan A.","non-dropping-particle":"","parse-names":false,"suffix":""},{"dropping-particle":"","family":"Nelson","given":"Charles A.","non-dropping-particle":"","parse-names":false,"suffix":""}],"container-title":"Journal of Pediatrics","id":"ITEM-1","issue":"1","issued":{"date-parts":[["2014"]]},"page":"123-129.e1","publisher":"Elsevier Ltd","title":"Motor outcomes in children exposed to early psychosocial deprivation","type":"article-journal","volume":"164"},"uris":["http://www.mendeley.com/documents/?uuid=fc5292a0-cd43-45bc-8bde-373244915368"]}],"mendeley":{"formattedCitation":"(Levin et al., 2014)","plainTextFormattedCitation":"(Levin et al., 2014)","previouslyFormattedCitation":"(Levin et al., 2014)"},"properties":{"noteIndex":0},"schema":"https://github.com/citation-style-language/schema/raw/master/csl-citation.json"}</w:instrText>
      </w:r>
      <w:r w:rsidR="007A7E02"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evin et al., 2014)</w:t>
      </w:r>
      <w:r w:rsidR="007A7E02"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23190" w:rsidRPr="00D875EC">
        <w:rPr>
          <w:rFonts w:ascii="Times New Roman" w:hAnsi="Times New Roman" w:cs="Times New Roman"/>
          <w:sz w:val="24"/>
          <w:szCs w:val="24"/>
          <w:lang w:val="en-GB"/>
        </w:rPr>
        <w:t xml:space="preserve"> </w:t>
      </w:r>
      <w:r w:rsidR="00B6647D" w:rsidRPr="00D875EC">
        <w:rPr>
          <w:rFonts w:ascii="Times New Roman" w:hAnsi="Times New Roman" w:cs="Times New Roman"/>
          <w:sz w:val="24"/>
          <w:szCs w:val="24"/>
          <w:lang w:val="en-GB"/>
        </w:rPr>
        <w:t xml:space="preserve">The main health areas identified through literature search in isolated pre-school and school-aged children are summarised in Table I. </w:t>
      </w:r>
    </w:p>
    <w:p w14:paraId="2CE7F2A4" w14:textId="548998F1" w:rsidR="00AA4030" w:rsidRPr="00D875EC" w:rsidRDefault="00AA4030"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Screen exposure</w:t>
      </w:r>
    </w:p>
    <w:p w14:paraId="59545325" w14:textId="7559E1CF" w:rsidR="00F909BB" w:rsidRPr="00D875EC" w:rsidRDefault="00F909BB"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With the increase of time at home, TV viewing and use of PC, tablets and mobile phones is likely to increase</w:t>
      </w:r>
      <w:r w:rsidR="00A60EF6" w:rsidRPr="00D875EC">
        <w:rPr>
          <w:rFonts w:ascii="Times New Roman" w:hAnsi="Times New Roman" w:cs="Times New Roman"/>
          <w:sz w:val="24"/>
          <w:szCs w:val="24"/>
          <w:lang w:val="en-GB"/>
        </w:rPr>
        <w:t>; in fact, a</w:t>
      </w:r>
      <w:r w:rsidR="007D7B88" w:rsidRPr="00D875EC">
        <w:rPr>
          <w:rFonts w:ascii="Times New Roman" w:hAnsi="Times New Roman" w:cs="Times New Roman"/>
          <w:sz w:val="24"/>
          <w:szCs w:val="24"/>
          <w:lang w:val="en-GB"/>
        </w:rPr>
        <w:t xml:space="preserve"> </w:t>
      </w:r>
      <w:r w:rsidR="00A60EF6" w:rsidRPr="00D875EC">
        <w:rPr>
          <w:rFonts w:ascii="Times New Roman" w:hAnsi="Times New Roman" w:cs="Times New Roman"/>
          <w:sz w:val="24"/>
          <w:szCs w:val="24"/>
          <w:lang w:val="en-GB"/>
        </w:rPr>
        <w:t>recent study found that screen exposure increased by 4 hours/day among children and adolescents during COVID-19 Lockdown in Italy</w:t>
      </w:r>
      <w:r w:rsidR="00D852D3" w:rsidRPr="00D875EC">
        <w:rPr>
          <w:rFonts w:ascii="Times New Roman" w:hAnsi="Times New Roman" w:cs="Times New Roman"/>
          <w:sz w:val="24"/>
          <w:szCs w:val="24"/>
          <w:lang w:val="en-GB"/>
        </w:rPr>
        <w:t xml:space="preserve"> </w:t>
      </w:r>
      <w:r w:rsidR="00D852D3"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2/oby.22861","ISBN":"0000000192088","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Pietrobelli","given":"Angelo","non-dropping-particle":"","parse-names":false,"suffix":""},{"dropping-particle":"","family":"Pecoraro","given":"Luca","non-dropping-particle":"","parse-names":false,"suffix":""},{"dropping-particle":"","family":"Ferruzzi","given":"Alessandro","non-dropping-particle":"","parse-names":false,"suffix":""},{"dropping-particle":"","family":"Heo","given":"Moonseong","non-dropping-particle":"","parse-names":false,"suffix":""},{"dropping-particle":"","family":"Faith","given":"Myles","non-dropping-particle":"","parse-names":false,"suffix":""},{"dropping-particle":"","family":"Zoller","given":"Thomas","non-dropping-particle":"","parse-names":false,"suffix":""},{"dropping-particle":"","family":"Antoniazzi","given":"Franco","non-dropping-particle":"","parse-names":false,"suffix":""},{"dropping-particle":"","family":"Piacentini","given":"Giorgio","non-dropping-particle":"","parse-names":false,"suffix":""},{"dropping-particle":"","family":"Fearnbach","given":"S. Nicole","non-dropping-particle":"","parse-names":false,"suffix":""},{"dropping-particle":"","family":"Heymsfield","given":"Steven B.","non-dropping-particle":"","parse-names":false,"suffix":""}],"container-title":"Obesity","id":"ITEM-1","issue":"8","issued":{"date-parts":[["2020"]]},"page":"1382-1385","title":"Effects of COVID-19 Lockdown on Lifestyle Behaviors in Children with Obesity Living in Verona, Italy: A Longitudinal Study","type":"article-journal","volume":"28"},"uris":["http://www.mendeley.com/documents/?uuid=591a8ca9-e1ef-4b9d-8fa6-a88fff7a2c22","http://www.mendeley.com/documents/?uuid=94d2a840-e196-4a92-8494-993ff70887c9"]}],"mendeley":{"formattedCitation":"(Pietrobelli et al., 2020)","plainTextFormattedCitation":"(Pietrobelli et al., 2020)","previouslyFormattedCitation":"(Pietrobelli et al., 2020)"},"properties":{"noteIndex":0},"schema":"https://github.com/citation-style-language/schema/raw/master/csl-citation.json"}</w:instrText>
      </w:r>
      <w:r w:rsidR="00D852D3"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Pietrobelli et al., 2020)</w:t>
      </w:r>
      <w:r w:rsidR="00D852D3" w:rsidRPr="00D875EC">
        <w:rPr>
          <w:rFonts w:ascii="Times New Roman" w:hAnsi="Times New Roman" w:cs="Times New Roman"/>
          <w:sz w:val="24"/>
          <w:szCs w:val="24"/>
          <w:lang w:val="en-GB"/>
        </w:rPr>
        <w:fldChar w:fldCharType="end"/>
      </w:r>
      <w:r w:rsidR="00A60EF6" w:rsidRPr="00D875EC">
        <w:rPr>
          <w:rFonts w:ascii="Times New Roman" w:hAnsi="Times New Roman" w:cs="Times New Roman"/>
          <w:sz w:val="24"/>
          <w:szCs w:val="24"/>
          <w:lang w:val="en-GB"/>
        </w:rPr>
        <w:t>.</w:t>
      </w:r>
      <w:r w:rsidRPr="00D875EC">
        <w:rPr>
          <w:rFonts w:ascii="Times New Roman" w:hAnsi="Times New Roman" w:cs="Times New Roman"/>
          <w:sz w:val="24"/>
          <w:szCs w:val="24"/>
          <w:lang w:val="en-GB"/>
        </w:rPr>
        <w:t xml:space="preserve"> Because </w:t>
      </w:r>
      <w:r w:rsidR="003E352A" w:rsidRPr="00D875EC">
        <w:rPr>
          <w:rFonts w:ascii="Times New Roman" w:hAnsi="Times New Roman" w:cs="Times New Roman"/>
          <w:sz w:val="24"/>
          <w:szCs w:val="24"/>
          <w:lang w:val="en-GB"/>
        </w:rPr>
        <w:t>workers from many countries</w:t>
      </w:r>
      <w:r w:rsidRPr="00D875EC">
        <w:rPr>
          <w:rFonts w:ascii="Times New Roman" w:hAnsi="Times New Roman" w:cs="Times New Roman"/>
          <w:sz w:val="24"/>
          <w:szCs w:val="24"/>
          <w:lang w:val="en-GB"/>
        </w:rPr>
        <w:t xml:space="preserve"> have been ordered to telewo</w:t>
      </w:r>
      <w:r w:rsidR="00940E96" w:rsidRPr="00D875EC">
        <w:rPr>
          <w:rFonts w:ascii="Times New Roman" w:hAnsi="Times New Roman" w:cs="Times New Roman"/>
          <w:sz w:val="24"/>
          <w:szCs w:val="24"/>
          <w:lang w:val="en-GB"/>
        </w:rPr>
        <w:t>rk at home during the COVID-19</w:t>
      </w:r>
      <w:r w:rsidR="003E352A" w:rsidRPr="00D875EC">
        <w:rPr>
          <w:rFonts w:ascii="Times New Roman" w:hAnsi="Times New Roman" w:cs="Times New Roman"/>
          <w:sz w:val="24"/>
          <w:szCs w:val="24"/>
          <w:lang w:val="en-GB"/>
        </w:rPr>
        <w:t xml:space="preserve"> lockdown</w:t>
      </w:r>
      <w:r w:rsidR="00940E96" w:rsidRPr="00D875EC">
        <w:rPr>
          <w:rFonts w:ascii="Times New Roman" w:hAnsi="Times New Roman" w:cs="Times New Roman"/>
          <w:sz w:val="24"/>
          <w:szCs w:val="24"/>
          <w:lang w:val="en-GB"/>
        </w:rPr>
        <w:t xml:space="preserve">, </w:t>
      </w:r>
      <w:r w:rsidRPr="00D875EC">
        <w:rPr>
          <w:rFonts w:ascii="Times New Roman" w:hAnsi="Times New Roman" w:cs="Times New Roman"/>
          <w:sz w:val="24"/>
          <w:szCs w:val="24"/>
          <w:lang w:val="en-GB"/>
        </w:rPr>
        <w:t>the use of electronic devices</w:t>
      </w:r>
      <w:r w:rsidR="008171F4" w:rsidRPr="00D875EC">
        <w:rPr>
          <w:rFonts w:ascii="Times New Roman" w:hAnsi="Times New Roman" w:cs="Times New Roman"/>
          <w:sz w:val="24"/>
          <w:szCs w:val="24"/>
          <w:lang w:val="en-GB"/>
        </w:rPr>
        <w:t xml:space="preserve"> may be seen as a useful tool to occupy children while parents work</w:t>
      </w:r>
      <w:r w:rsidRPr="00D875EC">
        <w:rPr>
          <w:rFonts w:ascii="Times New Roman" w:hAnsi="Times New Roman" w:cs="Times New Roman"/>
          <w:sz w:val="24"/>
          <w:szCs w:val="24"/>
          <w:lang w:val="en-GB"/>
        </w:rPr>
        <w:t xml:space="preserve">. </w:t>
      </w:r>
      <w:r w:rsidR="00940E96" w:rsidRPr="00D875EC">
        <w:rPr>
          <w:rFonts w:ascii="Times New Roman" w:hAnsi="Times New Roman" w:cs="Times New Roman"/>
          <w:sz w:val="24"/>
          <w:szCs w:val="24"/>
          <w:lang w:val="en-GB"/>
        </w:rPr>
        <w:t xml:space="preserve">In addition, ordinary school </w:t>
      </w:r>
      <w:r w:rsidR="003E352A" w:rsidRPr="00D875EC">
        <w:rPr>
          <w:rFonts w:ascii="Times New Roman" w:hAnsi="Times New Roman" w:cs="Times New Roman"/>
          <w:sz w:val="24"/>
          <w:szCs w:val="24"/>
          <w:lang w:val="en-GB"/>
        </w:rPr>
        <w:t xml:space="preserve">attendance </w:t>
      </w:r>
      <w:r w:rsidR="00940E96" w:rsidRPr="00D875EC">
        <w:rPr>
          <w:rFonts w:ascii="Times New Roman" w:hAnsi="Times New Roman" w:cs="Times New Roman"/>
          <w:sz w:val="24"/>
          <w:szCs w:val="24"/>
          <w:lang w:val="en-GB"/>
        </w:rPr>
        <w:t xml:space="preserve">has been widely substituted by digital homework </w:t>
      </w:r>
      <w:r w:rsidR="003E310E" w:rsidRPr="00D875EC">
        <w:rPr>
          <w:rFonts w:ascii="Times New Roman" w:hAnsi="Times New Roman" w:cs="Times New Roman"/>
          <w:sz w:val="24"/>
          <w:szCs w:val="24"/>
          <w:lang w:val="en-GB"/>
        </w:rPr>
        <w:t xml:space="preserve">or </w:t>
      </w:r>
      <w:r w:rsidR="00940E96" w:rsidRPr="00D875EC">
        <w:rPr>
          <w:rFonts w:ascii="Times New Roman" w:hAnsi="Times New Roman" w:cs="Times New Roman"/>
          <w:sz w:val="24"/>
          <w:szCs w:val="24"/>
          <w:lang w:val="en-GB"/>
        </w:rPr>
        <w:t xml:space="preserve">digital classes in many countries. </w:t>
      </w:r>
      <w:r w:rsidR="00336334" w:rsidRPr="00D875EC">
        <w:rPr>
          <w:rFonts w:ascii="Times New Roman" w:hAnsi="Times New Roman" w:cs="Times New Roman"/>
          <w:sz w:val="24"/>
          <w:szCs w:val="24"/>
          <w:lang w:val="en-GB"/>
        </w:rPr>
        <w:t xml:space="preserve">Such screen-based behaviors </w:t>
      </w:r>
      <w:r w:rsidR="003E352A" w:rsidRPr="00D875EC">
        <w:rPr>
          <w:rFonts w:ascii="Times New Roman" w:hAnsi="Times New Roman" w:cs="Times New Roman"/>
          <w:sz w:val="24"/>
          <w:szCs w:val="24"/>
          <w:lang w:val="en-GB"/>
        </w:rPr>
        <w:t>(i.e. television viewing, computer use, and playing electronic games) have been linked to increase</w:t>
      </w:r>
      <w:r w:rsidR="000122C9" w:rsidRPr="00D875EC">
        <w:rPr>
          <w:rFonts w:ascii="Times New Roman" w:hAnsi="Times New Roman" w:cs="Times New Roman"/>
          <w:sz w:val="24"/>
          <w:szCs w:val="24"/>
          <w:lang w:val="en-GB"/>
        </w:rPr>
        <w:t>d</w:t>
      </w:r>
      <w:r w:rsidR="003E352A" w:rsidRPr="00D875EC">
        <w:rPr>
          <w:rFonts w:ascii="Times New Roman" w:hAnsi="Times New Roman" w:cs="Times New Roman"/>
          <w:sz w:val="24"/>
          <w:szCs w:val="24"/>
          <w:lang w:val="en-GB"/>
        </w:rPr>
        <w:t xml:space="preserve"> cardiovascular </w:t>
      </w:r>
      <w:r w:rsidR="00322CCD" w:rsidRPr="00D875EC">
        <w:rPr>
          <w:rFonts w:ascii="Times New Roman" w:hAnsi="Times New Roman" w:cs="Times New Roman"/>
          <w:sz w:val="24"/>
          <w:szCs w:val="24"/>
          <w:lang w:val="en-GB"/>
        </w:rPr>
        <w:t xml:space="preserve">disease </w:t>
      </w:r>
      <w:r w:rsidR="003E352A" w:rsidRPr="00D875EC">
        <w:rPr>
          <w:rFonts w:ascii="Times New Roman" w:hAnsi="Times New Roman" w:cs="Times New Roman"/>
          <w:sz w:val="24"/>
          <w:szCs w:val="24"/>
          <w:lang w:val="en-GB"/>
        </w:rPr>
        <w:t xml:space="preserve">risk factors among children, </w:t>
      </w:r>
      <w:r w:rsidR="00322CCD" w:rsidRPr="00D875EC">
        <w:rPr>
          <w:rFonts w:ascii="Times New Roman" w:hAnsi="Times New Roman" w:cs="Times New Roman"/>
          <w:sz w:val="24"/>
          <w:szCs w:val="24"/>
          <w:lang w:val="en-GB"/>
        </w:rPr>
        <w:t xml:space="preserve">although different effects have been detected among them </w:t>
      </w:r>
      <w:r w:rsidR="00322CC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jpeds.2015.08.067","ISBN":"1260900071527","ISSN":"10976833","abstract":"OBJECTIVE: To determine whether the amount of time spent in screen-based behaviors (SBBs; television viewing, computer use, and playing electronic games) is independently associated with individual and clustered cardiovascular disease (CVD) risk factors among elementary school children.\nSTUDY DESIGN: Baseline data were used from 264 children (age 7-10 years) participating in the Transform-Us! cluster-randomized controlled trial. Time (h/d) spent in SBBs was obtained using a parent proxy-report questionnaire. Anthropometrics, blood pressure (BP), and lipids were measured using standard techniques. A clustered CVD risk score was calculated as the average of the standardized values of the subcomponents (waist circumference [WC], systolic BP, diastolic BP, and lipids).\nRESULTS: After adjusting for sex, parent education, physical activity (accelerometry), diet, and WC (when adiposity was not the outcome), television viewing time was positively associated with body mass index z-score (P = .002), WC (P = .02), and systolic BP (P = .05). Electronic games was positively associated with low density lipoprotein levels (P = .05), and total screen-time was positively associated with body mass index (P = .02).\nCONCLUSIONS: Differential associations were observed between types of SBBs and CVD risk factors, indicating that not all SBBs are adversely associated with obesity and CVD risk. There is a need to differentiate between types of SBBs when evaluating the CVD risk associated with screen behaviors in children.\nTRIAL REGISTRATION: International Standard Randomized Controlled Trial: ISRCTN83725066; Australian New Zealand Clinical Trials Registry: ACTRN12609000715279.","author":[{"dropping-particle":"","family":"Robinson","given":"Sarah","non-dropping-particle":"","parse-names":false,"suffix":""},{"dropping-particle":"","family":"Daly","given":"Robin M.","non-dropping-particle":"","parse-names":false,"suffix":""},{"dropping-particle":"","family":"Ridgers","given":"Nicola D.","non-dropping-particle":"","parse-names":false,"suffix":""},{"dropping-particle":"","family":"Salmon","given":"Jo","non-dropping-particle":"","parse-names":false,"suffix":""}],"container-title":"The Journal of pediatrics","id":"ITEM-1","issue":"6","issued":{"date-parts":[["2015"]]},"page":"1239-1245","publisher":"Elsevier Inc","title":"Screen-Based Behaviors of Children and Cardiovascular Risk Factors","type":"article-journal","volume":"167"},"uris":["http://www.mendeley.com/documents/?uuid=fb3e15e1-397d-4a1a-84f2-22b0f8091aa9"]}],"mendeley":{"formattedCitation":"(Robinson et al., 2015)","plainTextFormattedCitation":"(Robinson et al., 2015)","previouslyFormattedCitation":"(Robinson et al., 2015)"},"properties":{"noteIndex":0},"schema":"https://github.com/citation-style-language/schema/raw/master/csl-citation.json"}</w:instrText>
      </w:r>
      <w:r w:rsidR="00322CC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Robinson et al., 2015)</w:t>
      </w:r>
      <w:r w:rsidR="00322CCD" w:rsidRPr="00D875EC">
        <w:rPr>
          <w:rFonts w:ascii="Times New Roman" w:hAnsi="Times New Roman" w:cs="Times New Roman"/>
          <w:sz w:val="24"/>
          <w:szCs w:val="24"/>
          <w:lang w:val="en-GB"/>
        </w:rPr>
        <w:fldChar w:fldCharType="end"/>
      </w:r>
      <w:r w:rsidR="00322CCD" w:rsidRPr="00D875EC">
        <w:rPr>
          <w:rFonts w:ascii="Times New Roman" w:hAnsi="Times New Roman" w:cs="Times New Roman"/>
          <w:sz w:val="24"/>
          <w:szCs w:val="24"/>
          <w:lang w:val="en-GB"/>
        </w:rPr>
        <w:t>.</w:t>
      </w:r>
      <w:r w:rsidR="00D852D3" w:rsidRPr="00D875EC">
        <w:rPr>
          <w:rFonts w:ascii="Times New Roman" w:hAnsi="Times New Roman" w:cs="Times New Roman"/>
          <w:sz w:val="24"/>
          <w:szCs w:val="24"/>
          <w:lang w:val="en-US"/>
        </w:rPr>
        <w:t xml:space="preserve"> </w:t>
      </w:r>
      <w:r w:rsidR="00D852D3" w:rsidRPr="00D875EC">
        <w:rPr>
          <w:rFonts w:ascii="Times New Roman" w:hAnsi="Times New Roman" w:cs="Times New Roman"/>
          <w:sz w:val="24"/>
          <w:szCs w:val="24"/>
          <w:lang w:val="en-GB"/>
        </w:rPr>
        <w:t xml:space="preserve">For instance, online gaming and streaming activity have increased during the COVID-19 lockdown in different countries </w:t>
      </w:r>
      <w:r w:rsidR="00D852D3"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556/2006.2020.00016","ISSN":"2063-5303 (Electronic)","PMID":"32352927","abstract":"Stay-at-home mandates and quarantines related to the coronavirus (COVID-19) pandemic have led to greatly increased participation in online gaming. Initiatives such as #PlayApartTogether that promote gaming for socializing and stress reduction may achieve positive outcomes. Although gaming can be a healthy coping strategy for the majority, it can also pose risks to some vulnerable individuals. Protracted periods of social isolation and technology-based activity pose the danger of solidifying unhealthy lifestyle patterns, leading to difficulties to readaptation when the COVID-19 crisis has passed. Balanced and effective approaches to gaming during the COVID-19 pandemic are needed to support physical and psychological wellbeing.","author":[{"dropping-particle":"","family":"King","given":"Daniel L","non-dropping-particle":"","parse-names":false,"suffix":""},{"dropping-particle":"","family":"Delfabbro","given":"Paul H","non-dropping-particle":"","parse-names":false,"suffix":""},{"dropping-particle":"","family":"Billieux","given":"Joel","non-dropping-particle":"","parse-names":false,"suffix":""},{"dropping-particle":"","family":"Potenza","given":"Marc N","non-dropping-particle":"","parse-names":false,"suffix":""}],"container-title":"Journal of behavioral addictions","id":"ITEM-1","issued":{"date-parts":[["2020"]]},"page":"2019-2021","title":"Problematic online gaming and the COVID-19 pandemic.","type":"article-journal"},"uris":["http://www.mendeley.com/documents/?uuid=da27a3e5-ea66-4b60-9dbe-132953657477"]}],"mendeley":{"formattedCitation":"(King et al., 2020)","plainTextFormattedCitation":"(King et al., 2020)","previouslyFormattedCitation":"(King et al., 2020)"},"properties":{"noteIndex":0},"schema":"https://github.com/citation-style-language/schema/raw/master/csl-citation.json"}</w:instrText>
      </w:r>
      <w:r w:rsidR="00D852D3"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King et al., 2020)</w:t>
      </w:r>
      <w:r w:rsidR="00D852D3" w:rsidRPr="00D875EC">
        <w:rPr>
          <w:rFonts w:ascii="Times New Roman" w:hAnsi="Times New Roman" w:cs="Times New Roman"/>
          <w:sz w:val="24"/>
          <w:szCs w:val="24"/>
          <w:lang w:val="en-GB"/>
        </w:rPr>
        <w:fldChar w:fldCharType="end"/>
      </w:r>
      <w:r w:rsidR="00D852D3" w:rsidRPr="00D875EC">
        <w:rPr>
          <w:rFonts w:ascii="Times New Roman" w:hAnsi="Times New Roman" w:cs="Times New Roman"/>
          <w:sz w:val="24"/>
          <w:szCs w:val="24"/>
          <w:lang w:val="en-GB"/>
        </w:rPr>
        <w:t xml:space="preserve">. </w:t>
      </w:r>
      <w:r w:rsidR="00322CCD" w:rsidRPr="00D875EC">
        <w:rPr>
          <w:rFonts w:ascii="Times New Roman" w:hAnsi="Times New Roman" w:cs="Times New Roman"/>
          <w:sz w:val="24"/>
          <w:szCs w:val="24"/>
          <w:lang w:val="en-GB"/>
        </w:rPr>
        <w:t xml:space="preserve"> </w:t>
      </w:r>
      <w:r w:rsidR="00885001" w:rsidRPr="00D875EC">
        <w:rPr>
          <w:rFonts w:ascii="Times New Roman" w:hAnsi="Times New Roman" w:cs="Times New Roman"/>
          <w:sz w:val="24"/>
          <w:szCs w:val="24"/>
          <w:lang w:val="en-GB"/>
        </w:rPr>
        <w:t>This association seems to be mediated by adiposity, which might be favo</w:t>
      </w:r>
      <w:r w:rsidR="00EC7344" w:rsidRPr="00D875EC">
        <w:rPr>
          <w:rFonts w:ascii="Times New Roman" w:hAnsi="Times New Roman" w:cs="Times New Roman"/>
          <w:sz w:val="24"/>
          <w:szCs w:val="24"/>
          <w:lang w:val="en-GB"/>
        </w:rPr>
        <w:t>u</w:t>
      </w:r>
      <w:r w:rsidR="00885001" w:rsidRPr="00D875EC">
        <w:rPr>
          <w:rFonts w:ascii="Times New Roman" w:hAnsi="Times New Roman" w:cs="Times New Roman"/>
          <w:sz w:val="24"/>
          <w:szCs w:val="24"/>
          <w:lang w:val="en-GB"/>
        </w:rPr>
        <w:t xml:space="preserve">red for both more snacks consumption and </w:t>
      </w:r>
      <w:r w:rsidR="00936E30" w:rsidRPr="00D875EC">
        <w:rPr>
          <w:rFonts w:ascii="Times New Roman" w:hAnsi="Times New Roman" w:cs="Times New Roman"/>
          <w:sz w:val="24"/>
          <w:szCs w:val="24"/>
          <w:lang w:val="en-GB"/>
        </w:rPr>
        <w:t xml:space="preserve">diet changes </w:t>
      </w:r>
      <w:r w:rsidR="00936E30"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38/ijo.2014.110","ISSN":"14765497","abstract":"BACKGROUND: There is evidence for a relation of TV viewing with adiposity and increased cardiometabolic risk factors in children and adolescents. It is unclear to what extent this relation is mediated by snacking and lack of physical activity. We determined whether associations of screen time with adiposity and cardiometabolic markers were mediated by these behaviours. METHODS: Children from a population-representative Dutch birth cohort (n = 1447) reported screen time and other lifestyle factors by a questionnaire around the age of 11 years (range 10-14) and had anthropometry and cardiometabolic markers measured around the age of 12 years (range 12-14). Adjusted associations of screen time with snacking, physical activity, adiposity and cardiometabolic markers (total-to-high-density lipoprotein cholesterol (TC/HDLC) ratio, blood pressure, glycated haemoglobin) were assessed by using formal mediation analysis. We tested the hypothesized paths by structural equation modeling, which allows quantification of the indirect effects associated with potential mediators. RESULTS: Children with ≥20 h screen time per week consumed more snacks (1.9 vs 1.3 portions per day) and were less physically active (4.3 vs 4.8 days per week) than children with maximum 6 h screen time. Screen time was directly associated with higher adiposity (standardized β = 0.10-0.12 depending on the outcome, P&lt;0.001), and indirectly through less physical activity. The association of screen time with TC/HDLC ratio was almost completely mediated by adiposity (β = 0.39, P&lt;0.0001), and to a minor extent by physical activity (β = ? 0.06, P = 0.02). There was no direct association of screen time with TC/HDLC ratio. CONCLUSIONS: The adverse association of screen time with adiposity was partly mediated by physical activity, but not by snacking. The association of screen time with TC/HDLC ratio was almost completely mediated by adiposity. Our results may suggest that future efforts in society and public health should be directed to replace screen time with physical activity for reducing children's adiposity and cardiometabolic risk.","author":[{"dropping-particle":"","family":"Berentzen","given":"N. E.","non-dropping-particle":"","parse-names":false,"suffix":""},{"dropping-particle":"","family":"Smit","given":"H. A.","non-dropping-particle":"","parse-names":false,"suffix":""},{"dropping-particle":"","family":"Rossem","given":"L.","non-dropping-particle":"Van","parse-names":false,"suffix":""},{"dropping-particle":"","family":"Gehring","given":"U.","non-dropping-particle":"","parse-names":false,"suffix":""},{"dropping-particle":"","family":"Kerkhof","given":"M.","non-dropping-particle":"","parse-names":false,"suffix":""},{"dropping-particle":"","family":"Postma","given":"D. S.","non-dropping-particle":"","parse-names":false,"suffix":""},{"dropping-particle":"","family":"Boshuizen","given":"H. C.","non-dropping-particle":"","parse-names":false,"suffix":""},{"dropping-particle":"","family":"Wijga","given":"A. H.","non-dropping-particle":"","parse-names":false,"suffix":""}],"container-title":"International Journal of Obesity","id":"ITEM-1","issue":"10","issued":{"date-parts":[["2014"]]},"page":"1317-1323","publisher":"Nature Publishing Group","title":"Screen time, adiposity and cardiometabolic markers: Mediation by physical activity, not snacking, among 11-year-old children","type":"article-journal","volume":"38"},"uris":["http://www.mendeley.com/documents/?uuid=52b8dd32-4196-4d7f-8bcb-a070f76ee6b1","http://www.mendeley.com/documents/?uuid=e283b1ac-501a-4e2b-b125-4d6afe57e94e"]},{"id":"ITEM-2","itemData":{"DOI":"10.1186/s12199-018-0725-0","ISSN":"13474715","PMID":"30086711","abstract":"Background: Sedentary behaviors have recently become an important public health issue. We aimed to investigate the relationship between screen time and nutrient intake in children and adolescents. Methods: The present study was conducted in 2013. Data were collected from children and adolescents aged between 6 and 15years old in Shika town. Questionnaires were distributed to 1459 subjects, 1414 of whom participated in the study (96.9%). Sedentary behaviors were assessed based on participants' screen behaviors (television (TV) viewing, personal computer (PC) use, and mobile phone (MP) use). The main outcomes were the intake of nutrients from a validated food frequency questionnaire. Analysis of covariance (ANCOVA) was used to examine the significance of differences in nutrient intake estimates. Multivariate linear regression analyses, adjusting for age, BMI, and physical activity, were used to provide parameter estimates (β) and 95% CI for the relationship between screen time and nutrient intake. Results: In boys, longer TV viewing times correlated or tended to correlate with a lower intake of protein, potassium, calcium, iron, vitamin K, vitamin B-2, and total dietary fiber. In girls, longer TV viewing times correlated with a lower intake of protein, sodium, calcium, vitamin D, and vitamin B-2. Longer TV viewing times correlated with a higher intake of n-6 fatty acids in girls. PC use was related or tended to be related to a lower intake of potassium, iron, vitamin K, and folic acid in boys, but not in girls. A relationship was observed between MP use and a lower intake of vitamin K in boys, and MP use and a higher intake of vitamin D in girls. Conclusions: The present results revealed that longer TV viewing times are associated with less protein, minerals, vitamins, and total dietary fiber intake in children and adolescents. It was also revealed that boys with PC use have less minerals and vitamins. These results support the need to design intervention programs that focus on decreasing TV viewing time in both sexes and PC use in boys while encouraging adherence to dietary guidelines among children and adolescents.","author":[{"dropping-particle":"","family":"Tsujiguchi","given":"Hiromasa","non-dropping-particle":"","parse-names":false,"suffix":""},{"dropping-particle":"","family":"Hori","given":"Daisuke","non-dropping-particle":"","parse-names":false,"suffix":""},{"dropping-particle":"","family":"Kambayashi","given":"Yasuhiro","non-dropping-particle":"","parse-names":false,"suffix":""},{"dropping-particle":"","family":"Hamagishi","given":"Toshio","non-dropping-particle":"","parse-names":false,"suffix":""},{"dropping-particle":"","family":"Asakura","given":"Hiroki","non-dropping-particle":"","parse-names":false,"suffix":""},{"dropping-particle":"","family":"Mitoma","given":"Junko","non-dropping-particle":"","parse-names":false,"suffix":""},{"dropping-particle":"","family":"Kitaoka","given":"Masami","non-dropping-particle":"","parse-names":false,"suffix":""},{"dropping-particle":"","family":"Anyenda","given":"Enoch Olando","non-dropping-particle":"","parse-names":false,"suffix":""},{"dropping-particle":"","family":"Nguyen","given":"Thao Thi Thu","non-dropping-particle":"","parse-names":false,"suffix":""},{"dropping-particle":"","family":"Yamada","given":"Yohei","non-dropping-particle":"","parse-names":false,"suffix":""},{"dropping-particle":"","family":"Hayashi","given":"Koichiro","non-dropping-particle":"","parse-names":false,"suffix":""},{"dropping-particle":"","family":"Konoshita","given":"Tadashi","non-dropping-particle":"","parse-names":false,"suffix":""},{"dropping-particle":"","family":"Sagara","given":"Takiko","non-dropping-particle":"","parse-names":false,"suffix":""},{"dropping-particle":"","family":"Shibata","given":"Aki","non-dropping-particle":"","parse-names":false,"suffix":""},{"dropping-particle":"","family":"Sasaki","given":"Satoshi","non-dropping-particle":"","parse-names":false,"suffix":""},{"dropping-particle":"","family":"Nakamura","given":"Hiroyuki","non-dropping-particle":"","parse-names":false,"suffix":""}],"container-title":"Environmental Health and Preventive Medicine","id":"ITEM-2","issue":"1","issued":{"date-parts":[["2018"]]},"page":"1-12","publisher":"Environmental Health and Preventive Medicine","title":"Relationship between screen time and nutrient intake in Japanese children and adolescents: A cross-sectional observational study","type":"article-journal","volume":"23"},"uris":["http://www.mendeley.com/documents/?uuid=adcf86ab-25cc-417f-8470-010264ec7ff1","http://www.mendeley.com/documents/?uuid=d5cd7776-f035-45a4-a1e7-9941e60534a2"]}],"mendeley":{"formattedCitation":"(Berentzen et al., 2014; Tsujiguchi et al., 2018)","plainTextFormattedCitation":"(Berentzen et al., 2014; Tsujiguchi et al., 2018)","previouslyFormattedCitation":"(Berentzen et al., 2014; Tsujiguchi et al., 2018)"},"properties":{"noteIndex":0},"schema":"https://github.com/citation-style-language/schema/raw/master/csl-citation.json"}</w:instrText>
      </w:r>
      <w:r w:rsidR="00936E30"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Berentzen et al., 2014; Tsujiguchi et al., 2018)</w:t>
      </w:r>
      <w:r w:rsidR="00936E30" w:rsidRPr="00D875EC">
        <w:rPr>
          <w:rFonts w:ascii="Times New Roman" w:hAnsi="Times New Roman" w:cs="Times New Roman"/>
          <w:sz w:val="24"/>
          <w:szCs w:val="24"/>
          <w:lang w:val="en-GB"/>
        </w:rPr>
        <w:fldChar w:fldCharType="end"/>
      </w:r>
      <w:r w:rsidR="00C65B3F" w:rsidRPr="00D875EC">
        <w:rPr>
          <w:rFonts w:ascii="Times New Roman" w:hAnsi="Times New Roman" w:cs="Times New Roman"/>
          <w:sz w:val="24"/>
          <w:szCs w:val="24"/>
          <w:lang w:val="en-GB"/>
        </w:rPr>
        <w:t>. S</w:t>
      </w:r>
      <w:r w:rsidR="00936E30" w:rsidRPr="00D875EC">
        <w:rPr>
          <w:rFonts w:ascii="Times New Roman" w:hAnsi="Times New Roman" w:cs="Times New Roman"/>
          <w:sz w:val="24"/>
          <w:szCs w:val="24"/>
          <w:lang w:val="en-GB"/>
        </w:rPr>
        <w:t xml:space="preserve">everal studies have suggested that children screen exposure is </w:t>
      </w:r>
      <w:r w:rsidR="00936E30" w:rsidRPr="00D875EC">
        <w:rPr>
          <w:rFonts w:ascii="Times New Roman" w:hAnsi="Times New Roman" w:cs="Times New Roman"/>
          <w:sz w:val="24"/>
          <w:szCs w:val="24"/>
          <w:lang w:val="en-GB"/>
        </w:rPr>
        <w:lastRenderedPageBreak/>
        <w:t xml:space="preserve">related to family </w:t>
      </w:r>
      <w:r w:rsidR="00C65B3F" w:rsidRPr="00D875EC">
        <w:rPr>
          <w:rFonts w:ascii="Times New Roman" w:hAnsi="Times New Roman" w:cs="Times New Roman"/>
          <w:sz w:val="24"/>
          <w:szCs w:val="24"/>
          <w:lang w:val="en-GB"/>
        </w:rPr>
        <w:t>behaviors regarding this issue, although this habit</w:t>
      </w:r>
      <w:r w:rsidR="000122C9" w:rsidRPr="00D875EC">
        <w:rPr>
          <w:rFonts w:ascii="Times New Roman" w:hAnsi="Times New Roman" w:cs="Times New Roman"/>
          <w:sz w:val="24"/>
          <w:szCs w:val="24"/>
          <w:lang w:val="en-GB"/>
        </w:rPr>
        <w:t xml:space="preserve"> could be reduced</w:t>
      </w:r>
      <w:r w:rsidR="00C65B3F" w:rsidRPr="00D875EC">
        <w:rPr>
          <w:rFonts w:ascii="Times New Roman" w:hAnsi="Times New Roman" w:cs="Times New Roman"/>
          <w:sz w:val="24"/>
          <w:szCs w:val="24"/>
          <w:lang w:val="en-GB"/>
        </w:rPr>
        <w:t xml:space="preserve"> with physical changes in the home environment and </w:t>
      </w:r>
      <w:r w:rsidR="000122C9" w:rsidRPr="00D875EC">
        <w:rPr>
          <w:rFonts w:ascii="Times New Roman" w:hAnsi="Times New Roman" w:cs="Times New Roman"/>
          <w:sz w:val="24"/>
          <w:szCs w:val="24"/>
          <w:lang w:val="en-GB"/>
        </w:rPr>
        <w:t xml:space="preserve">compensated with </w:t>
      </w:r>
      <w:r w:rsidR="00C65B3F" w:rsidRPr="00D875EC">
        <w:rPr>
          <w:rFonts w:ascii="Times New Roman" w:hAnsi="Times New Roman" w:cs="Times New Roman"/>
          <w:sz w:val="24"/>
          <w:szCs w:val="24"/>
          <w:lang w:val="en-GB"/>
        </w:rPr>
        <w:t xml:space="preserve">more </w:t>
      </w:r>
      <w:r w:rsidR="000122C9" w:rsidRPr="00D875EC">
        <w:rPr>
          <w:rFonts w:ascii="Times New Roman" w:hAnsi="Times New Roman" w:cs="Times New Roman"/>
          <w:sz w:val="24"/>
          <w:szCs w:val="24"/>
          <w:lang w:val="en-GB"/>
        </w:rPr>
        <w:t xml:space="preserve">physically </w:t>
      </w:r>
      <w:r w:rsidR="00C65B3F" w:rsidRPr="00D875EC">
        <w:rPr>
          <w:rFonts w:ascii="Times New Roman" w:hAnsi="Times New Roman" w:cs="Times New Roman"/>
          <w:sz w:val="24"/>
          <w:szCs w:val="24"/>
          <w:lang w:val="en-GB"/>
        </w:rPr>
        <w:t xml:space="preserve">active contents </w:t>
      </w:r>
      <w:r w:rsidR="00C65B3F"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 xml:space="preserve">ADDIN CSL_CITATION {"citationItems":[{"id":"ITEM-1","itemData":{"DOI":"10.1111/j.1467-789X.2011.00961.x","ISSN":"14677881","abstract":"Preschoolers already spend significant proportions of their waking hours being sedentary. Screen time (i.e. television/DVD viewing and computer use) has been negatively associated with several health outcomes but interventions aiming to reduce preschoolers' sedentary behaviour are scarce. This study aimed to explore parents' perceptions of their preschool children's screen time. One hundred twenty-two parents of low and medium-high socioeconomic status from six European countries with children between 4 and 6 years old were involved in 24 focus groups. Following a qualitative content analysis, the available information and key findings were centrally analysed. Results showed that children tend to like watching television (TV) and most parents do not express worries about their children's TV viewing time. Education is considered to be the main benefit of watching TV and in general, parents only have informal rules about TV viewing. Computer and active games use are less frequent compared with TV viewing. No univocal results are found about the influence of siblings or friends on children's screen time. Weather conditions and parental habits at home are the most important factors influencing children's screen time. Alternatives for screen activities and information on how to set rules for screen time should be provided to parents to assist them in decreasing their preschool children's screen time. © 2012 The Authors. obesity reviews © 2012 International Association for the Study of Obesity.","author":[{"dropping-particle":"","family":"Decker","given":"E.","non-dropping-particle":"De","parse-names":false,"suffix":""},{"dropping-particle":"","family":"Craemer","given":"M.","non-dropping-particle":"De","parse-names":false,"suffix":""},{"dropping-particle":"","family":"Bourdeaudhuij","given":"I.","non-dropping-particle":"De","parse-names":false,"suffix":""},{"dropping-particle":"","family":"Wijndaele","given":"K.","non-dropping-particle":"","parse-names":false,"suffix":""},{"dropping-particle":"","family":"Duvinage","given":"K.","non-dropping-particle":"","parse-names":false,"suffix":""},{"dropping-particle":"","family":"Koletzko","given":"B.","non-dropping-particle":"","parse-names":false,"suffix":""},{"dropping-particle":"","family":"Grammatikaki","given":"E.","non-dropping-particle":"","parse-names":false,"suffix":""},{"dropping-particle":"","family":"Iotova","given":"V.","non-dropping-particle":"","parse-names":false,"suffix":""},{"dropping-particle":"","family":"Usheva","given":"N.","non-dropping-particle":"","parse-names":false,"suffix":""},{"dropping-particle":"","family":"Fernández-Alvira","given":"J. M.","non-dropping-particle":"","parse-names":false,"suffix":""},{"dropping-particle":"","family":"Zych","given":"K.","non-dropping-particle":"","parse-names":false,"suffix":""},{"dropping-particle":"","family":"Manios","given":"Y.","non-dropping-particle":"","parse-names":false,"suffix":""},{"dropping-particle":"","family":"Cardon","given":"G.","non-dropping-particle":"","parse-names":false,"suffix":""}],"container-title":"Obesity Reviews","id":"ITEM-1","issue":"SUPPL. 1","issued":{"date-parts":[["2012"]]},"page":"75-84","title":"Influencing factors of screen time in preschool children: An exploration of parents' perceptions through focus groups in six European countries","type":"article-journal","volume":"13"},"uris":["http://www.mendeley.com/documents/?uuid=c47dd4a3-03e0-4f3c-8b55-e7fcf302b36b","http://www.mendeley.com/documents/?uuid=d1eef444-8be0-4e42-946d-7e167e3f9fce"]},{"id":"ITEM-2","itemData":{"DOI":"10.3389/fpubh.2018.00276","ISSN":"2296-2565","abstract":"Background: The co-occurrence of multiple health behaviors such as physical activity, diet, and sedentary behavior affects individuals' health. Co-occurence of different health behaviors has been shown in a large number of studies. This study extended this perspective by addressing the co-occurrence of multiple health behaviors in multiple persons. The objective was to examine familial health behavioral patterns by (1) identifying clusters of families with similar behavior patterns and (2) characterizing the clusters by analyzing their correlates. Methods: Cross-sectional data were collected from 198 families (mother, father, and child). Mothers, fathers, and children completed questionnaires assessing health related behaviors (physical activity, consumption of \"healthy\" and \"unhealthy\" foods, and screen time), the perception of Family Health Climate (regarding physical activity and nutrition) and demographics. Twelve variables (four health behaviors of three family members) were included in a cluster analysis conducted with Ward's Method and K-means analysis. Chi-square tests and analyses of variance were performed to characterize the family clusters regarding their demographics and their perception of Family Health Climate. Results: Three clusters of families with specific behavioral patterns were identified: \"healthy behavior families\" with levels of physical activity and consumption of healthful foods above average and levels of media use and consumption of sweets below average; \"unhealthy behavior families\" with low levels of consumption of healthful foods and high levels of screen time; \"divergent behavior families\" with unhealthier behavioral patterns in parents and healthier screen time and eating behaviors combined with low physical activity levels in children. Family Health Climate differed between family clusters with most positive ratings in \"healthy behavior families\" and least positive ratings in \"unhealthy behavior families.\" \"Divergent behavior families\" rated the nutrition climate nearly as high as \"healthy behavior families\" while they rated the physical activity climate nearly as low as the \"unhealthy behavior families.\" Niermann et al. Health Behaviors in Families Conclusions: The study shows that co-occurrence of multiple health behaviors occurs on the family level. Therefore, focusing the family as a whole instead of individuals and targeting aspects related to the Family Health Climate in interventions could result in benefits for…","author":[{"dropping-particle":"","family":"Niermann","given":"Christina Y. N.","non-dropping-particle":"","parse-names":false,"suffix":""},{"dropping-particle":"","family":"Spengler","given":"Sarah","non-dropping-particle":"","parse-names":false,"suffix":""},{"dropping-particle":"","family":"Gubbels","given":"Jessica S.","non-dropping-particle":"","parse-names":false,"suffix":""}],"container-title":"Frontiers in Public Health","id":"ITEM-2","issue":"September","issued":{"date-parts":[["2018"]]},"page":"1-12","title":"Physical Activity, Screen Time, and Dietary Intake in Families: A Cluster-Analysis With Mother-Father-Child Triads","type":"article-journal","volume":"6"},"uris":["http://www.mendeley.com/documents/?uuid=2e199b33-3172-46cb-a122-67849771333c","http://www.mendeley.com/documents/?uuid=246efe01-446d-48e8-b695-cf0e1e3d42a3"]},{"id":"ITEM-3","itemData":{"DOI":"10.3389/fpubh.2018.00206","ISSN":"2296-2565","abstract":"Background: The effects of messaging about physical activity and sedentary behavior purposefully integrated into children’s TV programming on children’s behaviour is unknown. The Moblees is a Canadian childrens’ show that explicitly promotes physical activity. Two studies were conducted to 1) examine whether children were more physically active when watching a Moblees episode, and 2) explore parental perceptions of the show. Methods: Study 1 was an experimental study with 21 families randomized to watch an episode of The Moblees versus a control condition. Movement was assessed through accelerometry and observation. A Chi-square test was used to compare the direct observation proportions of children sitting between intervention and control conditions. Independent t-tests were performed to examine the differences in total vector magnitude counts between the experimental and control groups. Study 2 was an online cross-sectional study with 104 parent/child dyads that included viewing an episode of The Moblees. To identify correlates and predictors of parent-reported child PA during viewing The Moblees compared to other TV programs, Pearson’s correlations and a linear regression were calculated, respectively. Results: In study 1 there was a significant association between condition and whether or not children remained sitting χ2 = 55.96, p &lt; .001. There was a significant difference in counts between the two conditions, t(13.61) = 2.29, p &lt; 0.05. Children randomized to the experimental group (i.e., Moblees) moved more compared to control. In study 2 the majority (76%) of parents reported that their child engaged in some physical activity during viewing. Parent encouragement during viewing was the strongest predictor of child physical activity while viewing (β=.30, p&lt;.01). Conclusion: Television content that includes messaging physical activity and sedentary behaviour, and positive portrayals of physical activity may influence the physical activity of young children. Although the benefits of such modest movement are not clear without further evidence of accumulation over time and/or transfer to other settings, television programming might provide a far reaching medium for knowledge translation.","author":[{"dropping-particle":"","family":"Faulkner","given":"Guy","non-dropping-particle":"","parse-names":false,"suffix":""},{"dropping-particle":"","family":"Bassett-Gunter","given":"Rebecca","non-dropping-particle":"","parse-names":false,"suffix":""},{"dropping-particle":"","family":"White","given":"Lauren","non-dropping-particle":"","parse-names":false,"suffix":""},{"dropping-particle":"","family":"Berry","given":"Tanya R.","non-dropping-particle":"","parse-names":false,"suffix":""},{"dropping-particle":"","family":"Tremblay","given":"Mark S.","non-dropping-particle":"","parse-names":false,"suffix":""}],"container-title":"Frontiers in Public Health","id":"ITEM-3","issue":"July","issued":{"date-parts":[["2018"]]},"page":"1-8","title":"Can The Moblees™ Move Canadian Children? Investigating the Impact of a Television Program on Children's Physical Activity","type":"article-journal","volume":"6"},"uris":["http://www.mendeley.com/documents/?uuid=d6d5a52c-39d0-4c69-99fb-1ca5469e7565","http://www.mendeley.com/documents/?uuid=d9979219-fa6e-4ea5-9bfa-4d73b0132f9e"]},{"id":"ITEM-4","itemData":{"DOI":"10.1371/journal.pone.0126023","ISSN":"19326203","abstract":"Objective The aim of the current study was to evaluate the effects of and adherence to an active video game promotion intervention on anthropometrics, sedentary screen time and consumption of sugar-sweetened beverages and snacks among non-active video gaming adolescents who primarily were of healthy weight. Methods We assigned 270 gaming (i.e. ≥2 hours/week non-active video game time) adolescents randomly to an intervention group (n = 140) (receiving active video games and encouragement to play) or a waiting-list control group (n = 130). BMI-SDS (SDS = adjusted for mean st ndard deviation score), waist circumference-SDS, hip circumference and sum of skinfolds were measured at baseline, at four and ten months follow-up (primary outcomes). Sedentary screen time, physical activity, consumption of sugar-sweetened beverages and snacks, and process measures (not at baseline) were assessed with self-reports at baseline, one, four and ten months follow-up. Multi-level-intention to treat-regression analyses were conducted. Results The control group decreased significantly more than the intervention group on BMI-SDS (β = 0.074, 95%CI: 0.008;0.14), and sum of skinfolds (β = 3.22, 95%CI: 0.27;6.17) (overall effects). The intervention group had a significantly higher decrease in self-reported nonactive video game time (β = -1.76, 95%CI: -3.20;-0.32) and total sedentary screen time (Exp (β = 0.81, 95%CI: 0.74;0.88) than the control group (overall effects). The process evaluation showed that 14% of the adolescents played the Move video games every week ≥1 hour/ week during the whole intervention period.Conclusions The active video game intervention did not result in lower values on anthropometrics in a group of 'excessive' non-active video gamers (mean </w:instrText>
      </w:r>
      <w:r w:rsidR="00D83142">
        <w:rPr>
          <w:rFonts w:ascii="Cambria Math" w:hAnsi="Cambria Math" w:cs="Cambria Math"/>
          <w:sz w:val="24"/>
          <w:szCs w:val="24"/>
          <w:lang w:val="en-GB"/>
        </w:rPr>
        <w:instrText>∼</w:instrText>
      </w:r>
      <w:r w:rsidR="00D83142">
        <w:rPr>
          <w:rFonts w:ascii="Times New Roman" w:hAnsi="Times New Roman" w:cs="Times New Roman"/>
          <w:sz w:val="24"/>
          <w:szCs w:val="24"/>
          <w:lang w:val="en-GB"/>
        </w:rPr>
        <w:instrText xml:space="preserve"> 14 hours/week) who primarily were of healthy weight compared to a control group throughout a ten-month-period. Even some effects in the unexpected direction were found, with the control group showing lower BMISDS and skin folds than the intervention group. The intervention did result in less selfreported sedentary screen time, although these results are likely biased by social desirability.","author":[{"dropping-particle":"","family":"Simons","given":"Monique","non-dropping-particle":"","parse-names":false,"suffix":""},{"dropping-particle"</w:instrText>
      </w:r>
      <w:r w:rsidR="00D83142" w:rsidRPr="007A26BB">
        <w:rPr>
          <w:rFonts w:ascii="Times New Roman" w:hAnsi="Times New Roman" w:cs="Times New Roman"/>
          <w:sz w:val="24"/>
          <w:szCs w:val="24"/>
        </w:rPr>
        <w:instrText>:"","family":"Brug","given":"Johannes","non-dropping-particle":"","parse-names":false,"suffix":""},{"dropping-particle":"","family":"Chinapaw","given":"Mai J.M.","non-dropping-particle":"","parse-names":false,"suffix":""},{"dropping-particle":"","family":"Boer","given":"Michiel","non-dropping-particle":"De","parse-names":false,"suffix":""},{"dropping-particle":"","family":"Seidell","given":"Jaap","non-dropping-particle":"","parse-names":false,"suffix":""},{"dropping-particle":"","family":"Vet","given":"Emely","non-dropping-particle":"De","parse-names":false,"suffix":""}],"container-title":"PLoS ONE","id":"ITEM-4","issue":"7","issued":{"date-parts":[["2015"]]},"page":"1-21","title":"Replacing non-active video gaming by active video gaming to prevent excessive weight gain in adolescents","type":"article-journal","volume":"10"},"uris":["http://www.mendeley.com/documents/?uuid=b296c3e6-fa3e-4ef7-8052-0cfb9327c16d","http://www.mendeley.com/documents/?uuid=3debe8b3-3670-41ac-9c8c-b5e995efcd7c"]}],"mendeley":{"formattedCitation":"(De Decker et al., 2012; Faulkner et al., 2018; Niermann et al., 2018; Simons et al., 2015)","plainTextFormattedCitation":"(De Decker et al., 2012; Faulkner et al., 2018; Niermann et al., 2018; Simons et al., 2015)","previouslyFormattedCitation":"(De Decker et al., 2012; Faulkner et al., 2018; Niermann et al., 2018; Simons et al., 2015)"},"properties":{"noteIndex":0},"schema":"https://github.com/citation-style-language/schema/raw/master/csl-citation.json"}</w:instrText>
      </w:r>
      <w:r w:rsidR="00C65B3F" w:rsidRPr="00D875EC">
        <w:rPr>
          <w:rFonts w:ascii="Times New Roman" w:hAnsi="Times New Roman" w:cs="Times New Roman"/>
          <w:sz w:val="24"/>
          <w:szCs w:val="24"/>
          <w:lang w:val="en-GB"/>
        </w:rPr>
        <w:fldChar w:fldCharType="separate"/>
      </w:r>
      <w:r w:rsidR="00D83142" w:rsidRPr="007A26BB">
        <w:rPr>
          <w:rFonts w:ascii="Times New Roman" w:hAnsi="Times New Roman" w:cs="Times New Roman"/>
          <w:noProof/>
          <w:sz w:val="24"/>
          <w:szCs w:val="24"/>
        </w:rPr>
        <w:t>(De Decker et al., 2012; Faulkner et al., 2018; Niermann et al., 2018; Simons et al., 2015)</w:t>
      </w:r>
      <w:r w:rsidR="00C65B3F" w:rsidRPr="00D875EC">
        <w:rPr>
          <w:rFonts w:ascii="Times New Roman" w:hAnsi="Times New Roman" w:cs="Times New Roman"/>
          <w:sz w:val="24"/>
          <w:szCs w:val="24"/>
          <w:lang w:val="en-GB"/>
        </w:rPr>
        <w:fldChar w:fldCharType="end"/>
      </w:r>
      <w:r w:rsidR="000122C9" w:rsidRPr="007A26BB">
        <w:rPr>
          <w:rFonts w:ascii="Times New Roman" w:hAnsi="Times New Roman" w:cs="Times New Roman"/>
          <w:sz w:val="24"/>
          <w:szCs w:val="24"/>
        </w:rPr>
        <w:t xml:space="preserve">. </w:t>
      </w:r>
      <w:r w:rsidR="000122C9" w:rsidRPr="00D875EC">
        <w:rPr>
          <w:rFonts w:ascii="Times New Roman" w:hAnsi="Times New Roman" w:cs="Times New Roman"/>
          <w:sz w:val="24"/>
          <w:szCs w:val="24"/>
          <w:lang w:val="en-GB"/>
        </w:rPr>
        <w:t xml:space="preserve">Moreover, there is </w:t>
      </w:r>
      <w:r w:rsidR="008A1509" w:rsidRPr="00D875EC">
        <w:rPr>
          <w:rFonts w:ascii="Times New Roman" w:hAnsi="Times New Roman" w:cs="Times New Roman"/>
          <w:sz w:val="24"/>
          <w:szCs w:val="24"/>
          <w:lang w:val="en-GB"/>
        </w:rPr>
        <w:t xml:space="preserve">still </w:t>
      </w:r>
      <w:r w:rsidR="000122C9" w:rsidRPr="00D875EC">
        <w:rPr>
          <w:rFonts w:ascii="Times New Roman" w:hAnsi="Times New Roman" w:cs="Times New Roman"/>
          <w:sz w:val="24"/>
          <w:szCs w:val="24"/>
          <w:lang w:val="en-GB"/>
        </w:rPr>
        <w:t xml:space="preserve">a chance that high screen exposure increases depression </w:t>
      </w:r>
      <w:r w:rsidR="008A1509" w:rsidRPr="00D875EC">
        <w:rPr>
          <w:rFonts w:ascii="Times New Roman" w:hAnsi="Times New Roman" w:cs="Times New Roman"/>
          <w:sz w:val="24"/>
          <w:szCs w:val="24"/>
          <w:lang w:val="en-GB"/>
        </w:rPr>
        <w:t xml:space="preserve">among children </w:t>
      </w:r>
      <w:r w:rsidR="008A1509"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jsams.2013.03.012","ISSN":"14402440","abstract":"Objectives: Adolescent mental disorders remain a relatively neglected area of research, despite evidence that these conditions affect youth disproportionately. We examined associations between physical activity, leisure-time screen use and depressive symptoms among Australian children and adolescents. Design: Large cross-sectional observational study. Methods: Self-reported physical activity and leisure-time screen behaviours, and depressive symptoms using the Short Mood and Feeling Questionnaire were assessed in 8256 students aged 10-16 years (mean age. =. 11.5 years, SD. =. 0.8). Results: Thirty three percent of the sample reported moderate to high depressive symptoms, with rates higher among females (OR. =. 1.18; 95% CI: 1.02, 1.36; p=. 0.001). Increased opportunities to be active at school outside class (OR. =. 0.70; 0.58, 0.85; p&lt;. 0.001), being active in physical education classes (OR. =. 0.77; 0.69, 0.86; p&lt;. 0.001), greater involvement in sports teams at school (OR. =. 0.77; 0.67, 0.88; p&lt;. 0.001) and outside of school (OR. =. 0.84; 0.73, 0.96; p=. 0.01) were all independently associated with lower odds for depressive symptoms. Meeting recommended guidelines for physical activity (OR. =. 0.62; 0.44, 0.88; p=. 0.007) and, for 12-14 year olds, leisure-time screen use (OR. =. 0.77; 0.59, 0.99; p=. 0.04) were also independently associated with lower odds for depressive symptoms. Conclusions: Higher levels of physical activity among children and young adolescents, and lower levels of leisure-time screen use among young adolescents, are associated with lower depressive symptoms. Longitudinal studies are needed to understand the causal relationships between these variables. © 2013.","author":[{"dropping-particle":"","family":"Kremer","given":"Peter","non-dropping-particle":"","parse-names":false,"suffix":""},{"dropping-particle":"","family":"Elshaug","given":"Christine","non-dropping-particle":"","parse-names":false,"suffix":""},{"dropping-particle":"","family":"Leslie","given":"Eva","non-dropping-particle":"","parse-names":false,"suffix":""},{"dropping-particle":"","family":"Toumbourou","given":"John W.","non-dropping-particle":"","parse-names":false,"suffix":""},{"dropping-particle":"","family":"Patton","given":"George C.","non-dropping-particle":"","parse-names":false,"suffix":""},{"dropping-particle":"","family":"Williams","given":"Joanne","non-dropping-particle":"","parse-names":false,"suffix":""}],"container-title":"Journal of Science and Medicine in Sport","id":"ITEM-1","issue":"2","issued":{"date-parts":[["2014"]]},"page":"183-187","publisher":"Sports Medicine Australia","title":"Physical activity, leisure-time screen use and depression among children and young adolescents","type":"article-journal","volume":"17"},"uris":["http://www.mendeley.com/documents/?uuid=c3e7234c-bf87-4477-a33e-2f58e98fe01f","http://www.mendeley.com/documents/?uuid=40b03c53-c7f2-4572-9dc3-5941fa297917"]}],"mendeley":{"formattedCitation":"(Kremer et al., 2014)","plainTextFormattedCitation":"(Kremer et al., 2014)","previouslyFormattedCitation":"(Kremer et al., 2014)"},"properties":{"noteIndex":0},"schema":"https://github.com/citation-style-language/schema/raw/master/csl-citation.json"}</w:instrText>
      </w:r>
      <w:r w:rsidR="008A1509"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Kremer et al., 2014)</w:t>
      </w:r>
      <w:r w:rsidR="008A1509" w:rsidRPr="00D875EC">
        <w:rPr>
          <w:rFonts w:ascii="Times New Roman" w:hAnsi="Times New Roman" w:cs="Times New Roman"/>
          <w:sz w:val="24"/>
          <w:szCs w:val="24"/>
          <w:lang w:val="en-GB"/>
        </w:rPr>
        <w:fldChar w:fldCharType="end"/>
      </w:r>
      <w:r w:rsidR="008A1509" w:rsidRPr="00D875EC">
        <w:rPr>
          <w:rFonts w:ascii="Times New Roman" w:hAnsi="Times New Roman" w:cs="Times New Roman"/>
          <w:sz w:val="24"/>
          <w:szCs w:val="24"/>
          <w:lang w:val="en-GB"/>
        </w:rPr>
        <w:t xml:space="preserve">. </w:t>
      </w:r>
      <w:r w:rsidR="0025514A" w:rsidRPr="00D875EC">
        <w:rPr>
          <w:rFonts w:ascii="Times New Roman" w:hAnsi="Times New Roman" w:cs="Times New Roman"/>
          <w:sz w:val="24"/>
          <w:szCs w:val="24"/>
          <w:lang w:val="en-GB"/>
        </w:rPr>
        <w:t xml:space="preserve">Contrarily to expected, children from lower income households usually have easier access to TV, DVD and video games and less access to play equipment (i.e. jump ropes or bicycles) than their higher income counterparts </w:t>
      </w:r>
      <w:r w:rsidR="0025514A"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ypmed.2014.05.019","ISSN":"10960260","abstract":"Background: Given the obesity epidemic, it is critical to understand factors associated with youth physical activity and sedentary behavior at home, where youth spend significant time. We examined relationships between these child behaviors and home environment factors. Methods: Data were obtained from 713 children aged 6 to 11 in Washington and California 2007-2009. Multivariate regression analyses controlling for socio-demographics examined associations between parent-reported home environment factors and child's accelerometer-measured moderate-to-vigorous physical activity (MVPA) and sedentary time, overall and at home, and parent-reported child screen time. Results: Children averaged 47.2% of time at home, which included 43.6% and 46.4% of overall MVPA and sedentary behavior, respectively. Parental support for physical activity and having a basketball hoop were positively associated with MVPA and negatively associated with sedentary behavior. Combined parental support and a basketball hoop was associated with even higher MVPA. Children with fewer bedroom media devices and more fixed play equipment had lower overall sedentary behavior and screen time than either factor alone. Findings were similar regardless of weight status. Conclusions: Physical and social home environment variables, especially when combined, were related to more child MVPA and less sedentary behavior. Results support addressing multiple home environment factors in childhood obesity prevention. © 2014 Elsevier Inc.","author":[{"dropping-particle":"","family":"Tandon","given":"Pooja","non-dropping-particle":"","parse-names":false,"suffix":""},{"dropping-particle":"","family":"Grow","given":"H. Mollie","non-dropping-particle":"","parse-names":false,"suffix":""},{"dropping-particle":"","family":"Couch","given":"Sarah","non-dropping-particle":"","parse-names":false,"suffix":""},{"dropping-particle":"","family":"Glanz","given":"Karen","non-dropping-particle":"","parse-names":false,"suffix":""},{"dropping-particle":"","family":"Sallis","given":"James F.","non-dropping-particle":"","parse-names":false,"suffix":""},{"dropping-particle":"","family":"Frank","given":"Lawrence D.","non-dropping-particle":"","parse-names":false,"suffix":""},{"dropping-particle":"","family":"Saelens","given":"Brian E.","non-dropping-particle":"","parse-names":false,"suffix":""}],"container-title":"Preventive Medicine","id":"ITEM-1","issued":{"date-parts":[["2014"]]},"page":"39-44","publisher":"Elsevier B.V.","title":"Physical and social home environment in relation to children's overall and home-based physical activity and sedentary time","type":"article-journal","volume":"66"},"uris":["http://www.mendeley.com/documents/?uuid=9f27c460-9f20-4664-84aa-eb790988d2de"]}],"mendeley":{"formattedCitation":"(Tandon et al., 2014)","plainTextFormattedCitation":"(Tandon et al., 2014)","previouslyFormattedCitation":"(Tandon et al., 2014)"},"properties":{"noteIndex":0},"schema":"https://github.com/citation-style-language/schema/raw/master/csl-citation.json"}</w:instrText>
      </w:r>
      <w:r w:rsidR="0025514A"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Tandon et al., 2014)</w:t>
      </w:r>
      <w:r w:rsidR="0025514A" w:rsidRPr="00D875EC">
        <w:rPr>
          <w:rFonts w:ascii="Times New Roman" w:hAnsi="Times New Roman" w:cs="Times New Roman"/>
          <w:sz w:val="24"/>
          <w:szCs w:val="24"/>
          <w:lang w:val="en-GB"/>
        </w:rPr>
        <w:fldChar w:fldCharType="end"/>
      </w:r>
      <w:r w:rsidR="000842AB" w:rsidRPr="00D875EC">
        <w:rPr>
          <w:rFonts w:ascii="Times New Roman" w:hAnsi="Times New Roman" w:cs="Times New Roman"/>
          <w:sz w:val="24"/>
          <w:szCs w:val="24"/>
          <w:lang w:val="en-GB"/>
        </w:rPr>
        <w:t xml:space="preserve">. There is mixed evidence on how such screen exposure might affect children´s odds to develop myopia </w:t>
      </w:r>
      <w:r w:rsidR="000842AB"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opo.12657","ISSN":"14751313","abstract":"Purpose: Digital screen time has been cited as a potential modifiable environmental risk factor that can increase myopia risk. However, associations between screen time and myopia have not been consistently reported. Although myopia prevalence increased before the massive use of digital devices in some countries, with the rise being influenced by education, there may be an added recent effect of screen time. The aim of this systematic review is to determine the association between screen time and the risk of developing (1) prevalent or incident myopia, or (2) the risk of myopia progression in children. Published manuscripts were identified in PubMed, ScienceDirect and the Cochrane Library, and citation lists were reviewed. Recent findings: Fifteen studies were included (nine cross-sectional and six cohort studies) with a total of 49 789 children aged between 3 and 19 years old. Seven studies found an association between screen time and myopia. The results showed mixed evidence with the more recent studies exposing a trend of association between hours spent by children using screens and myopia. Meta-analysis using a random-effects model was performed in five studies (n = 20 889) that reported odds ratio (OR). The I2 statistics was used to assess heterogeneity. A pooled OR of 1.02 (95% CI: 0.96–1.08; p = 0.48) suggests that screen time is not associated with prevalent and incident myopia in this group of five studies. Summary: The results for screen time and myopia are mixed. Further studies with objective screen time measurements are necessary to assess evidence of an association between screen time and myopia.","author":[{"dropping-particle":"","family":"Lanca","given":"Carla","non-dropping-particle":"","parse-names":false,"suffix":""},{"dropping-particle":"","family":"Saw","given":"Seang Mei","non-dropping-particle":"","parse-names":false,"suffix":""}],"container-title":"Ophthalmic and Physiological Optics","id":"ITEM-1","issue":"2","issued":{"date-parts":[["2020"]]},"page":"216-229","title":"The association between digital screen time and myopia: A systematic review","type":"article-journal","volume":"40"},"uris":["http://www.mendeley.com/documents/?uuid=9c02988a-39aa-472e-b27c-f363b625a500","http://www.mendeley.com/documents/?uuid=a09cf14e-9a2e-44bc-b371-baf0539fa126"]}],"mendeley":{"formattedCitation":"(Lanca and Saw, 2020)","plainTextFormattedCitation":"(Lanca and Saw, 2020)","previouslyFormattedCitation":"(Lanca and Saw, 2020)"},"properties":{"noteIndex":0},"schema":"https://github.com/citation-style-language/schema/raw/master/csl-citation.json"}</w:instrText>
      </w:r>
      <w:r w:rsidR="000842AB"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anca and Saw, 2020)</w:t>
      </w:r>
      <w:r w:rsidR="000842AB" w:rsidRPr="00D875EC">
        <w:rPr>
          <w:rFonts w:ascii="Times New Roman" w:hAnsi="Times New Roman" w:cs="Times New Roman"/>
          <w:sz w:val="24"/>
          <w:szCs w:val="24"/>
          <w:lang w:val="en-GB"/>
        </w:rPr>
        <w:fldChar w:fldCharType="end"/>
      </w:r>
      <w:r w:rsidR="000842AB" w:rsidRPr="00D875EC">
        <w:rPr>
          <w:rFonts w:ascii="Times New Roman" w:hAnsi="Times New Roman" w:cs="Times New Roman"/>
          <w:sz w:val="24"/>
          <w:szCs w:val="24"/>
          <w:lang w:val="en-GB"/>
        </w:rPr>
        <w:t>.</w:t>
      </w:r>
    </w:p>
    <w:p w14:paraId="13069CEB" w14:textId="1D6E2566" w:rsidR="00AA4030" w:rsidRPr="00D875EC" w:rsidRDefault="00AA4030"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 xml:space="preserve">Sleep </w:t>
      </w:r>
      <w:r w:rsidR="002F3F26" w:rsidRPr="00D875EC">
        <w:rPr>
          <w:rFonts w:ascii="Times New Roman" w:hAnsi="Times New Roman" w:cs="Times New Roman"/>
          <w:b/>
          <w:sz w:val="24"/>
          <w:szCs w:val="24"/>
          <w:lang w:val="en-GB"/>
        </w:rPr>
        <w:t>patterns</w:t>
      </w:r>
    </w:p>
    <w:p w14:paraId="7FBE9B1D" w14:textId="1D579262" w:rsidR="003D542D" w:rsidRPr="00D875EC" w:rsidRDefault="008A1509"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Due to the fact that </w:t>
      </w:r>
      <w:r w:rsidR="002F3F26" w:rsidRPr="00D875EC">
        <w:rPr>
          <w:rFonts w:ascii="Times New Roman" w:hAnsi="Times New Roman" w:cs="Times New Roman"/>
          <w:sz w:val="24"/>
          <w:szCs w:val="24"/>
          <w:lang w:val="en-GB"/>
        </w:rPr>
        <w:t>children are experiencing a change</w:t>
      </w:r>
      <w:r w:rsidRPr="00D875EC">
        <w:rPr>
          <w:rFonts w:ascii="Times New Roman" w:hAnsi="Times New Roman" w:cs="Times New Roman"/>
          <w:sz w:val="24"/>
          <w:szCs w:val="24"/>
          <w:lang w:val="en-GB"/>
        </w:rPr>
        <w:t xml:space="preserve"> </w:t>
      </w:r>
      <w:r w:rsidR="00F6488C" w:rsidRPr="00D875EC">
        <w:rPr>
          <w:rFonts w:ascii="Times New Roman" w:hAnsi="Times New Roman" w:cs="Times New Roman"/>
          <w:sz w:val="24"/>
          <w:szCs w:val="24"/>
          <w:lang w:val="en-GB"/>
        </w:rPr>
        <w:t xml:space="preserve">in their </w:t>
      </w:r>
      <w:r w:rsidRPr="00D875EC">
        <w:rPr>
          <w:rFonts w:ascii="Times New Roman" w:hAnsi="Times New Roman" w:cs="Times New Roman"/>
          <w:sz w:val="24"/>
          <w:szCs w:val="24"/>
          <w:lang w:val="en-GB"/>
        </w:rPr>
        <w:t xml:space="preserve">usual daily habits, </w:t>
      </w:r>
      <w:r w:rsidR="002F3F26" w:rsidRPr="00D875EC">
        <w:rPr>
          <w:rFonts w:ascii="Times New Roman" w:hAnsi="Times New Roman" w:cs="Times New Roman"/>
          <w:sz w:val="24"/>
          <w:szCs w:val="24"/>
          <w:lang w:val="en-GB"/>
        </w:rPr>
        <w:t>it would be expected to find different sleep patterns</w:t>
      </w:r>
      <w:r w:rsidR="006E6A2C" w:rsidRPr="00D875EC">
        <w:rPr>
          <w:rFonts w:ascii="Times New Roman" w:hAnsi="Times New Roman" w:cs="Times New Roman"/>
          <w:sz w:val="24"/>
          <w:szCs w:val="24"/>
          <w:lang w:val="en-GB"/>
        </w:rPr>
        <w:t xml:space="preserve">; </w:t>
      </w:r>
      <w:r w:rsidR="00D13818" w:rsidRPr="00D875EC">
        <w:rPr>
          <w:rFonts w:ascii="Times New Roman" w:hAnsi="Times New Roman" w:cs="Times New Roman"/>
          <w:sz w:val="24"/>
          <w:szCs w:val="24"/>
          <w:lang w:val="en-GB"/>
        </w:rPr>
        <w:t xml:space="preserve">however, </w:t>
      </w:r>
      <w:r w:rsidR="006E6A2C" w:rsidRPr="00D875EC">
        <w:rPr>
          <w:rFonts w:ascii="Times New Roman" w:hAnsi="Times New Roman" w:cs="Times New Roman"/>
          <w:sz w:val="24"/>
          <w:szCs w:val="24"/>
          <w:lang w:val="en-GB"/>
        </w:rPr>
        <w:t xml:space="preserve">there is </w:t>
      </w:r>
      <w:r w:rsidR="00D13818" w:rsidRPr="00D875EC">
        <w:rPr>
          <w:rFonts w:ascii="Times New Roman" w:hAnsi="Times New Roman" w:cs="Times New Roman"/>
          <w:sz w:val="24"/>
          <w:szCs w:val="24"/>
          <w:lang w:val="en-GB"/>
        </w:rPr>
        <w:t xml:space="preserve">either </w:t>
      </w:r>
      <w:r w:rsidR="006E6A2C" w:rsidRPr="00D875EC">
        <w:rPr>
          <w:rFonts w:ascii="Times New Roman" w:hAnsi="Times New Roman" w:cs="Times New Roman"/>
          <w:sz w:val="24"/>
          <w:szCs w:val="24"/>
          <w:lang w:val="en-GB"/>
        </w:rPr>
        <w:t xml:space="preserve">moderate </w:t>
      </w:r>
      <w:r w:rsidR="00D13818" w:rsidRPr="00D875EC">
        <w:rPr>
          <w:rFonts w:ascii="Times New Roman" w:hAnsi="Times New Roman" w:cs="Times New Roman"/>
          <w:sz w:val="24"/>
          <w:szCs w:val="24"/>
          <w:lang w:val="en-GB"/>
        </w:rPr>
        <w:t xml:space="preserve">or insufficient </w:t>
      </w:r>
      <w:r w:rsidR="006E6A2C" w:rsidRPr="00D875EC">
        <w:rPr>
          <w:rFonts w:ascii="Times New Roman" w:hAnsi="Times New Roman" w:cs="Times New Roman"/>
          <w:sz w:val="24"/>
          <w:szCs w:val="24"/>
          <w:lang w:val="en-GB"/>
        </w:rPr>
        <w:t xml:space="preserve">evidence that </w:t>
      </w:r>
      <w:r w:rsidR="0044143F" w:rsidRPr="00D875EC">
        <w:rPr>
          <w:rFonts w:ascii="Times New Roman" w:hAnsi="Times New Roman" w:cs="Times New Roman"/>
          <w:sz w:val="24"/>
          <w:szCs w:val="24"/>
          <w:lang w:val="en-GB"/>
        </w:rPr>
        <w:t xml:space="preserve">daily habits such as higher </w:t>
      </w:r>
      <w:r w:rsidR="006E6A2C" w:rsidRPr="00D875EC">
        <w:rPr>
          <w:rFonts w:ascii="Times New Roman" w:hAnsi="Times New Roman" w:cs="Times New Roman"/>
          <w:sz w:val="24"/>
          <w:szCs w:val="24"/>
          <w:lang w:val="en-GB"/>
        </w:rPr>
        <w:t>screen time</w:t>
      </w:r>
      <w:r w:rsidR="00D13818" w:rsidRPr="00D875EC">
        <w:rPr>
          <w:rFonts w:ascii="Times New Roman" w:hAnsi="Times New Roman" w:cs="Times New Roman"/>
          <w:sz w:val="24"/>
          <w:szCs w:val="24"/>
          <w:lang w:val="en-GB"/>
        </w:rPr>
        <w:t xml:space="preserve"> or </w:t>
      </w:r>
      <w:r w:rsidR="001047FB" w:rsidRPr="00D875EC">
        <w:rPr>
          <w:rFonts w:ascii="Times New Roman" w:hAnsi="Times New Roman" w:cs="Times New Roman"/>
          <w:sz w:val="24"/>
          <w:szCs w:val="24"/>
          <w:lang w:val="en-GB"/>
        </w:rPr>
        <w:t>fixed timetable</w:t>
      </w:r>
      <w:r w:rsidR="006E6A2C" w:rsidRPr="00D875EC">
        <w:rPr>
          <w:rFonts w:ascii="Times New Roman" w:hAnsi="Times New Roman" w:cs="Times New Roman"/>
          <w:sz w:val="24"/>
          <w:szCs w:val="24"/>
          <w:lang w:val="en-GB"/>
        </w:rPr>
        <w:t xml:space="preserve"> </w:t>
      </w:r>
      <w:r w:rsidR="00AA17A8" w:rsidRPr="00D875EC">
        <w:rPr>
          <w:rFonts w:ascii="Times New Roman" w:hAnsi="Times New Roman" w:cs="Times New Roman"/>
          <w:sz w:val="24"/>
          <w:szCs w:val="24"/>
          <w:lang w:val="en-GB"/>
        </w:rPr>
        <w:t>substantially influence sleep</w:t>
      </w:r>
      <w:r w:rsidR="00D13818" w:rsidRPr="00D875EC">
        <w:rPr>
          <w:rFonts w:ascii="Times New Roman" w:hAnsi="Times New Roman" w:cs="Times New Roman"/>
          <w:sz w:val="24"/>
          <w:szCs w:val="24"/>
          <w:lang w:val="en-GB"/>
        </w:rPr>
        <w:t xml:space="preserve">, </w:t>
      </w:r>
      <w:r w:rsidR="001047FB" w:rsidRPr="00D875EC">
        <w:rPr>
          <w:rFonts w:ascii="Times New Roman" w:hAnsi="Times New Roman" w:cs="Times New Roman"/>
          <w:sz w:val="24"/>
          <w:szCs w:val="24"/>
          <w:lang w:val="en-GB"/>
        </w:rPr>
        <w:t xml:space="preserve">though </w:t>
      </w:r>
      <w:r w:rsidR="000F742C" w:rsidRPr="00D875EC">
        <w:rPr>
          <w:rFonts w:ascii="Times New Roman" w:hAnsi="Times New Roman" w:cs="Times New Roman"/>
          <w:sz w:val="24"/>
          <w:szCs w:val="24"/>
          <w:lang w:val="en-GB"/>
        </w:rPr>
        <w:t xml:space="preserve">higher </w:t>
      </w:r>
      <w:r w:rsidR="001047FB" w:rsidRPr="00D875EC">
        <w:rPr>
          <w:rFonts w:ascii="Times New Roman" w:hAnsi="Times New Roman" w:cs="Times New Roman"/>
          <w:sz w:val="24"/>
          <w:szCs w:val="24"/>
          <w:lang w:val="en-GB"/>
        </w:rPr>
        <w:t xml:space="preserve">physical activity and outdoor play have been directly associated with </w:t>
      </w:r>
      <w:r w:rsidR="000F742C" w:rsidRPr="00D875EC">
        <w:rPr>
          <w:rFonts w:ascii="Times New Roman" w:hAnsi="Times New Roman" w:cs="Times New Roman"/>
          <w:sz w:val="24"/>
          <w:szCs w:val="24"/>
          <w:lang w:val="en-GB"/>
        </w:rPr>
        <w:t>longer sleep</w:t>
      </w:r>
      <w:r w:rsidR="001047FB" w:rsidRPr="00D875EC">
        <w:rPr>
          <w:rFonts w:ascii="Times New Roman" w:hAnsi="Times New Roman" w:cs="Times New Roman"/>
          <w:sz w:val="24"/>
          <w:szCs w:val="24"/>
          <w:lang w:val="en-GB"/>
        </w:rPr>
        <w:t xml:space="preserve"> in pre-schoolers</w:t>
      </w:r>
      <w:r w:rsidR="00EC2065">
        <w:rPr>
          <w:rFonts w:ascii="Times New Roman" w:hAnsi="Times New Roman" w:cs="Times New Roman"/>
          <w:sz w:val="24"/>
          <w:szCs w:val="24"/>
          <w:lang w:val="en-GB"/>
        </w:rPr>
        <w:t xml:space="preserve"> </w:t>
      </w:r>
      <w:r w:rsidR="00AA17A8"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smrv.2019.101226","ISSN":"15322955","abstract":"Sleep is crucial to children's health and development. Reduced physical activity and increased screen time adversely impact older children's sleep, but little is known about these associations in children under 5 y. This systematic review examined the association between screen time/movement behaviors (sedentary behavior, physical activity) and sleep outcomes in infants (0–1 y); toddlers (1–2 y); and preschoolers (3–4 y). Evidence was selected according to Preferred Reporting Items for Systematic Reviews and Meta-Analyses guidelines and synthesized using vote counting based on the direction of association. Quality assessment and a Grading of Recommendations, Assessment, Development and Evaluation was performed, stratified according to child age, exposure and outcome measure. Thirty-one papers were included. Results indicate that screen time is associated with poorer sleep outcomes in infants, toddlers and preschoolers. Meta-analysis confirmed these unfavorable associations in infants and toddlers but not preschoolers. For movement behaviors results were mixed, though physical activity and outdoor play in particular were favorably associated with most sleep outcomes in toddlers and preschoolers. Overall, quality of evidence was very low, with strongest evidence for daily/evening screen time use in toddlers and preschoolers. Although high-quality experimental evidence is required, our findings should prompt parents, clinicians and educators to encourage sleep-promoting behaviors (e.g., less evening screen time) in the under 5s.","author":[{"dropping-particle":"","family":"Janssen","given":"Xanne","non-dropping-particle":"","parse-names":false,"suffix":""},{"dropping-particle":"","family":"Martin","given":"Anne","non-dropping-particle":"","parse-names":false,"suffix":""},{"dropping-particle":"","family":"Hughes","given":"Adrienne R.","non-dropping-particle":"","parse-names":false,"suffix":""},{"dropping-particle":"","family":"Hill","given":"Catherine M.","non-dropping-particle":"","parse-names":false,"suffix":""},{"dropping-particle":"","family":"Kotronoulas","given":"Grigorios","non-dropping-particle":"","parse-names":false,"suffix":""},{"dropping-particle":"","family":"Hesketh","given":"Kathryn R.","non-dropping-particle":"","parse-names":false,"suffix":""}],"container-title":"Sleep Medicine Reviews","id":"ITEM-1","issued":{"date-parts":[["2020"]]},"page":"101226","publisher":"Elsevier Ltd","title":"Associations of screen time, sedentary time and physical activity with sleep in under 5s: A systematic review and meta-analysis","type":"article-journal","volume":"49"},"uris":["http://www.mendeley.com/documents/?uuid=d55acb7f-ebdd-46ce-84eb-b635814a8396"]},{"id":"ITEM-2","itemData":{"DOI":"10.1016/j.smrv.2018.09.007","ISSN":"15322955","abstract":"To develop evidence-based healthy sleep interventions for children, this review provides insight into the behavioral determinants of sleep behavior. Hence the objective of this review is to systematically review the longitudinal evidence on determinants of children's sleep behavior. Studies were identified from searches in PubMed, PsycINFO, and Web of Science, until January 2017. Longitudinal studies investigating the association between potential determinants and sleep behavior (duration, quality and timing) in healthy children aged 4–12 years were included. The methodological quality was scored and the results were summarized using a best-evidence synthesis. We followed the PRISMA statement guidelines in order to summarize the evidence accurately and reliably. Twelve of the 45 included studies were rated as ‘high quality’. We found strong evidence for child age and moderate evidence for screen time, past sleep behavior, and a difficult temperament as determinant of sleep duration. For determinants of sleep quality, evidence was either insufficient or inconsistent. We found moderate evidence for week schedule as a determinant of sleep timing, with later bed- and wake times in weekends. More high quality studies, which are extensive, collaborative, and multidisciplinary, are needed into the determinants of all dimensions of sleep behavior.","author":[{"dropping-particle":"","family":"Belmon","given":"Laura S.","non-dropping-particle":"","parse-names":false,"suffix":""},{"dropping-particle":"","family":"Stralen","given":"Maartje M.","non-dropping-particle":"van","parse-names":false,"suffix":""},{"dropping-particle":"","family":"Busch","given":"Vincent","non-dropping-particle":"","parse-names":false,"suffix":""},{"dropping-particle":"","family":"Hamsen","given":"Irene A.","non-dropping-particle":"","parse-names":false,"suffix":""},{"dropping-particle":"","family":"Chinapaw","given":"Mai J.M.","non-dropping-particle":"","parse-names":false,"suffix":""}],"container-title":"Sleep Medicine Reviews","id":"ITEM-2","issued":{"date-parts":[["2019"]]},"page":"60-70","publisher":"Elsevier Ltd","title":"What are the determinants of children's sleep behavior? A systematic review of longitudinal studies","type":"article-journal","volume":"43"},"uris":["http://www.mendeley.com/documents/?uuid=21ff5c48-9d1a-4767-9b24-83046a4f8ae0"]}],"mendeley":{"formattedCitation":"(Belmon et al., 2019; Janssen et al., 2020)","plainTextFormattedCitation":"(Belmon et al., 2019; Janssen et al., 2020)","previouslyFormattedCitation":"(Belmon et al., 2019; Janssen et al., 2020)"},"properties":{"noteIndex":0},"schema":"https://github.com/citation-style-language/schema/raw/master/csl-citation.json"}</w:instrText>
      </w:r>
      <w:r w:rsidR="00AA17A8"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Belmon et al., 2019; Janssen et al., 2020)</w:t>
      </w:r>
      <w:r w:rsidR="00AA17A8"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23190" w:rsidRPr="00D875EC">
        <w:rPr>
          <w:rFonts w:ascii="Times New Roman" w:hAnsi="Times New Roman" w:cs="Times New Roman"/>
          <w:sz w:val="24"/>
          <w:szCs w:val="24"/>
          <w:lang w:val="en-GB"/>
        </w:rPr>
        <w:t xml:space="preserve"> </w:t>
      </w:r>
      <w:r w:rsidR="00E57D2D" w:rsidRPr="00D875EC">
        <w:rPr>
          <w:rFonts w:ascii="Times New Roman" w:hAnsi="Times New Roman" w:cs="Times New Roman"/>
          <w:sz w:val="24"/>
          <w:szCs w:val="24"/>
          <w:lang w:val="en-GB"/>
        </w:rPr>
        <w:t>Overall, modifiable sleep patterns are per se normal among child</w:t>
      </w:r>
      <w:r w:rsidR="00A23190" w:rsidRPr="00D875EC">
        <w:rPr>
          <w:rFonts w:ascii="Times New Roman" w:hAnsi="Times New Roman" w:cs="Times New Roman"/>
          <w:sz w:val="24"/>
          <w:szCs w:val="24"/>
          <w:lang w:val="en-GB"/>
        </w:rPr>
        <w:t>ren between 3 to 7 years of age</w:t>
      </w:r>
      <w:r w:rsidR="00EC2065">
        <w:rPr>
          <w:rFonts w:ascii="Times New Roman" w:hAnsi="Times New Roman" w:cs="Times New Roman"/>
          <w:sz w:val="24"/>
          <w:szCs w:val="24"/>
          <w:lang w:val="en-GB"/>
        </w:rPr>
        <w:t xml:space="preserve"> </w:t>
      </w:r>
      <w:r w:rsidR="00E57D2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jpeds.2014.11.014","ISSN":"10976833","abstract":"Objective To determine the reliability and stability of sleep (duration and quality) over time in young children using repeated accelerometer estimates of sleep. Study design One hundred ninety-four children wore Actical accelerometers for 5-day periods (24-hour monitoring) at 3, 4, 5, 5.5, 6.5, and 7 years of age. Sleep variables of interest (duration, onset, offset, latency, efficiency, and wake after sleep onset) were estimated using the Sadeh algorithm within a commercial data reduction program (ActiLife). Children were divided into various groups according to sleep stability, and demographic and behavioral differences were compared across groups by ANOVA. Results All measures of sleep quantity and quality required 4-7 days of accelerometry to obtain acceptable reliability estimates, except morning wake time (2-4 days), and sleep latency (11-21 days). Average year-to-year correlations were only moderate for most measures (r = 0.41-0.51), but considerably higher than those observed for sleep latency, efficiency, and wake after onset (r = 0.15-0.24). Only 29 children were classified as sleep-stable over the 4 years. These children were less likely to be from ethnic minority groups (P =.017) and had higher levels of day-time physical activity (P =.032). Conclusions Sleep patterns in children are not particularly stable, showing considerable variation both within a week and across the years. Few children exhibit stable sleep patterns over time, yet characterization of these children might provide further information regarding how sleep benefits health.","author":[{"dropping-particle":"","family":"Taylor","given":"Rachael W.","non-dropping-particle":"","parse-names":false,"suffix":""},{"dropping-particle":"","family":"Williams","given":"Sheila M.","non-dropping-particle":"","parse-names":false,"suffix":""},{"dropping-particle":"","family":"Farmer","given":"Victoria L.","non-dropping-particle":"","parse-names":false,"suffix":""},{"dropping-particle":"","family":"Taylor","given":"Barry J.","non-dropping-particle":"","parse-names":false,"suffix":""}],"container-title":"Journal of Pediatrics","id":"ITEM-1","issue":"3","issued":{"date-parts":[["2015"]]},"page":"697-702.e1","publisher":"Elsevier Inc","title":"The stability of sleep patterns in children 3 to 7 years of age","type":"article-journal","volume":"166"},"uris":["http://www.mendeley.com/documents/?uuid=eef5202b-b14e-4dd1-a2bf-8ae6a7fa7687"]}],"mendeley":{"formattedCitation":"(Taylor et al., 2015)","plainTextFormattedCitation":"(Taylor et al., 2015)","previouslyFormattedCitation":"(Taylor et al., 2015)"},"properties":{"noteIndex":0},"schema":"https://github.com/citation-style-language/schema/raw/master/csl-citation.json"}</w:instrText>
      </w:r>
      <w:r w:rsidR="00E57D2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Taylor et al., 2015)</w:t>
      </w:r>
      <w:r w:rsidR="00E57D2D"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E57D2D" w:rsidRPr="00D875EC">
        <w:rPr>
          <w:rFonts w:ascii="Times New Roman" w:hAnsi="Times New Roman" w:cs="Times New Roman"/>
          <w:sz w:val="24"/>
          <w:szCs w:val="24"/>
          <w:lang w:val="en-GB"/>
        </w:rPr>
        <w:t xml:space="preserve"> </w:t>
      </w:r>
      <w:r w:rsidR="00EC699E" w:rsidRPr="00D875EC">
        <w:rPr>
          <w:rFonts w:ascii="Times New Roman" w:hAnsi="Times New Roman" w:cs="Times New Roman"/>
          <w:sz w:val="24"/>
          <w:szCs w:val="24"/>
          <w:lang w:val="en-GB"/>
        </w:rPr>
        <w:t>Particularly, l</w:t>
      </w:r>
      <w:r w:rsidR="002F3F26" w:rsidRPr="00D875EC">
        <w:rPr>
          <w:rFonts w:ascii="Times New Roman" w:hAnsi="Times New Roman" w:cs="Times New Roman"/>
          <w:sz w:val="24"/>
          <w:szCs w:val="24"/>
          <w:lang w:val="en-GB"/>
        </w:rPr>
        <w:t>onger sleep duration</w:t>
      </w:r>
      <w:r w:rsidR="00F6488C" w:rsidRPr="00D875EC">
        <w:rPr>
          <w:rFonts w:ascii="Times New Roman" w:hAnsi="Times New Roman" w:cs="Times New Roman"/>
          <w:sz w:val="24"/>
          <w:szCs w:val="24"/>
          <w:lang w:val="en-GB"/>
        </w:rPr>
        <w:t>,</w:t>
      </w:r>
      <w:r w:rsidR="002F3F26" w:rsidRPr="00D875EC">
        <w:rPr>
          <w:rFonts w:ascii="Times New Roman" w:hAnsi="Times New Roman" w:cs="Times New Roman"/>
          <w:sz w:val="24"/>
          <w:szCs w:val="24"/>
          <w:lang w:val="en-GB"/>
        </w:rPr>
        <w:t xml:space="preserve"> </w:t>
      </w:r>
      <w:r w:rsidR="00EC699E" w:rsidRPr="00D875EC">
        <w:rPr>
          <w:rFonts w:ascii="Times New Roman" w:hAnsi="Times New Roman" w:cs="Times New Roman"/>
          <w:sz w:val="24"/>
          <w:szCs w:val="24"/>
          <w:lang w:val="en-GB"/>
        </w:rPr>
        <w:t xml:space="preserve">which </w:t>
      </w:r>
      <w:r w:rsidR="002F3F26" w:rsidRPr="00D875EC">
        <w:rPr>
          <w:rFonts w:ascii="Times New Roman" w:hAnsi="Times New Roman" w:cs="Times New Roman"/>
          <w:sz w:val="24"/>
          <w:szCs w:val="24"/>
          <w:lang w:val="en-GB"/>
        </w:rPr>
        <w:t xml:space="preserve">has been associated with lower </w:t>
      </w:r>
      <w:r w:rsidR="00FE5205" w:rsidRPr="00D875EC">
        <w:rPr>
          <w:rFonts w:ascii="Times New Roman" w:hAnsi="Times New Roman" w:cs="Times New Roman"/>
          <w:sz w:val="24"/>
          <w:szCs w:val="24"/>
          <w:lang w:val="en-GB"/>
        </w:rPr>
        <w:t>body mass index, higher diet quality and hig</w:t>
      </w:r>
      <w:r w:rsidR="00A23190" w:rsidRPr="00D875EC">
        <w:rPr>
          <w:rFonts w:ascii="Times New Roman" w:hAnsi="Times New Roman" w:cs="Times New Roman"/>
          <w:sz w:val="24"/>
          <w:szCs w:val="24"/>
          <w:lang w:val="en-GB"/>
        </w:rPr>
        <w:t>her levels of physical activity</w:t>
      </w:r>
      <w:r w:rsidR="00EC2065">
        <w:rPr>
          <w:rFonts w:ascii="Times New Roman" w:hAnsi="Times New Roman" w:cs="Times New Roman"/>
          <w:sz w:val="24"/>
          <w:szCs w:val="24"/>
          <w:lang w:val="en-GB"/>
        </w:rPr>
        <w:t xml:space="preserve"> </w:t>
      </w:r>
      <w:r w:rsidR="00FE5205"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7269/CJPH.106.4892","ISSN":"19207476","abstract":"Objectives: To describe sleep duration and sleep characteristics, and to examine the associations between sleep duration and characteristics and body weight status, diet quality, and physical activity levels among grade 5 children in Nova Scotia. Methods: A provincially representative sample of 5,560 grade 5 children and their parents in Nova Scotia was surveyed. Parents were asked to report their child’s bedtime and wake-up time, and to indicate how often their child snored or felt sleepy during the day. Dietary intake and physical activity were selfreported by children using the Harvard Youth/Adolescent Food Frequency Questionnaire and the Physical Activity Questionnaire for Children respectively. Body weight status was determined using measured heights and weights. Linear and logistic random effects models with children nested within schools were used to test for associations. Results: Approximately half of the surveyed parents reported that their children were not getting adequate sleep at night. Longer sleep duration was statistically significantly associated with decreased risk for overweight and obesity independent of other sleep characteristics (OR = 0.82, 95% CI: 0.73, 0.91). Longer sleep duration was also associated with better diet quality and higher levels of physical activity. Conclusions: These findings indicate a need for health promotion strategies to encourage adequate sleep and to promote healthy sleep environments among children. Given the links among sleep, body weight status and lifestyle behaviours, these messages should be included in public health interventions aimed at preventing obesity and promoting health among children.","author":[{"dropping-particle":"","family":"Khan","given":"Mohammad K.A.","non-dropping-particle":"","parse-names":false,"suffix":""},{"dropping-particle":"","family":"Chu","given":"Yen Li","non-dropping-particle":"","parse-names":false,"suffix":""},{"dropping-particle":"","family":"Kirk","given":"Sara F.L.","non-dropping-particle":"","parse-names":false,"suffix":""},{"dropping-particle":"","family":"Veugelers","given":"Paul J.","non-dropping-particle":"","parse-names":false,"suffix":""}],"container-title":"Canadian Journal of Public Health","id":"ITEM-1","issue":"5","issued":{"date-parts":[["2015"]]},"page":"e277-e282","title":"Are sleep duration and sleep quality associated with diet quality, physical activity, and body weight status? A population-based study of Canadian children","type":"article-journal","volume":"106"},"uris":["http://www.mendeley.com/documents/?uuid=bd7d20a7-da29-4593-9435-6a096185c9cd"]}],"mendeley":{"formattedCitation":"(Khan et al., 2015)","plainTextFormattedCitation":"(Khan et al., 2015)","previouslyFormattedCitation":"(Khan et al., 2015)"},"properties":{"noteIndex":0},"schema":"https://github.com/citation-style-language/schema/raw/master/csl-citation.json"}</w:instrText>
      </w:r>
      <w:r w:rsidR="00FE5205"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Khan et al., 2015)</w:t>
      </w:r>
      <w:r w:rsidR="00FE5205"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 xml:space="preserve">. </w:t>
      </w:r>
      <w:r w:rsidR="00EC699E" w:rsidRPr="00D875EC">
        <w:rPr>
          <w:rFonts w:ascii="Times New Roman" w:hAnsi="Times New Roman" w:cs="Times New Roman"/>
          <w:sz w:val="24"/>
          <w:szCs w:val="24"/>
          <w:lang w:val="en-GB"/>
        </w:rPr>
        <w:t>Further</w:t>
      </w:r>
      <w:r w:rsidR="00F6488C" w:rsidRPr="00D875EC">
        <w:rPr>
          <w:rFonts w:ascii="Times New Roman" w:hAnsi="Times New Roman" w:cs="Times New Roman"/>
          <w:sz w:val="24"/>
          <w:szCs w:val="24"/>
          <w:lang w:val="en-GB"/>
        </w:rPr>
        <w:t>more</w:t>
      </w:r>
      <w:r w:rsidR="00EC699E" w:rsidRPr="00D875EC">
        <w:rPr>
          <w:rFonts w:ascii="Times New Roman" w:hAnsi="Times New Roman" w:cs="Times New Roman"/>
          <w:sz w:val="24"/>
          <w:szCs w:val="24"/>
          <w:lang w:val="en-GB"/>
        </w:rPr>
        <w:t>,</w:t>
      </w:r>
      <w:r w:rsidR="00D852D3" w:rsidRPr="00D875EC">
        <w:rPr>
          <w:rFonts w:ascii="Times New Roman" w:hAnsi="Times New Roman" w:cs="Times New Roman"/>
          <w:sz w:val="24"/>
          <w:szCs w:val="24"/>
          <w:lang w:val="en-GB"/>
        </w:rPr>
        <w:t xml:space="preserve"> sleep time increased by 0.65 hours/day among children a</w:t>
      </w:r>
      <w:r w:rsidR="006701A8" w:rsidRPr="00D875EC">
        <w:rPr>
          <w:rFonts w:ascii="Times New Roman" w:hAnsi="Times New Roman" w:cs="Times New Roman"/>
          <w:sz w:val="24"/>
          <w:szCs w:val="24"/>
          <w:lang w:val="en-GB"/>
        </w:rPr>
        <w:t>nd adolescents during COVID-19 l</w:t>
      </w:r>
      <w:r w:rsidR="00D852D3" w:rsidRPr="00D875EC">
        <w:rPr>
          <w:rFonts w:ascii="Times New Roman" w:hAnsi="Times New Roman" w:cs="Times New Roman"/>
          <w:sz w:val="24"/>
          <w:szCs w:val="24"/>
          <w:lang w:val="en-GB"/>
        </w:rPr>
        <w:t>ockdown in Italy</w:t>
      </w:r>
      <w:r w:rsidR="00EC2065">
        <w:rPr>
          <w:rFonts w:ascii="Times New Roman" w:hAnsi="Times New Roman" w:cs="Times New Roman"/>
          <w:sz w:val="24"/>
          <w:szCs w:val="24"/>
          <w:lang w:val="en-GB"/>
        </w:rPr>
        <w:t xml:space="preserve"> </w:t>
      </w:r>
      <w:r w:rsidR="00D852D3"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2/oby.22861","ISBN":"0000000192088","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Pietrobelli","given":"Angelo","non-dropping-particle":"","parse-names":false,"suffix":""},{"dropping-particle":"","family":"Pecoraro","given":"Luca","non-dropping-particle":"","parse-names":false,"suffix":""},{"dropping-particle":"","family":"Ferruzzi","given":"Alessandro","non-dropping-particle":"","parse-names":false,"suffix":""},{"dropping-particle":"","family":"Heo","given":"Moonseong","non-dropping-particle":"","parse-names":false,"suffix":""},{"dropping-particle":"","family":"Faith","given":"Myles","non-dropping-particle":"","parse-names":false,"suffix":""},{"dropping-particle":"","family":"Zoller","given":"Thomas","non-dropping-particle":"","parse-names":false,"suffix":""},{"dropping-particle":"","family":"Antoniazzi","given":"Franco","non-dropping-particle":"","parse-names":false,"suffix":""},{"dropping-particle":"","family":"Piacentini","given":"Giorgio","non-dropping-particle":"","parse-names":false,"suffix":""},{"dropping-particle":"","family":"Fearnbach","given":"S. Nicole","non-dropping-particle":"","parse-names":false,"suffix":""},{"dropping-particle":"","family":"Heymsfield","given":"Steven B.","non-dropping-particle":"","parse-names":false,"suffix":""}],"container-title":"Obesity","id":"ITEM-1","issue":"8","issued":{"date-parts":[["2020"]]},"page":"1382-1385","title":"Effects of COVID-19 Lockdown on Lifestyle Behaviors in Children with Obesity Living in Verona, Italy: A Longitudinal Study","type":"article-journal","volume":"28"},"uris":["http://www.mendeley.com/documents/?uuid=94d2a840-e196-4a92-8494-993ff70887c9","http://www.mendeley.com/documents/?uuid=591a8ca9-e1ef-4b9d-8fa6-a88fff7a2c22"]}],"mendeley":{"formattedCitation":"(Pietrobelli et al., 2020)","plainTextFormattedCitation":"(Pietrobelli et al., 2020)","previouslyFormattedCitation":"(Pietrobelli et al., 2020)"},"properties":{"noteIndex":0},"schema":"https://github.com/citation-style-language/schema/raw/master/csl-citation.json"}</w:instrText>
      </w:r>
      <w:r w:rsidR="00D852D3"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Pietrobelli et al., 2020)</w:t>
      </w:r>
      <w:r w:rsidR="00D852D3"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EC699E" w:rsidRPr="00D875EC">
        <w:rPr>
          <w:rFonts w:ascii="Times New Roman" w:hAnsi="Times New Roman" w:cs="Times New Roman"/>
          <w:sz w:val="24"/>
          <w:szCs w:val="24"/>
          <w:lang w:val="en-GB"/>
        </w:rPr>
        <w:t xml:space="preserve"> </w:t>
      </w:r>
      <w:r w:rsidR="00D852D3" w:rsidRPr="00D875EC">
        <w:rPr>
          <w:rFonts w:ascii="Times New Roman" w:hAnsi="Times New Roman" w:cs="Times New Roman"/>
          <w:sz w:val="24"/>
          <w:szCs w:val="24"/>
          <w:lang w:val="en-GB"/>
        </w:rPr>
        <w:t>T</w:t>
      </w:r>
      <w:r w:rsidR="00EC699E" w:rsidRPr="00D875EC">
        <w:rPr>
          <w:rFonts w:ascii="Times New Roman" w:hAnsi="Times New Roman" w:cs="Times New Roman"/>
          <w:sz w:val="24"/>
          <w:szCs w:val="24"/>
          <w:lang w:val="en-GB"/>
        </w:rPr>
        <w:t>his association between</w:t>
      </w:r>
      <w:r w:rsidR="00E57D2D" w:rsidRPr="00D875EC">
        <w:rPr>
          <w:rFonts w:ascii="Times New Roman" w:hAnsi="Times New Roman" w:cs="Times New Roman"/>
          <w:sz w:val="24"/>
          <w:szCs w:val="24"/>
          <w:lang w:val="en-GB"/>
        </w:rPr>
        <w:t xml:space="preserve"> physic</w:t>
      </w:r>
      <w:r w:rsidR="00EC699E" w:rsidRPr="00D875EC">
        <w:rPr>
          <w:rFonts w:ascii="Times New Roman" w:hAnsi="Times New Roman" w:cs="Times New Roman"/>
          <w:sz w:val="24"/>
          <w:szCs w:val="24"/>
          <w:lang w:val="en-GB"/>
        </w:rPr>
        <w:t>al activity and sleep patterns has been observed to be bidirectional; t</w:t>
      </w:r>
      <w:r w:rsidR="00E57D2D" w:rsidRPr="00D875EC">
        <w:rPr>
          <w:rFonts w:ascii="Times New Roman" w:hAnsi="Times New Roman" w:cs="Times New Roman"/>
          <w:sz w:val="24"/>
          <w:szCs w:val="24"/>
          <w:lang w:val="en-GB"/>
        </w:rPr>
        <w:t>hus, maintaining usual daily habits regarding physical activity and other usual activities might be useful in order to stimulate enough sleep time</w:t>
      </w:r>
      <w:r w:rsidR="00A23190" w:rsidRPr="00D875EC">
        <w:rPr>
          <w:rFonts w:ascii="Times New Roman" w:hAnsi="Times New Roman" w:cs="Times New Roman"/>
          <w:sz w:val="24"/>
          <w:szCs w:val="24"/>
          <w:lang w:val="en-GB"/>
        </w:rPr>
        <w:t xml:space="preserve"> in younger children</w:t>
      </w:r>
      <w:r w:rsidR="00EC2065">
        <w:rPr>
          <w:rFonts w:ascii="Times New Roman" w:hAnsi="Times New Roman" w:cs="Times New Roman"/>
          <w:sz w:val="24"/>
          <w:szCs w:val="24"/>
          <w:lang w:val="en-GB"/>
        </w:rPr>
        <w:t xml:space="preserve"> </w:t>
      </w:r>
      <w:r w:rsidR="00EC699E"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90/ijerph17030710","ISSN":"16604601","abstract":"Physical activity (PA) and sleep contribute to better children’s health. Nonetheless, the bidirectional relationship between both of these health-related factors is unclear when using objective measures. The aims of this study were (1) to describe the PA (light PA and moderate-to-vigorous PA (MVPA) and sleep (duration, latency, and efficiency) patterns of children and compare them with recommendations, and (2) to analyze the bidirectional association between PA levels and sleep patterns in 470 Spanish children according to sex (average age of 8.4 (0.4) years, 51.9% boys). A tri-axial accelerometer and sleep logs were used to measure PA (light PA and MVPA) and sleep patterns (duration, latency, and efficiency) in the children for seven consecutive days. Linear mixed models were conducted to analyze the bidirectional association (PA → sleep and sleep → PA) adjusted for the child, the sex, the school, and the day of observation. The results showed that, overall, the children did not meet the sleep duration recommendations per day. Regarding the bidirectional association, increased light PA and MVPA during the day was related to decreased sleep duration but an improvement in sleep efficiency that night. However, sleep duration and sleep efficiency were only related negatively and positively to light PA the following day, respectively. Regarding sex, light PA was associated with decreased sleep duration in both sexes, although the average value was lower in boys. In addition, light PA was also related only to an improvement in sleep efficiency the same night in both sexes, with girls generally having more efficient sleep. More studies in a representative sample of children that use objective measures to corroborate these results are needed.","author":[{"dropping-particle":"","family":"Ávila-garcía","given":"Manuel","non-dropping-particle":"","parse-names":false,"suffix":""},{"dropping-particle":"","family":"Femia-marzo","given":"Pedro","non-dropping-particle":"","parse-names":false,"suffix":""},{"dropping-particle":"","family":"Huertas-delgado","given":"Francisco Javier","non-dropping-particle":"","parse-names":false,"suffix":""},{"dropping-particle":"","family":"Tercedor","given":"Pablo","non-dropping-particle":"","parse-names":false,"suffix":""}],"container-title":"International Journal of Environmental Research and Public Health","id":"ITEM-1","issue":"3","issued":{"date-parts":[["2020"]]},"title":"Bidirectional associations between objective physical activity and sleep patterns in spanish school children","type":"article-journal","volume":"17"},"uris":["http://www.mendeley.com/documents/?uuid=c76b7bd6-78e4-49a2-8387-91ce330aa91b"]},{"id":"ITEM-2","itemData":{"DOI":"10.3109/03014460.2014.928367","ISSN":"14645033","abstract":"Aim: Objective methods were used to evaluate children's sleep and physical activity over several days in order to test the hypotheses that: (1) low average sleep duration and/or sleep efficiency are linked to a low amount of physical activity; and (2) a reduction in sleep quantity and/or sleep efficiency during the night is followed by a decrease in physical activity the following day. Methods: This is a multi-centre, observational study involving 276 children, aged 10.5-12 years, from diverse urban settings in Croatia, Slovenia and the US. Sleep and activity were monitored for 2-6 days (median=4) using the Sensewear Armband™ multi-sensor body monitor. Results: While average sleep duration and efficiency were unrelated to physical activity, within-subjects associations revealed that an extra hour spent in bed during the night was followed by a 16-minute decrease in moderate-to-vigorous physical activity (p&lt;0.001). This was accompanied by a 4.5kJ/kg and 5.9kJ/kg lower total daily energy expenditure in boys and girls, respectively (p&lt;0.001). Conclusions: This study found no evidence for a link between short sleep and low or reduced physical activity.","author":[{"dropping-particle":"","family":"Sorić","given":"Maroje","non-dropping-particle":"","parse-names":false,"suffix":""},{"dropping-particle":"","family":"Starc","given":"Gregor","non-dropping-particle":"","parse-names":false,"suffix":""},{"dropping-particle":"","family":"Borer","given":"Katarina T.","non-dropping-particle":"","parse-names":false,"suffix":""},{"dropping-particle":"","family":"Jurak","given":"Gregor","non-dropping-particle":"","parse-names":false,"suffix":""},{"dropping-particle":"","family":"Kovač","given":"Marjeta","non-dropping-particle":"","parse-names":false,"suffix":""},{"dropping-particle":"","family":"Strel","given":"Janko","non-dropping-particle":"","parse-names":false,"suffix":""},{"dropping-particle":"","family":"Mišigoj-Duraković","given":"Marjeta","non-dropping-particle":"","parse-names":false,"suffix":""}],"container-title":"Annals of Human Biology","id":"ITEM-2","issue":"1","issued":{"date-parts":[["2015"]]},"page":"31-37","title":"Associations of objectively assessed sleep and physical activity in 11-year old children","type":"article-journal","volume":"42"},"uris":["http://www.mendeley.com/documents/?uuid=8179392a-2483-4bcb-b960-7ce04145b6db","http://www.mendeley.com/documents/?uuid=77f3be2b-efe9-4857-832c-d87f44ebda80"]}],"mendeley":{"formattedCitation":"(Ávila-garcía et al., 2020; Sorić et al., 2015)","plainTextFormattedCitation":"(Ávila-garcía et al., 2020; Sorić et al., 2015)","previouslyFormattedCitation":"(Ávila-garcía et al., 2020; Sorić et al., 2015)"},"properties":{"noteIndex":0},"schema":"https://github.com/citation-style-language/schema/raw/master/csl-citation.json"}</w:instrText>
      </w:r>
      <w:r w:rsidR="00EC699E"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Ávila-garcía et al., 2020; Sorić et al., 2015)</w:t>
      </w:r>
      <w:r w:rsidR="00EC699E"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p>
    <w:p w14:paraId="4E51AD22" w14:textId="3D56C7FB" w:rsidR="00AA4030" w:rsidRPr="00D875EC" w:rsidRDefault="00AA4030"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Physical activity</w:t>
      </w:r>
      <w:r w:rsidR="00E70398" w:rsidRPr="00D875EC">
        <w:rPr>
          <w:rFonts w:ascii="Times New Roman" w:hAnsi="Times New Roman" w:cs="Times New Roman"/>
          <w:b/>
          <w:sz w:val="24"/>
          <w:szCs w:val="24"/>
          <w:lang w:val="en-GB"/>
        </w:rPr>
        <w:t xml:space="preserve">, </w:t>
      </w:r>
      <w:r w:rsidR="00614EDE" w:rsidRPr="00D875EC">
        <w:rPr>
          <w:rFonts w:ascii="Times New Roman" w:hAnsi="Times New Roman" w:cs="Times New Roman"/>
          <w:b/>
          <w:sz w:val="24"/>
          <w:szCs w:val="24"/>
          <w:lang w:val="en-GB"/>
        </w:rPr>
        <w:t>physical fitness</w:t>
      </w:r>
      <w:r w:rsidR="00E70398" w:rsidRPr="00D875EC">
        <w:rPr>
          <w:rFonts w:ascii="Times New Roman" w:hAnsi="Times New Roman" w:cs="Times New Roman"/>
          <w:b/>
          <w:sz w:val="24"/>
          <w:szCs w:val="24"/>
          <w:lang w:val="en-GB"/>
        </w:rPr>
        <w:t xml:space="preserve"> and sedentary behaviors</w:t>
      </w:r>
    </w:p>
    <w:p w14:paraId="2E6BC619" w14:textId="31DE9565" w:rsidR="00DB1736" w:rsidRPr="00D875EC" w:rsidRDefault="006F7E6C"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The </w:t>
      </w:r>
      <w:r w:rsidR="000B724C" w:rsidRPr="00D875EC">
        <w:rPr>
          <w:rFonts w:ascii="Times New Roman" w:hAnsi="Times New Roman" w:cs="Times New Roman"/>
          <w:sz w:val="24"/>
          <w:szCs w:val="24"/>
          <w:lang w:val="en-GB"/>
        </w:rPr>
        <w:t>link betw</w:t>
      </w:r>
      <w:r w:rsidR="001B3357" w:rsidRPr="00D875EC">
        <w:rPr>
          <w:rFonts w:ascii="Times New Roman" w:hAnsi="Times New Roman" w:cs="Times New Roman"/>
          <w:sz w:val="24"/>
          <w:szCs w:val="24"/>
          <w:lang w:val="en-GB"/>
        </w:rPr>
        <w:t>e</w:t>
      </w:r>
      <w:r w:rsidR="000B724C" w:rsidRPr="00D875EC">
        <w:rPr>
          <w:rFonts w:ascii="Times New Roman" w:hAnsi="Times New Roman" w:cs="Times New Roman"/>
          <w:sz w:val="24"/>
          <w:szCs w:val="24"/>
          <w:lang w:val="en-GB"/>
        </w:rPr>
        <w:t>en</w:t>
      </w:r>
      <w:r w:rsidRPr="00D875EC">
        <w:rPr>
          <w:rFonts w:ascii="Times New Roman" w:hAnsi="Times New Roman" w:cs="Times New Roman"/>
          <w:sz w:val="24"/>
          <w:szCs w:val="24"/>
          <w:lang w:val="en-GB"/>
        </w:rPr>
        <w:t xml:space="preserve"> social isolation </w:t>
      </w:r>
      <w:r w:rsidR="000B724C" w:rsidRPr="00D875EC">
        <w:rPr>
          <w:rFonts w:ascii="Times New Roman" w:hAnsi="Times New Roman" w:cs="Times New Roman"/>
          <w:sz w:val="24"/>
          <w:szCs w:val="24"/>
          <w:lang w:val="en-GB"/>
        </w:rPr>
        <w:t>and</w:t>
      </w:r>
      <w:r w:rsidR="00614EDE" w:rsidRPr="00D875EC">
        <w:rPr>
          <w:rFonts w:ascii="Times New Roman" w:hAnsi="Times New Roman" w:cs="Times New Roman"/>
          <w:sz w:val="24"/>
          <w:szCs w:val="24"/>
          <w:lang w:val="en-GB"/>
        </w:rPr>
        <w:t xml:space="preserve"> lower</w:t>
      </w:r>
      <w:r w:rsidRPr="00D875EC">
        <w:rPr>
          <w:rFonts w:ascii="Times New Roman" w:hAnsi="Times New Roman" w:cs="Times New Roman"/>
          <w:sz w:val="24"/>
          <w:szCs w:val="24"/>
          <w:lang w:val="en-GB"/>
        </w:rPr>
        <w:t xml:space="preserve"> physical activity levels</w:t>
      </w:r>
      <w:r w:rsidR="00614EDE" w:rsidRPr="00D875EC">
        <w:rPr>
          <w:rFonts w:ascii="Times New Roman" w:hAnsi="Times New Roman" w:cs="Times New Roman"/>
          <w:sz w:val="24"/>
          <w:szCs w:val="24"/>
          <w:lang w:val="en-GB"/>
        </w:rPr>
        <w:t xml:space="preserve"> and physical fitness in children </w:t>
      </w:r>
      <w:r w:rsidR="008171F4" w:rsidRPr="00D875EC">
        <w:rPr>
          <w:rFonts w:ascii="Times New Roman" w:hAnsi="Times New Roman" w:cs="Times New Roman"/>
          <w:sz w:val="24"/>
          <w:szCs w:val="24"/>
          <w:lang w:val="en-GB"/>
        </w:rPr>
        <w:t xml:space="preserve">was </w:t>
      </w:r>
      <w:r w:rsidR="000B724C" w:rsidRPr="00D875EC">
        <w:rPr>
          <w:rFonts w:ascii="Times New Roman" w:hAnsi="Times New Roman" w:cs="Times New Roman"/>
          <w:sz w:val="24"/>
          <w:szCs w:val="24"/>
          <w:lang w:val="en-GB"/>
        </w:rPr>
        <w:t xml:space="preserve">identified </w:t>
      </w:r>
      <w:r w:rsidR="00614EDE" w:rsidRPr="00D875EC">
        <w:rPr>
          <w:rFonts w:ascii="Times New Roman" w:hAnsi="Times New Roman" w:cs="Times New Roman"/>
          <w:sz w:val="24"/>
          <w:szCs w:val="24"/>
          <w:lang w:val="en-GB"/>
        </w:rPr>
        <w:t>decades ago</w:t>
      </w:r>
      <w:r w:rsidR="00EC2065">
        <w:rPr>
          <w:rFonts w:ascii="Times New Roman" w:hAnsi="Times New Roman" w:cs="Times New Roman"/>
          <w:sz w:val="24"/>
          <w:szCs w:val="24"/>
          <w:lang w:val="en-GB"/>
        </w:rPr>
        <w:t xml:space="preserve"> </w:t>
      </w:r>
      <w:r w:rsidR="00614EDE"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7/bf00421323","ISSN":"0301-5548","author":[{"dropping-particle":"","family":"Andersen","given":"K. L.","non-dropping-particle":"","parse-names":false,"suffix":""},{"dropping-particle":"","family":"Seliger","given":"V.","non-dropping-particle":"","parse-names":false,"suffix":""},{"dropping-particle":"","family":"Rutenfranz","given":"J.","non-dropping-particle":"","parse-names":false,"suffix":""},{"dropping-particle":"","family":"Nesset","given":"T.","non-dropping-particle":"","parse-names":false,"suffix":""}],"container-title":"European Journal of Applied Physiology and Occupational Physiology","id":"ITEM-1","issue":"2-3","issued":{"date-parts":[["1980"]]},"page":"155-166","title":"Physical performance capacity of children in Norway","type":"article-journal","volume":"45"},"uris":["http://www.mendeley.com/documents/?uuid=9077b5f1-b2e5-41d9-8fda-b90da3b30b04"]}],"mendeley":{"formattedCitation":"(Andersen et al., 1980)","plainTextFormattedCitation":"(Andersen et al., 1980)","previouslyFormattedCitation":"(Andersen et al., 1980)"},"properties":{"noteIndex":0},"schema":"https://github.com/citation-style-language/schema/raw/master/csl-citation.json"}</w:instrText>
      </w:r>
      <w:r w:rsidR="00614EDE"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Andersen et al., 1980)</w:t>
      </w:r>
      <w:r w:rsidR="00614EDE"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23190" w:rsidRPr="00D875EC">
        <w:rPr>
          <w:rFonts w:ascii="Times New Roman" w:hAnsi="Times New Roman" w:cs="Times New Roman"/>
          <w:sz w:val="24"/>
          <w:szCs w:val="24"/>
          <w:lang w:val="en-GB"/>
        </w:rPr>
        <w:t xml:space="preserve"> </w:t>
      </w:r>
      <w:r w:rsidR="006701A8" w:rsidRPr="00D875EC">
        <w:rPr>
          <w:rFonts w:ascii="Times New Roman" w:hAnsi="Times New Roman" w:cs="Times New Roman"/>
          <w:sz w:val="24"/>
          <w:szCs w:val="24"/>
          <w:lang w:val="en-GB"/>
        </w:rPr>
        <w:t xml:space="preserve">whereas the COVID-19 lockdown has now been observed to reduce by  2.30 hours/week the exercise time among children and adolescents </w:t>
      </w:r>
      <w:r w:rsidR="006701A8"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2/oby.22861","ISBN":"0000000192088","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Pietrobelli","given":"Angelo","non-dropping-particle":"","parse-names":false,"suffix":""},{"dropping-particle":"","family":"Pecoraro","given":"Luca","non-dropping-particle":"","parse-names":false,"suffix":""},{"dropping-particle":"","family":"Ferruzzi","given":"Alessandro","non-dropping-particle":"","parse-names":false,"suffix":""},{"dropping-particle":"","family":"Heo","given":"Moonseong","non-dropping-particle":"","parse-names":false,"suffix":""},{"dropping-particle":"","family":"Faith","given":"Myles","non-dropping-particle":"","parse-names":false,"suffix":""},{"dropping-particle":"","family":"Zoller","given":"Thomas","non-dropping-particle":"","parse-names":false,"suffix":""},{"dropping-particle":"","family":"Antoniazzi","given":"Franco","non-dropping-particle":"","parse-names":false,"suffix":""},{"dropping-particle":"","family":"Piacentini","given":"Giorgio","non-dropping-particle":"","parse-names":false,"suffix":""},{"dropping-particle":"","family":"Fearnbach","given":"S. Nicole","non-dropping-particle":"","parse-names":false,"suffix":""},{"dropping-particle":"","family":"Heymsfield","given":"Steven B.","non-dropping-particle":"","parse-names":false,"suffix":""}],"container-title":"Obesity","id":"ITEM-1","issue":"8","issued":{"date-parts":[["2020"]]},"page":"1382-1385","title":"Effects of COVID-19 Lockdown on Lifestyle Behaviors in Children with Obesity Living in Verona, Italy: A Longitudinal Study","type":"article-journal","volume":"28"},"uris":["http://www.mendeley.com/documents/?uuid=94d2a840-e196-4a92-8494-993ff70887c9","http://www.mendeley.com/documents/?uuid=591a8ca9-e1ef-4b9d-8fa6-a88fff7a2c22"]}],"mendeley":{"formattedCitation":"(Pietrobelli et al., 2020)","plainTextFormattedCitation":"(Pietrobelli et al., 2020)","previouslyFormattedCitation":"(Pietrobelli et al., 2020)"},"properties":{"noteIndex":0},"schema":"https://github.com/citation-style-language/schema/raw/master/csl-citation.json"}</w:instrText>
      </w:r>
      <w:r w:rsidR="006701A8"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Pietrobelli et al., 2020)</w:t>
      </w:r>
      <w:r w:rsidR="006701A8"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6701A8" w:rsidRPr="00D875EC">
        <w:rPr>
          <w:rFonts w:ascii="Times New Roman" w:hAnsi="Times New Roman" w:cs="Times New Roman"/>
          <w:sz w:val="24"/>
          <w:szCs w:val="24"/>
          <w:lang w:val="en-GB"/>
        </w:rPr>
        <w:t xml:space="preserve"> </w:t>
      </w:r>
      <w:r w:rsidR="00E13009" w:rsidRPr="00D875EC">
        <w:rPr>
          <w:rFonts w:ascii="Times New Roman" w:hAnsi="Times New Roman" w:cs="Times New Roman"/>
          <w:sz w:val="24"/>
          <w:szCs w:val="24"/>
          <w:lang w:val="en-GB"/>
        </w:rPr>
        <w:t xml:space="preserve">High levels of moderate to vigorous physical activity and low levels of sedentary </w:t>
      </w:r>
      <w:r w:rsidR="00AA17A8" w:rsidRPr="00D875EC">
        <w:rPr>
          <w:rFonts w:ascii="Times New Roman" w:hAnsi="Times New Roman" w:cs="Times New Roman"/>
          <w:sz w:val="24"/>
          <w:szCs w:val="24"/>
          <w:lang w:val="en-GB"/>
        </w:rPr>
        <w:t>behavior</w:t>
      </w:r>
      <w:r w:rsidR="00E13009" w:rsidRPr="00D875EC">
        <w:rPr>
          <w:rFonts w:ascii="Times New Roman" w:hAnsi="Times New Roman" w:cs="Times New Roman"/>
          <w:sz w:val="24"/>
          <w:szCs w:val="24"/>
          <w:lang w:val="en-GB"/>
        </w:rPr>
        <w:t xml:space="preserve"> are critical to achieve higher motor competence </w:t>
      </w:r>
      <w:r w:rsidR="001E0687" w:rsidRPr="00D875EC">
        <w:rPr>
          <w:rFonts w:ascii="Times New Roman" w:hAnsi="Times New Roman" w:cs="Times New Roman"/>
          <w:sz w:val="24"/>
          <w:szCs w:val="24"/>
          <w:lang w:val="en-GB"/>
        </w:rPr>
        <w:t>and higher health-related quality of life, with differences attributed t</w:t>
      </w:r>
      <w:r w:rsidR="00D86550" w:rsidRPr="00D875EC">
        <w:rPr>
          <w:rFonts w:ascii="Times New Roman" w:hAnsi="Times New Roman" w:cs="Times New Roman"/>
          <w:sz w:val="24"/>
          <w:szCs w:val="24"/>
          <w:lang w:val="en-GB"/>
        </w:rPr>
        <w:t>o gender, socioeconomic status</w:t>
      </w:r>
      <w:r w:rsidR="00CD2D4C" w:rsidRPr="00D875EC">
        <w:rPr>
          <w:rFonts w:ascii="Times New Roman" w:hAnsi="Times New Roman" w:cs="Times New Roman"/>
          <w:sz w:val="24"/>
          <w:szCs w:val="24"/>
          <w:lang w:val="en-GB"/>
        </w:rPr>
        <w:t>, sport club participation,</w:t>
      </w:r>
      <w:r w:rsidR="00D86550" w:rsidRPr="00D875EC">
        <w:rPr>
          <w:rFonts w:ascii="Times New Roman" w:hAnsi="Times New Roman" w:cs="Times New Roman"/>
          <w:sz w:val="24"/>
          <w:szCs w:val="24"/>
          <w:lang w:val="en-GB"/>
        </w:rPr>
        <w:t xml:space="preserve"> and living areas for the second case</w:t>
      </w:r>
      <w:r w:rsidR="00EC2065">
        <w:rPr>
          <w:rFonts w:ascii="Times New Roman" w:hAnsi="Times New Roman" w:cs="Times New Roman"/>
          <w:sz w:val="24"/>
          <w:szCs w:val="24"/>
          <w:lang w:val="en-GB"/>
        </w:rPr>
        <w:t xml:space="preserve"> </w:t>
      </w:r>
      <w:r w:rsidR="00E13009"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90/ijerph15112470","ISSN":"16604601","abstract":"Children’s motor competence (MC) has declined in the past decades, while sedentary behavior (SB) has increased. This study examined the association between MC and physical activity (PA) levels among primary schoolchildren. Demographics, body height and weight, MC (Athletic Skills Track), and PA levels (ActiGraph, GT3X+) were assessed among 595 children (291 boys, mean age = 9.1 years, SD = 1.1). MC was standardized into five categories: from very low to very high. PA levels were classified into SB, light PA (LPA), and moderate-to-vigorous PA (MVPA). Mixed-model analyses were conducted with PA levels as dependent variables and MC as the independent variable, while adjusting for age, gender, and body mass index (BMI) z-score on the individual level. A negative association between MC and SB and a positive association between MC and MVPA were found. The strength of both associations increased as children expressed lower or higher levels of MC. MC is an important correlate of both SB and MVPA, particularly for children with very high or low MC. Developing and improving children’s MC may contribute to spending less time in SB and more time in MVPA, particularly for high-risk groups, i.e., children with low MC. Moreover, addressing MC development and PA promotion simultaneously might create positive feedback loops for both children’s MC and PA levels.","author":[{"dropping-particle":"","family":"Adank","given":"Anoek M.","non-dropping-particle":"","parse-names":false,"suffix":""},{"dropping-particle":"","family":"Kann","given":"Dave H.H.","non-dropping-particle":"Van","parse-names":false,"suffix":""},{"dropping-particle":"","family":"Hoeboer","given":"Joris J.A.A.","non-dropping-particle":"","parse-names":false,"suffix":""},{"dropping-particle":"","family":"Vries","given":"Sanne I.","non-dropping-particle":"de","parse-names":false,"suffix":""},{"dropping-particle":"","family":"Kremers","given":"Stef P.J.","non-dropping-particle":"","parse-names":false,"suffix":""},{"dropping-particle":"","family":"Vos","given":"Steven B.","non-dropping-particle":"","parse-names":false,"suffix":""}],"container-title":"International Journal of Environmental Research and Public Health","id":"ITEM-1","issue":"11","issued":{"date-parts":[["2018"]]},"title":"Investigating motor competence in association with sedentary behavior and physical activity in 7-to 11-year-old children","type":"article-journal","volume":"15"},"uris":["http://www.mendeley.com/documents/?uuid=e753ade2-c92b-4b3e-a626-d2598d30ddeb"]},{"id":"ITEM-2","itemData":{"DOI":"10.1093/ije/dyt098","ISSN":"14643685","abstract":"The Motorik-Modul (MoMo) Longitudinal Study aims to contribute to long-term improvement in the health of German children and adolescents by focusing on: (i) the development of physical fitness and physical activity (including period effects); (ii) the individual and physical/social environmental determinants of the development of physical fitness and physical activity; and (iii) the impact of physical fitness and physical activity on the development of physical and mental health. The MoMo Longitudinal Study began with a nationwide representative sample of 4529 children and adolescents who ranged in age from 4-17 years at the study baseline (2003-2006). The first survey wave of the MoMo Longitudinal Study was conducted between 2009 and 2012, with two subsequent survey waves to be conducted between 2014 and 2016 and 2018 and 2020, respectively. The MoMo Longitudinal Study includes a physical fitness test profile, a physical activity questionnaire, and subjective and objective measures of health from the German Health Interview and Examination Survey (KiGGS). Data access is provided on request (alexander.woll@kit.edu). For further information, including a complete list of publications please visit www. motorik-modul.de.","author":[{"dropping-particle":"","family":"Wagner","given":"Matthias O.","non-dropping-particle":"","parse-names":false,"suffix":""},{"dropping-particle":"","family":"Bös","given":"Klaus","non-dropping-particle":"","parse-names":false,"suffix":""},{"dropping-particle":"","family":"Jekauc","given":"Darko","non-dropping-particle":"","parse-names":false,"suffix":""},{"dropping-particle":"","family":"Karger","given":"Claudia","non-dropping-particle":"","parse-names":false,"suffix":""},{"dropping-particle":"","family":"Mewes","given":"Nadine","non-dropping-particle":"","parse-names":false,"suffix":""},{"dropping-particle":"","family":"Oberger","given":"Jennifer","non-dropping-particle":"","parse-names":false,"suffix":""},{"dropping-particle":"","family":"Reimers","given":"Anne K.","non-dropping-particle":"","parse-names":false,"suffix":""},{"dropping-particle":"","family":"Schlenker","given":"Lars","non-dropping-particle":"","parse-names":false,"suffix":""},{"dropping-particle":"","family":"Worth","given":"Annette","non-dropping-particle":"","parse-names":false,"suffix":""},{"dropping-particle":"","family":"Woll","given":"Alexander","non-dropping-particle":"","parse-names":false,"suffix":""}],"container-title":"International Journal of Epidemiology","id":"ITEM-2","issue":"5","issued":{"date-parts":[["2014"]]},"page":"1410-1416","title":"Cohort Profile: The Motorik-Modul Longitudinal Study: Physical fitness and physical activity as determinants of health development in German children and adolescents","type":"article-journal","volume":"43"},"uris":["http://www.mendeley.com/documents/?uuid=70c5a52b-1ee6-43fd-ba53-2c1912e01194"]}],"mendeley":{"formattedCitation":"(Adank et al., 2018; Wagner et al., 2014)","plainTextFormattedCitation":"(Adank et al., 2018; Wagner et al., 2014)","previouslyFormattedCitation":"(Adank et al., 2018; Wagner et al., 2014)"},"properties":{"noteIndex":0},"schema":"https://github.com/citation-style-language/schema/raw/master/csl-citation.json"}</w:instrText>
      </w:r>
      <w:r w:rsidR="00E13009"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 xml:space="preserve">(Adank </w:t>
      </w:r>
      <w:r w:rsidR="00D83142" w:rsidRPr="00D83142">
        <w:rPr>
          <w:rFonts w:ascii="Times New Roman" w:hAnsi="Times New Roman" w:cs="Times New Roman"/>
          <w:noProof/>
          <w:sz w:val="24"/>
          <w:szCs w:val="24"/>
          <w:lang w:val="en-GB"/>
        </w:rPr>
        <w:lastRenderedPageBreak/>
        <w:t>et al., 2018; Wagner et al., 2014)</w:t>
      </w:r>
      <w:r w:rsidR="00E13009"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D86550" w:rsidRPr="00D875EC">
        <w:rPr>
          <w:rFonts w:ascii="Times New Roman" w:hAnsi="Times New Roman" w:cs="Times New Roman"/>
          <w:sz w:val="24"/>
          <w:szCs w:val="24"/>
          <w:lang w:val="en-GB"/>
        </w:rPr>
        <w:t xml:space="preserve"> </w:t>
      </w:r>
      <w:r w:rsidR="00D619E9" w:rsidRPr="00D875EC">
        <w:rPr>
          <w:rFonts w:ascii="Times New Roman" w:hAnsi="Times New Roman" w:cs="Times New Roman"/>
          <w:sz w:val="24"/>
          <w:szCs w:val="24"/>
          <w:lang w:val="en-GB"/>
        </w:rPr>
        <w:t xml:space="preserve">Either physical activity or </w:t>
      </w:r>
      <w:r w:rsidR="00425F67" w:rsidRPr="00D875EC">
        <w:rPr>
          <w:rFonts w:ascii="Times New Roman" w:hAnsi="Times New Roman" w:cs="Times New Roman"/>
          <w:sz w:val="24"/>
          <w:szCs w:val="24"/>
          <w:lang w:val="en-GB"/>
        </w:rPr>
        <w:t>sports competition</w:t>
      </w:r>
      <w:r w:rsidR="00D619E9" w:rsidRPr="00D875EC">
        <w:rPr>
          <w:rFonts w:ascii="Times New Roman" w:hAnsi="Times New Roman" w:cs="Times New Roman"/>
          <w:sz w:val="24"/>
          <w:szCs w:val="24"/>
          <w:lang w:val="en-GB"/>
        </w:rPr>
        <w:t>s have</w:t>
      </w:r>
      <w:r w:rsidR="006D748B" w:rsidRPr="00D875EC">
        <w:rPr>
          <w:rFonts w:ascii="Times New Roman" w:hAnsi="Times New Roman" w:cs="Times New Roman"/>
          <w:sz w:val="24"/>
          <w:szCs w:val="24"/>
          <w:lang w:val="en-GB"/>
        </w:rPr>
        <w:t xml:space="preserve"> been observed to</w:t>
      </w:r>
      <w:r w:rsidR="001B3357" w:rsidRPr="00D875EC">
        <w:rPr>
          <w:rFonts w:ascii="Times New Roman" w:hAnsi="Times New Roman" w:cs="Times New Roman"/>
          <w:sz w:val="24"/>
          <w:szCs w:val="24"/>
          <w:lang w:val="en-GB"/>
        </w:rPr>
        <w:t xml:space="preserve"> be</w:t>
      </w:r>
      <w:r w:rsidR="00425F67" w:rsidRPr="00D875EC">
        <w:rPr>
          <w:rFonts w:ascii="Times New Roman" w:hAnsi="Times New Roman" w:cs="Times New Roman"/>
          <w:sz w:val="24"/>
          <w:szCs w:val="24"/>
          <w:lang w:val="en-GB"/>
        </w:rPr>
        <w:t xml:space="preserve"> </w:t>
      </w:r>
      <w:r w:rsidR="006D748B" w:rsidRPr="00D875EC">
        <w:rPr>
          <w:rFonts w:ascii="Times New Roman" w:hAnsi="Times New Roman" w:cs="Times New Roman"/>
          <w:sz w:val="24"/>
          <w:szCs w:val="24"/>
          <w:lang w:val="en-GB"/>
        </w:rPr>
        <w:t>associate</w:t>
      </w:r>
      <w:r w:rsidR="001B3357" w:rsidRPr="00D875EC">
        <w:rPr>
          <w:rFonts w:ascii="Times New Roman" w:hAnsi="Times New Roman" w:cs="Times New Roman"/>
          <w:sz w:val="24"/>
          <w:szCs w:val="24"/>
          <w:lang w:val="en-GB"/>
        </w:rPr>
        <w:t>d</w:t>
      </w:r>
      <w:r w:rsidR="001D27C1" w:rsidRPr="00D875EC">
        <w:rPr>
          <w:rFonts w:ascii="Times New Roman" w:hAnsi="Times New Roman" w:cs="Times New Roman"/>
          <w:sz w:val="24"/>
          <w:szCs w:val="24"/>
          <w:lang w:val="en-GB"/>
        </w:rPr>
        <w:t xml:space="preserve"> w</w:t>
      </w:r>
      <w:r w:rsidR="006D748B" w:rsidRPr="00D875EC">
        <w:rPr>
          <w:rFonts w:ascii="Times New Roman" w:hAnsi="Times New Roman" w:cs="Times New Roman"/>
          <w:sz w:val="24"/>
          <w:szCs w:val="24"/>
          <w:lang w:val="en-GB"/>
        </w:rPr>
        <w:t xml:space="preserve">ith </w:t>
      </w:r>
      <w:r w:rsidR="001B3357" w:rsidRPr="00D875EC">
        <w:rPr>
          <w:rFonts w:ascii="Times New Roman" w:hAnsi="Times New Roman" w:cs="Times New Roman"/>
          <w:sz w:val="24"/>
          <w:szCs w:val="24"/>
          <w:lang w:val="en-GB"/>
        </w:rPr>
        <w:t xml:space="preserve">lower </w:t>
      </w:r>
      <w:r w:rsidR="006D748B" w:rsidRPr="00D875EC">
        <w:rPr>
          <w:rFonts w:ascii="Times New Roman" w:hAnsi="Times New Roman" w:cs="Times New Roman"/>
          <w:sz w:val="24"/>
          <w:szCs w:val="24"/>
          <w:lang w:val="en-GB"/>
        </w:rPr>
        <w:t xml:space="preserve">higher blood pressure, </w:t>
      </w:r>
      <w:r w:rsidR="00D619E9" w:rsidRPr="00D875EC">
        <w:rPr>
          <w:rFonts w:ascii="Times New Roman" w:hAnsi="Times New Roman" w:cs="Times New Roman"/>
          <w:sz w:val="24"/>
          <w:szCs w:val="24"/>
          <w:lang w:val="en-GB"/>
        </w:rPr>
        <w:t>although that link was dependent of body mass index and cardiorespiratory fitness</w:t>
      </w:r>
      <w:r w:rsidR="00A23190" w:rsidRPr="00D875EC">
        <w:rPr>
          <w:rFonts w:ascii="Times New Roman" w:hAnsi="Times New Roman" w:cs="Times New Roman"/>
          <w:sz w:val="24"/>
          <w:szCs w:val="24"/>
          <w:lang w:val="en-GB"/>
        </w:rPr>
        <w:t>.</w:t>
      </w:r>
      <w:r w:rsidR="00D619E9"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j.1365-2214.2010.01179.x","ISSN":"03051862","abstract":"Background A better understanding of the different domains and characteristics of children's and adolescent's physical activity (PA) could be a strategy to clarify the association of this behaviour with the early development of cardiovascular risk factors. Objectives To examine the relationship between leisure time physical activity (LTPA) and sports competition activities (SCA) with high blood pressure (HBP) levels in a sample of children and adolescents from Porto, Portugal. Study design This is a cross-sectional study, which comprised 503 boys and 572 girls, aged 8-17 years old. LTPA and SCA were assed by self-reported. Students were assigned as active and non-active in SCA or LTPA according to their self-reported participation. Participants were classified as HBP when they are above of the last quartile for systolic and/or diastolic BP adjusted for gender and age. Results Do not be engaged in LTPA (OR: 1.47; 95% CI: 1.12; 1.93) and SCA (OR: 1.36; 95% CI: 1.02; 1.81) was significantly associated with the likelihood of being HBP. However, when cardiorespiratory fitness (CRF) (OR: 1.23; 95% CI: 0.91; 1.67) and body mass index (BMI) (OR: 1.31; 95% CI: 0.98; 1.75) were included on SCA model, the association between SCA with HBP did not showed significant results. Conclusion Children and adolescents who are not engaged in SCA or LTPA are more likely to be classified as having HBP; however, the relationship between SCA and HBP was dependent of CRF and BMI. Further, PA strategies should take these differences on the relationship between HBP, SCA and LTPA. © 2011 Blackwell Publishing Ltd.","author":[{"dropping-particle":"","family":"Gaya","given":"A. R.","non-dropping-particle":"","parse-names":false,"suffix":""},{"dropping-particle":"","family":"Silva","given":"P.","non-dropping-particle":"","parse-names":false,"suffix":""},{"dropping-particle":"","family":"Martins","given":"C.","non-dropping-particle":"","parse-names":false,"suffix":""},{"dropping-particle":"","family":"Gaya","given":"A.","non-dropping-particle":"","parse-names":false,"suffix":""},{"dropping-particle":"","family":"Ribeiro","given":"J. C.","non-dropping-particle":"","parse-names":false,"suffix":""},{"dropping-particle":"","family":"Mota","given":"J.","non-dropping-particle":"","parse-names":false,"suffix":""}],"container-title":"Child: Care, Health and Development","id":"ITEM-1","issue":"3","issued":{"date-parts":[["2011"]]},"page":"329-334","title":"Association of leisure time physical activity and sports competition activities with high blood pressure levels: Study carried out in a sample of portuguese children and adolescents","type":"article-journal","volume":"37"},"uris":["http://www.mendeley.com/documents/?uuid=250a2c96-76fa-4fe9-bcad-707f0169ec8e"]}],"mendeley":{"formattedCitation":"(Gaya et al., 2011)","plainTextFormattedCitation":"(Gaya et al., 2011)","previouslyFormattedCitation":"(Gaya et al., 2011)"},"properties":{"noteIndex":0},"schema":"https://github.com/citation-style-language/schema/raw/master/csl-citation.json"}</w:instrText>
      </w:r>
      <w:r w:rsidR="00D619E9"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Gaya et al., 2011)</w:t>
      </w:r>
      <w:r w:rsidR="00D619E9" w:rsidRPr="00D875EC">
        <w:rPr>
          <w:rFonts w:ascii="Times New Roman" w:hAnsi="Times New Roman" w:cs="Times New Roman"/>
          <w:sz w:val="24"/>
          <w:szCs w:val="24"/>
          <w:lang w:val="en-GB"/>
        </w:rPr>
        <w:fldChar w:fldCharType="end"/>
      </w:r>
      <w:r w:rsidR="00971F3F" w:rsidRPr="00D875EC">
        <w:rPr>
          <w:rFonts w:ascii="Times New Roman" w:hAnsi="Times New Roman" w:cs="Times New Roman"/>
          <w:sz w:val="24"/>
          <w:szCs w:val="24"/>
          <w:lang w:val="en-GB"/>
        </w:rPr>
        <w:t xml:space="preserve"> Besides, physical activity is generally a positive pr</w:t>
      </w:r>
      <w:r w:rsidR="00A23190" w:rsidRPr="00D875EC">
        <w:rPr>
          <w:rFonts w:ascii="Times New Roman" w:hAnsi="Times New Roman" w:cs="Times New Roman"/>
          <w:sz w:val="24"/>
          <w:szCs w:val="24"/>
          <w:lang w:val="en-GB"/>
        </w:rPr>
        <w:t>edictor of bone mineral density</w:t>
      </w:r>
      <w:r w:rsidR="00EC2065">
        <w:rPr>
          <w:rFonts w:ascii="Times New Roman" w:hAnsi="Times New Roman" w:cs="Times New Roman"/>
          <w:sz w:val="24"/>
          <w:szCs w:val="24"/>
          <w:lang w:val="en-GB"/>
        </w:rPr>
        <w:t xml:space="preserve"> </w:t>
      </w:r>
      <w:r w:rsidR="00971F3F"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7/s00198-014-2729-y","ISSN":"14332965","abstract":"Summary: Physical activity (PA) have long been identified as a determining factor of the mineralization of the skeleton, particularly in children. Our research supports the hypothesis that the geometry of the pelvis and proximal femur (PF) might moderate the effect of PA in the relative mineralization of the PF subregions. Introduction: Using a longitudinal observational study with two evaluations and a 1-year follow-up interval, we investigated the influence of PA and skeletal geometry in bone mineral density (BMD) and bone mass distribution at the PF in 96 girls and 81 boys (10-12 years). It is plausible that the geometry of the pelvis-PF structure moderates mechanical forces exerted at the hip and therefore creates different degrees of mineralization among PF subregions. Methods: Whole body and left hip dual X-ray absorptiometry scans were used to derive geometric measures of the pelvis-inter-acetabular distance (IAD) and PF abductor lever arm (ALA). BMD was measured at the integral, superolateral (SL), and inferomedial (IM) femoral neck (FN), and at the trochanter (TR). These subregions were used to represent bone mass distribution via three BMD ratios: FN/PF, IM/SL, and TR/PF. PA was measured using accelerometry and a bone-specific PA questionnaire (BPAQ). Results: A longitudinal data approach revealed BPAQ as a positive predictor for all BMD variables (p&lt;0.05) except TR BMD in girls and FN BMD in boys. Comparing the most active with the less-active participants, the greatest benefits of PA were observed at the FN of the girls with the lowest IAD (p&lt;0.001), at the FN of the boys with the highest IAD (p&lt;0.001) and at the TR of the boys with the lowest ALA (p&lt;0.01). Conclusions: Geometric measures of IAD and ALA seem to moderate the effect of PA role in the relative mineralization of the PF regions. On the other hand, absolute BMD levels appear to be determined by mechanical loading. © 2014 International Osteoporosis Foundation and National Osteoporosis Foundation.","author":[{"dropping-particle":"","family":"Cardadeiro","given":"G.","non-dropping-particle":"","parse-names":false,"suffix":""},{"dropping-particle":"","family":"Baptista","given":"F.","non-dropping-particle":"","parse-names":false,"suffix":""},{"dropping-particle":"","family":"Rosati","given":"N.","non-dropping-particle":"","parse-names":false,"suffix":""},{"dropping-particle":"","family":"Zymbal","given":"V.","non-dropping-particle":"","parse-names":false,"suffix":""},{"dropping-particle":"","family":"Janz","given":"K. F.","non-dropping-particle":"","parse-names":false,"suffix":""},{"dropping-particle":"","family":"Sardinha","given":"L. B.","non-dropping-particle":"","parse-names":false,"suffix":""}],"container-title":"Osteoporosis International","id":"ITEM-1","issue":"8","issued":{"date-parts":[["2014"]]},"page":"2035-2045","title":"Influence of physical activity and skeleton geometry on bone mass at the proximal femur in 10- to 12-year-old children - A longitudinal study","type":"article-journal","volume":"25"},"uris":["http://www.mendeley.com/documents/?uuid=a515b296-0ec9-4644-892a-51aa4985e70c"]}],"mendeley":{"formattedCitation":"(Cardadeiro et al., 2014)","plainTextFormattedCitation":"(Cardadeiro et al., 2014)","previouslyFormattedCitation":"(Cardadeiro et al., 2014)"},"properties":{"noteIndex":0},"schema":"https://github.com/citation-style-language/schema/raw/master/csl-citation.json"}</w:instrText>
      </w:r>
      <w:r w:rsidR="00971F3F"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Cardadeiro et al., 2014)</w:t>
      </w:r>
      <w:r w:rsidR="00971F3F"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71F3F" w:rsidRPr="00D875EC">
        <w:rPr>
          <w:rFonts w:ascii="Times New Roman" w:hAnsi="Times New Roman" w:cs="Times New Roman"/>
          <w:sz w:val="24"/>
          <w:szCs w:val="24"/>
          <w:lang w:val="en-GB"/>
        </w:rPr>
        <w:t xml:space="preserve">  </w:t>
      </w:r>
      <w:r w:rsidR="005D2373" w:rsidRPr="00D875EC">
        <w:rPr>
          <w:rFonts w:ascii="Times New Roman" w:hAnsi="Times New Roman" w:cs="Times New Roman"/>
          <w:sz w:val="24"/>
          <w:szCs w:val="24"/>
          <w:lang w:val="en-GB"/>
        </w:rPr>
        <w:t xml:space="preserve">Because many COVID-19 affected countries have closured ordinary school classes, effective physical activity might not be sufficiently </w:t>
      </w:r>
      <w:r w:rsidR="009B6567" w:rsidRPr="00D875EC">
        <w:rPr>
          <w:rFonts w:ascii="Times New Roman" w:hAnsi="Times New Roman" w:cs="Times New Roman"/>
          <w:sz w:val="24"/>
          <w:szCs w:val="24"/>
          <w:lang w:val="en-GB"/>
        </w:rPr>
        <w:t>applied</w:t>
      </w:r>
      <w:r w:rsidR="005D2373" w:rsidRPr="00D875EC">
        <w:rPr>
          <w:rFonts w:ascii="Times New Roman" w:hAnsi="Times New Roman" w:cs="Times New Roman"/>
          <w:sz w:val="24"/>
          <w:szCs w:val="24"/>
          <w:lang w:val="en-GB"/>
        </w:rPr>
        <w:t xml:space="preserve"> to children outside school; </w:t>
      </w:r>
      <w:r w:rsidR="009B6567" w:rsidRPr="00D875EC">
        <w:rPr>
          <w:rFonts w:ascii="Times New Roman" w:hAnsi="Times New Roman" w:cs="Times New Roman"/>
          <w:sz w:val="24"/>
          <w:szCs w:val="24"/>
          <w:lang w:val="en-GB"/>
        </w:rPr>
        <w:t xml:space="preserve">school and physical education lessons usually make the difference and provide </w:t>
      </w:r>
      <w:r w:rsidR="00367813" w:rsidRPr="00D875EC">
        <w:rPr>
          <w:rFonts w:ascii="Times New Roman" w:hAnsi="Times New Roman" w:cs="Times New Roman"/>
          <w:sz w:val="24"/>
          <w:szCs w:val="24"/>
          <w:lang w:val="en-GB"/>
        </w:rPr>
        <w:t xml:space="preserve">both </w:t>
      </w:r>
      <w:r w:rsidR="009B6567" w:rsidRPr="00D875EC">
        <w:rPr>
          <w:rFonts w:ascii="Times New Roman" w:hAnsi="Times New Roman" w:cs="Times New Roman"/>
          <w:sz w:val="24"/>
          <w:szCs w:val="24"/>
          <w:lang w:val="en-GB"/>
        </w:rPr>
        <w:t xml:space="preserve">adequate environments </w:t>
      </w:r>
      <w:r w:rsidR="00367813" w:rsidRPr="00D875EC">
        <w:rPr>
          <w:rFonts w:ascii="Times New Roman" w:hAnsi="Times New Roman" w:cs="Times New Roman"/>
          <w:sz w:val="24"/>
          <w:szCs w:val="24"/>
          <w:lang w:val="en-GB"/>
        </w:rPr>
        <w:t xml:space="preserve">and support </w:t>
      </w:r>
      <w:r w:rsidR="009B6567" w:rsidRPr="00D875EC">
        <w:rPr>
          <w:rFonts w:ascii="Times New Roman" w:hAnsi="Times New Roman" w:cs="Times New Roman"/>
          <w:sz w:val="24"/>
          <w:szCs w:val="24"/>
          <w:lang w:val="en-GB"/>
        </w:rPr>
        <w:t>to encourage c</w:t>
      </w:r>
      <w:r w:rsidR="00A23190" w:rsidRPr="00D875EC">
        <w:rPr>
          <w:rFonts w:ascii="Times New Roman" w:hAnsi="Times New Roman" w:cs="Times New Roman"/>
          <w:sz w:val="24"/>
          <w:szCs w:val="24"/>
          <w:lang w:val="en-GB"/>
        </w:rPr>
        <w:t>hildren to be physically active</w:t>
      </w:r>
      <w:r w:rsidR="00EC2065">
        <w:rPr>
          <w:rFonts w:ascii="Times New Roman" w:hAnsi="Times New Roman" w:cs="Times New Roman"/>
          <w:sz w:val="24"/>
          <w:szCs w:val="24"/>
          <w:lang w:val="en-GB"/>
        </w:rPr>
        <w:t xml:space="preserve"> </w:t>
      </w:r>
      <w:r w:rsidR="009B6567"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36/bmjopen-2017-018373","ISSN":"20446055","PMID":"29431128","abstract":"Physical activity (PA) can provide numerous physical and psychological health gains, yet a low proportion of children in England are sufficiently active to accrue benefit. Analysing the correlates of PA from a socioecological perspective may help to identify factors that promote versus discourage PA. The purpose of the present study was to: (1) assess the relationships between a wide range of potential correlates and intensity-specific PA and (2) explore which correlates are associated with meeting government PA guidelines. Design, setting and participants Cross-sectional study on children aged 9-11 years from the South West of England (n=425; 183 males). Outcome measures A mixture of self-reported and objective measures (eg, body mass index (BMI), accelerometer-derived PA, self-reported sport participation, etc) were collected from child participants, parents and school teachers. After adjusting for covariates (ie, age, sex and accelerometer wear time), multilevel modelling techniques were employed to examine the relationships between potential correlates and light-intensity, moderate-intensity and vigorous-intensity PA, as measured with an ActiGraph GT3X+ accelerometer. Generalised linear mixed modelling was used to analyse the correlates associated with government-recommended levels of PA. Results Computer use shared a negative association whereas parent support for PA showed a positive relationship with light-intensity PA. In terms of moderate-intensity PA, computer use and BMI z-score shared a negative association whereas positive relationships were found for sport participation, active transport and for outdoor time after school. Children at schools with 25%-49% of pupils attending school sport/PA clubs did more moderate-intensity PA than those attending schools with lower participation rates. For vigorous-intensity PA, a negative relationship was observed for BMI z-score, and positive associations for self-efficacy, active transport, parent support and the presence of crossing guards on routes to school. Correlates associated with meeting the PA guidelines were BMI z-score (negative), sport participation, active transport and outdoor time after school (all positive). Conclusion Results demonstrate that factors pertaining to the individual, home and school environment may play an important role in understanding the correlates of differing PA intensities in children. Trial registration number NCT01722500.","author":[{"dropping-particle":"","family":"Wilkie","given":"Hannah J.","non-dropping-particle":"","parse-names":false,"suffix":""},{"dropping-particle":"","family":"Standage","given":"Martyn","non-dropping-particle":"","parse-names":false,"suffix":""},{"dropping-particle":"","family":"Gillison","given":"Fiona B.","non-dropping-particle":"","parse-names":false,"suffix":""},{"dropping-particle":"","family":"Cumming","given":"Sean P.","non-dropping-particle":"","parse-names":false,"suffix":""},{"dropping-particle":"","family":"Katzmarzyk","given":"Peter T.","non-dropping-particle":"","parse-names":false,"suffix":""}],"container-title":"BMJ Open","id":"ITEM-1","issue":"2","issued":{"date-parts":[["2018"]]},"page":"1-11","title":"Correlates of intensity-specific physical activity in children aged 9-11 years: A multilevel analysis of UK data from the International Study of Childhood Obesity, Lifestyle and the Environment","type":"article-journal","volume":"8"},"uris":["http://www.mendeley.com/documents/?uuid=ac92c5c8-26dc-4b10-984c-66e95079deea"]},{"id":"ITEM-2","itemData":{"DOI":"10.1186/s12966-015-0286-1","ISSN":"14795868","PMID":"26410252","abstract":"Background: Young children are thought to be inactive in childcare, but little is known about location-specific activity levels. This observational study sought to describe the in-care and out-of-care activity patterns of preschool-aged children and explore differences in physical activity level by childcare attendance. Methods: Three to four-year-old children were recruited from 30 preschool and nursery 'settings' in Cambridgeshire, UK. Average minutes per hour (min/h) spent sedentary (SED), in light physical activity (LPA) and in moderate-to-vigorous PA (MVPA) were measured by accelerometry for up to 7 days (mean: 6.7 ± 1.1). Weekly childcare attendance patterns were reported by parents. The within-child association between childcare attendance and outcomes was assessed using two- and three-level hierarchical regression; sex by care (in/out) interactions were considered. Results: Two hundred and two children (51 % female) had valid activity data for ≥2 days. Children, and particularly boys, were less sedentary and more active when in care compared to at home (SED: Boys: β (SE): -6.4 (0.5) min/h, Girls: -4.8 (0.5); LPA: Boys: 0.6 (0.4), Girls: 1.8 (0.4); MVPA: Boys: 5.7 (0.5); Girls: 3.0 (0.4)). Differences between in-care and at-home activity were largest in the (early) mornings and early evenings for boys; no compensation in at-home activity occurred later in the day. On days when children were in care part-time (1-5 h) or full-time (&gt;5 h), they were significantly less sedentary and more active compared with non-care days. Conclusions: Young children, and particularly boys, accumulate more MVPA in care compared to at home. Future research should identify factors accounting for this difference and consider targeting non-care time in intervention efforts to increase higher-intensity activity and decrease sedentary time in preschoolers.","author":[{"dropping-particle":"","family":"Hesketh","given":"Kathryn R.","non-dropping-particle":"","parse-names":false,"suffix":""},{"dropping-particle":"","family":"Griffin","given":"Simon J.","non-dropping-particle":"","parse-names":false,"suffix":""},{"dropping-particle":"","family":"Sluijs","given":"Esther M.F.","non-dropping-particle":"Van","parse-names":false,"suffix":""}],"container-title":"International Journal of Behavioral Nutrition and Physical Activity","id":"ITEM-2","issue":"1","issued":{"date-parts":[["2015"]]},"page":"1-9","publisher":"International Journal of Behavioral Nutrition and Physical Activity","title":"UK Preschool-aged children's physical activity levels in childcare and at home: A cross-sectional exploration","type":"article-journal","volume":"12"},"uris":["http://www.mendeley.com/documents/?uuid=59ff33d2-5b82-4ece-b9d3-a750d3557c71","http://www.mendeley.com/documents/?uuid=fcb20e11-fcb4-4634-92f0-137df6d1efb3"]},{"id":"ITEM-3","itemData":{"abstract":"Background: Few studies have examined the mediators of behavior change in successful school-based physical activity interventions. The aim of this study was to explore potential mediators of physical activity in the Fit-4-Fun program for primary school children.Design: Group randomized controlled trial.Methods: Four primary schools were recruited in April, 2011 and randomized by school into intervention or control conditions. Participants included 213 children (mean age = 10.7 years +/- 0.6; 52.2% female) with the treatment group (n = 118) completing the 8-week multi-component Fit-4-Fun program. Participants were assessed at baseline, 3- and 6-months. Physical activity was measured using Yamax SW700 pedometers (mean steps/day) and questionnaires were used to assess constructs from Social Cognitive Theory and Competence Motivation Theory. Hypothesized mediators measured included social support from peers, parents and teachers; physical activity self-efficacy (barrier and task); enjoyment; and perceived school physical environment. Mediation was assessed using Preacher and Hayes' multiple mediation regression SPSS macro. Action theory (A), conceptual theory (B) and the significance of the product of coefficients (AB) are reported.Results: The intervention had a significant effect on physical activity (p&lt;0.001). The action theory test results revealed significant treatment effects at 3-months for perceived school environment (A=0.28, p&lt;0.001); and at 6-month follow-up for perceived school environment (A=0.058, p&lt;0.001), teacher social support (A=0.54, p&lt;0.05) and enjoyment (A=-0.23, p&lt;0.05). The conceptual theory test revealed a significant relationship between changes in teacher social support and changes in physical activity at 6-month follow-up (B=828, P&lt;0.05). Teacher social support was shown to have a significant mediating effect on physical activity (AB = 445, CI = 77-1068 steps, proportion= 13%), and perceived school environment approached significance (AB = 434, CI= -415 to 1507 steps, proportion= 13%).Conclusions: The Fit-4-Fun program successfully targeted social support for physical activity provided by classroom teachers which contributed to improved physical activity in children. These results demonstrate that classroom teachers play a key role in influencing physical activity behavior outcomes in children.Trial Registration No: ACTRN12611000976987. © 2013 Eather et al.; licensee BioMed Central Ltd.","author":[{"dropping-particle":"","family":"N.","given":"Eather","non-dropping-particle":"","parse-names":false,"suffix":""},{"dropping-particle":"","family":"P.J.","given":"Morgan","non-dropping-particle":"","parse-names":false,"suffix":""},{"dropping-particle":"","family":"D.R.","given":"Lubans","non-dropping-particle":"","parse-names":false,"suffix":""}],"container-title":"International Journal of Behavioral Nutrition and Physical Activity","id":"ITEM-3","issued":{"date-parts":[["2013"]]},"page":"1-15","title":"Social support from teachers mediates physical activity behavior change in children participating in the Fit-4-Fun intervention","type":"article-journal","volume":"10"},"uris":["http://www.mendeley.com/documents/?uuid=82ebd2de-c613-4634-ba82-659f4b3283e9","http://www.mendeley.com/documents/?uuid=9d20d95b-753d-43ba-bdef-cfebdda082e2"]},{"id":"ITEM-4","itemData":{"DOI":"10.1007/s11136-017-1687-1","ISSN":"15732649","abstract":"Purpose: Motor competence (MC) has been recognized as the foundation for life-time moderate-to-vigorous physical activity (MVPA) as well as an influential factor in reducing sedentary behavior during childhood. Guided by Blair et al.’s health model, the purpose of this study was to examine the behavioral mechanism of mental health including physical, psychosocial, and cognitive health among Hispanic children related to MC and MVPA. Methods: A prospective research design was used with two-wave assessments across one academic year. A total of 141 Hispanic kindergarteners (Meanage = 5.37, SD = 0.48) were recruited in Texas. Nearly all (94.3%) of the participants were from low-income families based on the Income Eligibility Guidelines. The study was approved by the University Research Review Board, and informed consent was obtained from parents/guardians prior to starting the study. Results: Multiple regressions indicated that manipulative skill was a significant predictor of physical and psychosocial health (β = 0.21, β = 0.26, p &lt; 0.05, respectively) and locomotor skill served as a significant predictor for cognitive health (β = 0.22, p &lt; 0.01), after controlling for BMI. Bootstrapping analyses supported the statistical significance of indirect effects of MC on mental health outcomes through MVPA (95% CI [0.031, 0.119]) and sedentary behavior (95% CI [0.054, 0.235]), respectively. Conclusion: The results suggest that skill-based activities/games, with instructions, should be encouraged during school-based physical activity and health promotion programs in childhood education. Better understanding of the early effects of MC may contribute to designing strategies to promote Hispanic children’s well-being.","author":[{"dropping-particle":"","family":"Gu","given":"Xiangli","non-dropping-particle":"","parse-names":false,"suffix":""},{"dropping-particle":"","family":"Keller","given":"M. Jean","non-dropping-particle":"","parse-names":false,"suffix":""},{"dropping-particle":"","family":"Weiller-Abels","given":"Karen H.","non-dropping-particle":"","parse-names":false,"suffix":""},{"dropping-particle":"","family":"Zhang","given":"Tao","non-dropping-particle":"","parse-names":false,"suffix":""}],"container-title":"Quality of Life Research","id":"ITEM-4","issue":"1","issued":{"date-parts":[["2018"]]},"page":"185-193","publisher":"Springer International Publishing","title":"The roles of physical activity and sedentary behavior on Hispanic children’s mental health: a motor skill perspective","type":"article-journal","volume":"27"},"uris":["http://www.mendeley.com/documents/?uuid=c9d01f79-8aac-439c-8fad-733ae433ac35"]},{"id":"ITEM-5","itemData":{"DOI":"10.1111/josh.12785","ISSN":"17461561","abstract":"BACKGROUND: The aims were to: (1) examine the levels of physical activity (PA) during different time periods (ie, daily PA, school hour PA, recess PA, physical education classes [PEC] PA) in children and adolescents; and (2) identify the rate of compliance with the specific PA recommendations for these time periods. METHODS: The participants were 1925 (940 girls) children and adolescents from 40 Spanish schools. Hip-worn accelerometers were used to assess PA during different time periods. RESULTS: Boys and children were more physically active and had a greater percentage meeting the daily PA recommendation and the school-based PA recommendation than girls and adolescents, respectively. Compliance with daily PA recommendation was markedly higher than that with the school-based PA recommendation, regardless of sex and age groups (ie, 80.4% vs 24.1% for daily and school-based PA recommendations, respectively, in child boys). A very low percentage (ie, 9.7% and 1.2% of child boys with almost 50% of moderate-to-vigorous PA during recess and PEC, respectively) of students reached the recommended PA levels for recess and PEC. CONCLUSIONS: Physical activity levels during school hours, recess, and PEC in children and adolescents are very low. Promoting PA in school settings is essential, especially in girls and adolescents.","author":[{"dropping-particle":"","family":"Grao-Cruces","given":"Alberto","non-dropping-particle":"","parse-names":false,"suffix":""},{"dropping-particle":"","family":"Segura-Jiménez","given":"Victor","non-dropping-particle":"","parse-names":false,"suffix":""},{"dropping-particle":"","family":"Conde-Caveda","given":"Julio","non-dropping-particle":"","parse-names":false,"suffi</w:instrText>
      </w:r>
      <w:r w:rsidR="00D83142" w:rsidRPr="007A26BB">
        <w:rPr>
          <w:rFonts w:ascii="Times New Roman" w:hAnsi="Times New Roman" w:cs="Times New Roman"/>
          <w:sz w:val="24"/>
          <w:szCs w:val="24"/>
        </w:rPr>
        <w:instrText>x":""},{"dropping-particle":"","family":"García-Cervantes","given":"Laura","non-dropping-particle":"","parse-names":false,"suffix":""},{"dropping-particle":"","family":"Martínez-Gómez","given":"David","non-dropping-particle":"","parse-names":false,"suffix":""},{"dropping-particle":"","family":"Keating","given":"Xiaofen D.","non-dropping-particle":"","parse-names":false,"suffix":""},{"dropping-particle":"","family":"Castro-Piñero","given":"José","non-dropping-particle":"","parse-names":false,"suffix":""}],"container-title":"Journal of School Health","id":"ITEM-5","issue":"8","issued":{"date-parts":[["2019"]]},"page":"612-618","title":"The Role of School in Helping Children and Adolescents Reach the Physical Activity Recommendations: The UP&amp;DOWN Study","type":"article-journal","volume":"89"},"uris":["http://www.mendeley.com/documents/?uuid=7a3a62c5-408e-4876-aad6-fb0f0a83495d","http://www.mendeley.com/documents/?uuid=78169934-fbe8-485f-9c76-2fc6d3272dd0"]}],"mendeley":{"formattedCitation":"(Grao-Cruces et al., 2019; Gu et al., 2018; Hesketh et al., 2015; N. et al., 2013; Wilkie et al., 2018)","plainTextFormattedCitation":"(Grao-Cruces et al., 2019; Gu et al., 2018; Hesketh et al., 2015; N. et al., 2013; Wilkie et al., 2018)","previouslyFormattedCitation":"(Grao-Cruces et al., 2019; Gu et al., 2018; Hesketh et al., 2015; N. et al., 2013; Wilkie et al., 2018)"},"properties":{"noteIndex":0},"schema":"https://github.com/citation-style-language/schema/raw/master/csl-citation.json"}</w:instrText>
      </w:r>
      <w:r w:rsidR="009B6567" w:rsidRPr="00D875EC">
        <w:rPr>
          <w:rFonts w:ascii="Times New Roman" w:hAnsi="Times New Roman" w:cs="Times New Roman"/>
          <w:sz w:val="24"/>
          <w:szCs w:val="24"/>
          <w:lang w:val="en-GB"/>
        </w:rPr>
        <w:fldChar w:fldCharType="separate"/>
      </w:r>
      <w:r w:rsidR="00D83142" w:rsidRPr="007A26BB">
        <w:rPr>
          <w:rFonts w:ascii="Times New Roman" w:hAnsi="Times New Roman" w:cs="Times New Roman"/>
          <w:noProof/>
          <w:sz w:val="24"/>
          <w:szCs w:val="24"/>
        </w:rPr>
        <w:t>(Grao-Cruces et al., 2019; Gu et al., 2018; Hesketh et al., 2015; N. et al., 2013; Wilkie et al., 2018)</w:t>
      </w:r>
      <w:r w:rsidR="009B6567" w:rsidRPr="00D875EC">
        <w:rPr>
          <w:rFonts w:ascii="Times New Roman" w:hAnsi="Times New Roman" w:cs="Times New Roman"/>
          <w:sz w:val="24"/>
          <w:szCs w:val="24"/>
          <w:lang w:val="en-GB"/>
        </w:rPr>
        <w:fldChar w:fldCharType="end"/>
      </w:r>
      <w:r w:rsidR="00EC2065" w:rsidRPr="007A26BB">
        <w:rPr>
          <w:rFonts w:ascii="Times New Roman" w:hAnsi="Times New Roman" w:cs="Times New Roman"/>
          <w:sz w:val="24"/>
          <w:szCs w:val="24"/>
        </w:rPr>
        <w:t>.</w:t>
      </w:r>
      <w:r w:rsidR="00367813" w:rsidRPr="007A26BB">
        <w:rPr>
          <w:rFonts w:ascii="Times New Roman" w:hAnsi="Times New Roman" w:cs="Times New Roman"/>
          <w:sz w:val="24"/>
          <w:szCs w:val="24"/>
        </w:rPr>
        <w:t xml:space="preserve"> </w:t>
      </w:r>
      <w:r w:rsidR="00367813" w:rsidRPr="00D875EC">
        <w:rPr>
          <w:rFonts w:ascii="Times New Roman" w:hAnsi="Times New Roman" w:cs="Times New Roman"/>
          <w:sz w:val="24"/>
          <w:szCs w:val="24"/>
          <w:lang w:val="en-GB"/>
        </w:rPr>
        <w:t xml:space="preserve">There might be a possibility that children </w:t>
      </w:r>
      <w:r w:rsidR="008171F4" w:rsidRPr="00D875EC">
        <w:rPr>
          <w:rFonts w:ascii="Times New Roman" w:hAnsi="Times New Roman" w:cs="Times New Roman"/>
          <w:sz w:val="24"/>
          <w:szCs w:val="24"/>
          <w:lang w:val="en-GB"/>
        </w:rPr>
        <w:t xml:space="preserve">will </w:t>
      </w:r>
      <w:r w:rsidR="00367813" w:rsidRPr="00D875EC">
        <w:rPr>
          <w:rFonts w:ascii="Times New Roman" w:hAnsi="Times New Roman" w:cs="Times New Roman"/>
          <w:sz w:val="24"/>
          <w:szCs w:val="24"/>
          <w:lang w:val="en-GB"/>
        </w:rPr>
        <w:t xml:space="preserve">be able to intuitively compensate </w:t>
      </w:r>
      <w:r w:rsidR="001B3357" w:rsidRPr="00D875EC">
        <w:rPr>
          <w:rFonts w:ascii="Times New Roman" w:hAnsi="Times New Roman" w:cs="Times New Roman"/>
          <w:sz w:val="24"/>
          <w:szCs w:val="24"/>
          <w:lang w:val="en-GB"/>
        </w:rPr>
        <w:t xml:space="preserve">for </w:t>
      </w:r>
      <w:r w:rsidR="00367813" w:rsidRPr="00D875EC">
        <w:rPr>
          <w:rFonts w:ascii="Times New Roman" w:hAnsi="Times New Roman" w:cs="Times New Roman"/>
          <w:sz w:val="24"/>
          <w:szCs w:val="24"/>
          <w:lang w:val="en-GB"/>
        </w:rPr>
        <w:t>higher sedentary behaviors with more physical activity at home, but the current evidence remains inconclusive</w:t>
      </w:r>
      <w:r w:rsidR="006618D5" w:rsidRPr="00D875EC">
        <w:rPr>
          <w:rFonts w:ascii="Times New Roman" w:hAnsi="Times New Roman" w:cs="Times New Roman"/>
          <w:sz w:val="24"/>
          <w:szCs w:val="24"/>
          <w:lang w:val="en-GB"/>
        </w:rPr>
        <w:t>, and it may further depend</w:t>
      </w:r>
      <w:r w:rsidR="00A23190" w:rsidRPr="00D875EC">
        <w:rPr>
          <w:rFonts w:ascii="Times New Roman" w:hAnsi="Times New Roman" w:cs="Times New Roman"/>
          <w:sz w:val="24"/>
          <w:szCs w:val="24"/>
          <w:lang w:val="en-GB"/>
        </w:rPr>
        <w:t xml:space="preserve"> on the setting characteristics</w:t>
      </w:r>
      <w:r w:rsidR="00EC2065">
        <w:rPr>
          <w:rFonts w:ascii="Times New Roman" w:hAnsi="Times New Roman" w:cs="Times New Roman"/>
          <w:sz w:val="24"/>
          <w:szCs w:val="24"/>
          <w:lang w:val="en-GB"/>
        </w:rPr>
        <w:t xml:space="preserve"> </w:t>
      </w:r>
      <w:r w:rsidR="00367813"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23/jpah.2017-0297","ISSN":"15435476","abstract":"Background: Little is known about whether physical activity compensation occurs. This study experimentally explored the activitystat hypothesis by investigating children’s short-term responses to imposed or restricted physical activity. Methods: A total of 156 children (46 boys; mean age = 11.3 y) from 9 schools wore an ActiGraph accelerometer for 5 days (Monday-Friday) across 2 consecutive weeks. In addition, 145 children (49% boys) simultaneously wore a SenseWear Armband. Schools were randomized to participate in 1 of the 3 experimental conditions that took place on 1 occasion: additional moderate- to vigorous-intensity physical activity (3 schools), additional light-intensity physical activity (3 schools), or restriction of light-intensity physical activity and moderate- to vigorous-intensity physical activity (3 schools). Multilevel linear regression models were conducted to examine associations between the day the condition took place and the following day and week (baseline and experiment) for each condition. Results: There was no evidence of a difference between children’s activity levels on the day after the experiment condition compared with their usual activity for that day. Conclusion: The findings suggest that children do not compensate their sedentary time and/or physical activity levels following imposed or restricted physical activity in the short term.","author":[{"dropping-particle":"","family":"Ridgers","given":"Nicola D.","non-dropping-particle":"","parse-names":false,"suffix":""},{"dropping-particle":"","family":"Lamb","given":"Karen E.","non-dropping-particle":"","parse-names":false,"suffix":""},{"dropping-particle":"","family":"Timperio","given":"Anna","non-dropping-particle":"","parse-names":false,"suffix":""},{"dropping-particle":"","family":"Brown","given":"Helen","non-dropping-particle":"","parse-names":false,"suffix":""},{"dropping-particle":"","family":"Salmon","given":"Jo","non-dropping-particle":"","parse-names":false,"suffix":""}],"container-title":"Journal of Physical Activity and Health","id":"ITEM-1","issue":"4","issued":{"date-parts":[["2018"]]},"page":"239-246","title":"Investigating children’s short-term responses to imposed or restricted physical activity","type":"article-journal","volume":"15"},"uris":["http://www.mendeley.com/documents/?uuid=be3aa8b3-c4c7-4bf9-a875-9303e221c3b7"]},{"id":"ITEM-2","itemData":{"DOI":"10.1249/MSS.0000000000000275","ISBN":"0000000000000","ISSN":"15300315","PMID":"24492632","abstract":"PURPOSE: There is considerable debate about the possibility of physical activity compensation. This study examined whether increased levels in physical activity and/or sedentary behavior on 1 d were predictive of lower levels in these behaviors on the following day (compensatory mechanisms) among children. METHODS: Two hundred and forty-eight children (121 boys and 127 girls) age 8-11 yr from nine primary schools in Melbourne, Australia, wore a GT3X+ ActiGraph for seven consecutive days. Time spent in light physical activity (LPA) and moderate-to vigorous-intensity physical activity (MVPA) was derived using age-specific cut points. Sedentary time was defined as 100 counts per minute. Meteorological data (temperature, precipitation, relative humidity, and daylight hours) were obtained daily and matched to accelerometer wear days. Multilevel analyses (day, child, and school) were conducted using generalized linear latent and mixed models. RESULTS: On any given day, every additional 10 min spent in MVPA was associated with approximately 25 min less LPA and 5 min less MVPA the following day. Similarly, additional time spent in LPA on any given day was associated with less time in LPA and MVPA the next day. Time spent sedentary was associated with less sedentary time the following day. Adjusting for meteorological variables did not change observed compensation effects. No significant moderating effect of sex was observed. CONCLUSION: The results are consistent with the compensation hypothesis, whereby children appear to compensate their physical activity or sedentary time between days. Additional adjustment for meteorological variables did not change the observed associations. Further research is needed to examine what factors may explain apparent compensatory changes in children's physical activity and sedentary time. Copyright © 2014 by the American College of Sports Medicine.","author":[{"dropping-particle":"","family":"Ridgers","given":"Nicola D.","non-dropping-particle":"","parse-names":false,"suffix":""},{"dropping-particle":"","family":"Timperio","given":"Anna","non-dropping-particle":"","parse-names":false,"suffix":""},{"dropping-particle":"","family":"Cerin","given":"Ester","non-dropping-particle":"","parse-names":false,"suffix":""},{"dropping-particle":"","family":"Salmon","given":"Jo","non-dropping-particle":"","parse-names":false,"suffix":""}],"container-title":"Medicine and Science in Sports and Exercise","id":"ITEM-2","issue":"8","issued":{"date-parts":[["2014"]]},"page":"1564-1569","title":"Compensation of physical activity and sedentary time in primary school children","type":"article-journal","volume":"46"},"uris":["http://www.mendeley.com/documents/?uuid=2a2f908b-0a6d-4953-80fa-0fce6be128d0"]}],"mendeley":{"formattedCitation":"(Ridgers et al., 2018, 2014)","plainTextFormattedCitation":"(Ridgers et al., 2018, 2014)","previouslyFormattedCitation":"(Ridgers et al., 2018, 2014)"},"properties":{"noteIndex":0},"schema":"https://github.com/citation-style-language/schema/raw/master/csl-citation.json"}</w:instrText>
      </w:r>
      <w:r w:rsidR="00367813"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Ridgers et al., 2018, 2014)</w:t>
      </w:r>
      <w:r w:rsidR="00367813"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5B14F4" w:rsidRPr="00D875EC">
        <w:rPr>
          <w:rFonts w:ascii="Times New Roman" w:hAnsi="Times New Roman" w:cs="Times New Roman"/>
          <w:sz w:val="24"/>
          <w:szCs w:val="24"/>
          <w:lang w:val="en-GB"/>
        </w:rPr>
        <w:t xml:space="preserve"> </w:t>
      </w:r>
      <w:r w:rsidR="009B7AF3" w:rsidRPr="00D875EC">
        <w:rPr>
          <w:rFonts w:ascii="Times New Roman" w:hAnsi="Times New Roman" w:cs="Times New Roman"/>
          <w:sz w:val="24"/>
          <w:szCs w:val="24"/>
          <w:lang w:val="en-GB"/>
        </w:rPr>
        <w:t>Similarly, primary students might be more prone to elaborate strategies to be more physically active outside the school</w:t>
      </w:r>
      <w:r w:rsidR="00ED7E24" w:rsidRPr="00D875EC">
        <w:rPr>
          <w:rFonts w:ascii="Times New Roman" w:hAnsi="Times New Roman" w:cs="Times New Roman"/>
          <w:sz w:val="24"/>
          <w:szCs w:val="24"/>
          <w:lang w:val="en-GB"/>
        </w:rPr>
        <w:t xml:space="preserve"> than their secondary counterparts</w:t>
      </w:r>
      <w:r w:rsidR="00EC2065">
        <w:rPr>
          <w:rFonts w:ascii="Times New Roman" w:hAnsi="Times New Roman" w:cs="Times New Roman"/>
          <w:sz w:val="24"/>
          <w:szCs w:val="24"/>
          <w:lang w:val="en-GB"/>
        </w:rPr>
        <w:t xml:space="preserve"> </w:t>
      </w:r>
      <w:r w:rsidR="00ED7E24"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86/1471-2458-14-261","ISSN":"14712458","abstract":"Background: Key life periods have been associated with changes in physical activity (PA). This study investigated (1) how PA changes when primary school children transfer to secondary school, (2) if school environmental characteristics differ between primary and secondary schools and (3) if changes in school environmental characteristics can predict changes in PA in Belgian schoolchildren. Moderating effects of gender and the baseline level of PA were investigated for the first and third research question. Methods. In total, 736 children (10-13 years) of the last year of primary school participated in the first phase of this longitudinal study. Two years later, 502 of these children (68.2%) agreed to participate in the second phase. Accelerometers, pedometers and the Flemish Physical Activity Questionnaire were used to measure PA. School environmental characteristics were reported by the school principals. Cross-classified regression models were conducted to analyze the data. Results: S elf-reported active transport to school and accelerometer weekday moderate to vigorous PA (MVPA) increased after the transition to secondary school while self-reported extracurricular PA and total PA decreased. Pedometer weekday step counts decreased, but this decrease was only apparent among those who achieved the PA guidelines in primary school.Secondary schools scored higher on the school environmental characteristics: provision of sports and PA during lunch break, active schoolyards and playgrounds and health education policy but lower on sports and PA after-school than primary schools.Changes in the school environmental characteristics: active commuting to school, active schoolyards and playgrounds and health education policy resulted in changes in self-reported extracurricular PA, total PA, pedometer/accelerometer determined step counts and accelerometer determined MVPA. Moderating effects were found for baseline PA and gender. Conclusion: PA changed after the transition to secondary school. In general, secondary schools seem more likely to foster strategies to promote PA during school hours than primary schools who seem more likely to foster strategies to promote PA after school. Changes in school environmental characteristics may contribute to changes in PA. Thus, if confirmed in future studies, efforts are needed to implement these components in schools as early as possible to positively affect the change in PA. © 2014 De Meester et al.; licensee BioMed Central …","author":[{"dropping-particle":"","family":"Meester","given":"Femke","non-dropping-particle":"De","parse-names":false,"suffix":""},{"dropping-particle":"","family":"Dyck","given":"Delfien","non-dropping-particle":"Van","parse-names":false,"suffix":""},{"dropping-particle":"","family":"Bourdeaudhuij","given":"Ilse","non-dropping-particle":"De","parse-names":false,"suffix":""},{"dropping-particle":"","family":"Deforche","given":"Benedicte","non-dropping-particle":"","parse-names":false,"suffix":""},{"dropping-particle":"","family":"Cardon","given":"Greet","non-dropping-particle":"","parse-names":false,"suffix":""}],"container-title":"BMC Public Health","id":"ITEM-1","issue":"1","issued":{"date-parts":[["2014"]]},"page":"1-15","title":"Changes in physical activity during the transition from primary to secondary school in Belgian children: What is the role of the school environment?","type":"article-journal","volume":"14"},"uris":["http://www.mendeley.com/documents/?uuid=749022b4-afe4-42ab-ac98-e3c5920a4ea2","http://www.mendeley.com/documents/?uuid=f69ae530-735a-4097-a4d4-fed89f5eb7b7"]}],"mendeley":{"formattedCitation":"(De Meester et al., 2014)","plainTextFormattedCitation":"(De Meester et al., 2014)","previouslyFormattedCitation":"(De Meester et al., 2014)"},"properties":{"noteIndex":0},"schema":"https://github.com/citation-style-language/schema/raw/master/csl-citation.json"}</w:instrText>
      </w:r>
      <w:r w:rsidR="00ED7E24"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De Meester et al., 2014)</w:t>
      </w:r>
      <w:r w:rsidR="00ED7E24"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ED7E24" w:rsidRPr="00D875EC">
        <w:rPr>
          <w:rFonts w:ascii="Times New Roman" w:hAnsi="Times New Roman" w:cs="Times New Roman"/>
          <w:sz w:val="24"/>
          <w:szCs w:val="24"/>
          <w:lang w:val="en-GB"/>
        </w:rPr>
        <w:t xml:space="preserve"> </w:t>
      </w:r>
      <w:r w:rsidR="005B14F4" w:rsidRPr="00D875EC">
        <w:rPr>
          <w:rFonts w:ascii="Times New Roman" w:hAnsi="Times New Roman" w:cs="Times New Roman"/>
          <w:sz w:val="24"/>
          <w:szCs w:val="24"/>
          <w:lang w:val="en-GB"/>
        </w:rPr>
        <w:t xml:space="preserve">Additionally, those with higher motor competence might be less affected by the COVID-19 lockdown, since they have </w:t>
      </w:r>
      <w:r w:rsidR="00AB2248" w:rsidRPr="00D875EC">
        <w:rPr>
          <w:rFonts w:ascii="Times New Roman" w:hAnsi="Times New Roman" w:cs="Times New Roman"/>
          <w:sz w:val="24"/>
          <w:szCs w:val="24"/>
          <w:lang w:val="en-GB"/>
        </w:rPr>
        <w:t xml:space="preserve">usually </w:t>
      </w:r>
      <w:r w:rsidR="005B14F4" w:rsidRPr="00D875EC">
        <w:rPr>
          <w:rFonts w:ascii="Times New Roman" w:hAnsi="Times New Roman" w:cs="Times New Roman"/>
          <w:sz w:val="24"/>
          <w:szCs w:val="24"/>
          <w:lang w:val="en-GB"/>
        </w:rPr>
        <w:t xml:space="preserve">exhibited higher physically active behaviors </w:t>
      </w:r>
      <w:r w:rsidR="00A23190" w:rsidRPr="00D875EC">
        <w:rPr>
          <w:rFonts w:ascii="Times New Roman" w:hAnsi="Times New Roman" w:cs="Times New Roman"/>
          <w:sz w:val="24"/>
          <w:szCs w:val="24"/>
          <w:lang w:val="en-GB"/>
        </w:rPr>
        <w:t>during the week</w:t>
      </w:r>
      <w:r w:rsidR="00EC2065">
        <w:rPr>
          <w:rFonts w:ascii="Times New Roman" w:hAnsi="Times New Roman" w:cs="Times New Roman"/>
          <w:sz w:val="24"/>
          <w:szCs w:val="24"/>
          <w:lang w:val="en-GB"/>
        </w:rPr>
        <w:t xml:space="preserve"> </w:t>
      </w:r>
      <w:r w:rsidR="005B14F4"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jsams.2014.09.014","ISSN":"18781861","abstract":"Objectives: To examine associations between fundamental movement skills and weekday and weekend physical activity among preschool children living in deprived communities. Design: Cross-sectional observation study. Methods: Six locomotor skills and 6 object-control skills were video-assessed using The Children's Activity and Movement in Preschool Study Motor Skills Protocol. Physical activity was measured via hip-mounted accelerometry. A total of 99 children (53% boys) aged 3-5 years (M 4.6, SD 0.5) completed all assessments. Multilevel mixed regression models were used to examine associations between fundamental movement skills and physical activity. Models were adjusted for clustering, age, sex, standardised body mass index and accelerometer wear time. Results: Boys were more active than girls and had higher object-control skill competency. Total skill score was positively associated with weekend moderate-to-vigorous physical activity (p= 0.034) but not weekday physical activity categories (p&gt;. 0.05). When subdomains of skills were examined, object-control skills was positively associated with light physical activity on weekdays (p= 0.008) and with light (p= 0.033), moderate-to-vigorous (p= 0.028) and light- and moderate-to-vigorous (p= 0.008) physical activity at weekends. Locomotor skill competency was positively associated with moderate-to-vigorous physical activity on weekdays (p= 0.016) and light physical activity during the weekend (p= 0.035). Conclusions: The findings suggest that developing competence in both locomotor and object-control skills may be an important element in promoting an active lifestyle in young children during weekdays and at weekends.","author":[{"dropping-particle":"","family":"Foweather","given":"Lawrence","non-dropping-particle":"","parse-names":false,"suffix":""},{"dropping-particle":"","family":"Knowles","given":"Zoe","non-dropping-particle":"","parse-names":false,"suffix":""},{"dropping-particle":"","family":"Ridgers","given":"Nicola D.","non-dropping-particle":"","parse-names":false,"suffix":""},{"dropping-particle":"V.","family":"O'Dwyer","given":"Mareesa","non-dropping-particle":"","parse-names":false,"suffix":""},{"dropping-particle":"","family":"Foulkes","given":"Jonathan D.","non-dropping-particle":"","parse-names":false,"suffix":""},{"dropping-particle":"","family":"Stratton","given":"Gareth","non-dropping-particle":"","parse-names":false,"suffix":""}],"container-title":"Journal of Science and Medicine in Sport","id":"ITEM-1","issue":"6","issued":{"date-parts":[["2015"]]},"page":"691-696","publisher":"Sports Medicine Australia","title":"Fundamental movement skills in relation to weekday and weekend physical activity in preschool children","type":"article-journal","volume":"18"},"uris":["http://www.mendeley.com/documents/?uuid=39b31053-6cbe-485e-9a9d-9165ce0538c8"]}],"mendeley":{"formattedCitation":"(Foweather et al., 2015)","plainTextFormattedCitation":"(Foweather et al., 2015)","previouslyFormattedCitation":"(Foweather et al., 2015)"},"properties":{"noteIndex":0},"schema":"https://github.com/citation-style-language/schema/raw/master/csl-citation.json"}</w:instrText>
      </w:r>
      <w:r w:rsidR="005B14F4"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Foweather et al., 2015)</w:t>
      </w:r>
      <w:r w:rsidR="005B14F4"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71F3F" w:rsidRPr="00D875EC">
        <w:rPr>
          <w:rFonts w:ascii="Times New Roman" w:hAnsi="Times New Roman" w:cs="Times New Roman"/>
          <w:sz w:val="24"/>
          <w:szCs w:val="24"/>
          <w:lang w:val="en-GB"/>
        </w:rPr>
        <w:t xml:space="preserve"> </w:t>
      </w:r>
      <w:r w:rsidR="00A23190" w:rsidRPr="00D875EC">
        <w:rPr>
          <w:rFonts w:ascii="Times New Roman" w:hAnsi="Times New Roman" w:cs="Times New Roman"/>
          <w:sz w:val="24"/>
          <w:szCs w:val="24"/>
          <w:lang w:val="en-GB"/>
        </w:rPr>
        <w:t>A review by Xu et al.</w:t>
      </w:r>
      <w:r w:rsidR="009B7AF3"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55/2015/546925","ISSN":"2090-0708","PMID":"25874123","abstract":"Parents play a critical role in developing and shaping their children’s physical activity (PA) and sedentary behaviours, particularly in the early years of life. The aim of this systematic review is to identify current literature investigating associations of parental influences with both PA and screen time in young children. This systematic review was conducted in November 2013 using 6 electronic databases covering research literature from January 1998 to November 2013. Thirty articles that met inclusion criteria were identified. These studies covered five important aspects of parenting: (1) parenting practices; (2) parents’ role modelling; (3) parental perceptions of children’s PA and screen viewing behaviours; (4) parental self-efficacy; and (5) general parenting style. Findings suggest that parents’ encouragement and support can increase children’s PA, and reducing parents’ own screen time can lead to decreased child screen time. Improving parenting practices, parental self-efficacy or changing parenting style may also be promising approaches to increasing PA time and decreasing screen time of young children.","author":[{"dropping-particle":"","family":"Xu","given":"Huilan","non-dropping-particle":"","parse-names":false,"suffix":""},{"dropping-particle":"","family":"Wen","given":"Li Ming","non-dropping-particle":"","parse-names":false,"suffix":""},{"dropping-particle":"","family":"Rissel","given":"Chris","non-dropping-particle":"","parse-names":false,"suffix":""}],"container-title":"Journal of Obesity","id":"ITEM-1","issued":{"date-parts":[["2015"]]},"page":"1-23","title":"Associations of Parental Influences with Physical Activity and Screen Time among Young Children: A Systematic Review","type":"article-journal","volume":"2015"},"uris":["http://www.mendeley.com/documents/?uuid=177b4f7f-3175-4f96-8e74-1a14b666ee7c","http://www.mendeley.com/documents/?uuid=09d0727c-965f-4447-acb5-67fea4617d2f"]},{"id":"ITEM-2","itemData":{"DOI":"10.1186/s12889-018-5883-x","ISSN":"14712458","abstract":"Background: Physical activity (PA) is important in combating childhood obesity. Parents, and thus parental PA, could influence PA in young children. We examined whether the time spent at different intensities of PA and the type of parental PA are associated with the PA of children aged 4-7 years, and whether the associations between child-parent pairs were sex-specific. Methods: All the participants were recruited from the Groningen Expert Center for Kids with Obesity (GECKO) birth cohort (babies born between 1 April 2006 and 1 April 2007 in Drenthe province, the Netherlands) and were aged 4-7 years during measurement. PA in children was measured using the ActiGraph GT3X (worn at least 3 days, ≥10 h per day). PA in parents was assessed using the validated SQUASH questionnaire. Results: Of the N = 1146 children with valid ActiGraph data and 838 mothers and 814 fathers with valid questionnaire data, 623 child-parent pairs with complete data were analysed. More leisure time PA in mothers was associated with more time spent in moderate-to-vigorous PA (MVPA) in children (Spearman r = 0.079, P &lt;.05). Maternal PA was significantly related to PA in girls, but not boys. More time spent in maternal vigorous PA, in sports activity, and leisure time PA, were all related to higher MVPA in girls (Spearman r = 0.159, r = 0.133 and r = 0.127 respectively, Pall &lt;.05). In fathers, PA levels were predominantly related to PA in sons. High MVPA in fathers was also related to high MVPA in sons (r = 0.132, P &lt; 0.5). Spending more time in light PA was related to more sedentary time and less time in MVPA in sons. Conclusions: Higher PA in mothers, for instance in leisure activities, is related to higher PA in daughters, and more active fathers are related to more active sons. To support PA in young children, interventions could focus on the PA of the parent of the same sex as the child. Special attention may be needed for families where the parents have sedentary jobs, as children from these families seem to adopt more sedentary behaviour.","author":[{"dropping-particle":"","family":"Brouwer","given":"Silvia I.","non-dropping-particle":"","parse-names":false,"suffix":""},{"dropping-particle":"","family":"Küpers","given":"Leanne K.","non-dropping-particle":"","parse-names":false,"suffix":""},{"dropping-particle":"","family":"Kors","given":"Lotte","non-dropping-particle":"","parse-names":false,"suffix":""},{"dropping-particle":"","family":"Sijtsma","given":"Anna","non-dropping-particle":"","parse-names":false,"suffix":""},{"dropping-particle":"","family":"Sauer","given":"Pieter J.J.","non-dropping-particle":"","parse-names":false,"suffix":""},{"dropping-particle":"","family":"Renders","given":"Carry M.","non-dropping-particle":"","parse-names":false,"suffix":""},{"dropping-particle":"","family":"Corpeleijn","given":"Eva","non-dropping-particle":"","parse-names":false,"suffix":""}],"container-title":"BMC Public Health","id":"ITEM-2","issue":"1","issued":{"date-parts":[["2018"]]},"page":"1-10","publisher":"BMC Public Health","title":"Parental physical activity is associated with objectively measured physical activity in young children in a sex-specific manner: The GECKO Drenthe cohort","type":"article-journal","volume":"18"},"uris":["http://www.mendeley.com/documents/?uuid=249f36de-331c-4006-be63-b71a7cb2c315","http://www.mendeley.com/documents/?uuid=6a53d574-a871-4ffa-a898-474bc3654028"]}],"mendeley":{"formattedCitation":"(Brouwer et al., 2018; Xu et al., 2015)","plainTextFormattedCitation":"(Brouwer et al., 2018; Xu et al., 2015)","previouslyFormattedCitation":"(Brouwer et al., 2018; Xu et al., 2015)"},"properties":{"noteIndex":0},"schema":"https://github.com/citation-style-language/schema/raw/master/csl-citation.json"}</w:instrText>
      </w:r>
      <w:r w:rsidR="009B7AF3"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Brouwer et al., 2018; Xu et al., 2015)</w:t>
      </w:r>
      <w:r w:rsidR="009B7AF3" w:rsidRPr="00D875EC">
        <w:rPr>
          <w:rFonts w:ascii="Times New Roman" w:hAnsi="Times New Roman" w:cs="Times New Roman"/>
          <w:sz w:val="24"/>
          <w:szCs w:val="24"/>
          <w:lang w:val="en-GB"/>
        </w:rPr>
        <w:fldChar w:fldCharType="end"/>
      </w:r>
      <w:r w:rsidR="009B7AF3" w:rsidRPr="00D875EC">
        <w:rPr>
          <w:rFonts w:ascii="Times New Roman" w:hAnsi="Times New Roman" w:cs="Times New Roman"/>
          <w:sz w:val="24"/>
          <w:szCs w:val="24"/>
          <w:lang w:val="en-GB"/>
        </w:rPr>
        <w:t xml:space="preserve"> found family roles to play</w:t>
      </w:r>
      <w:r w:rsidR="00971F3F" w:rsidRPr="00D875EC">
        <w:rPr>
          <w:rFonts w:ascii="Times New Roman" w:hAnsi="Times New Roman" w:cs="Times New Roman"/>
          <w:sz w:val="24"/>
          <w:szCs w:val="24"/>
          <w:lang w:val="en-GB"/>
        </w:rPr>
        <w:t xml:space="preserve"> an important role</w:t>
      </w:r>
      <w:r w:rsidR="009B7AF3" w:rsidRPr="00D875EC">
        <w:rPr>
          <w:rFonts w:ascii="Times New Roman" w:hAnsi="Times New Roman" w:cs="Times New Roman"/>
          <w:sz w:val="24"/>
          <w:szCs w:val="24"/>
          <w:lang w:val="en-GB"/>
        </w:rPr>
        <w:t xml:space="preserve"> </w:t>
      </w:r>
      <w:r w:rsidR="00ED7E24" w:rsidRPr="00D875EC">
        <w:rPr>
          <w:rFonts w:ascii="Times New Roman" w:hAnsi="Times New Roman" w:cs="Times New Roman"/>
          <w:sz w:val="24"/>
          <w:szCs w:val="24"/>
          <w:lang w:val="en-GB"/>
        </w:rPr>
        <w:t xml:space="preserve">in promoting children physical activity, thus it might be a critical </w:t>
      </w:r>
      <w:r w:rsidR="00A23190" w:rsidRPr="00D875EC">
        <w:rPr>
          <w:rFonts w:ascii="Times New Roman" w:hAnsi="Times New Roman" w:cs="Times New Roman"/>
          <w:sz w:val="24"/>
          <w:szCs w:val="24"/>
          <w:lang w:val="en-GB"/>
        </w:rPr>
        <w:t>point</w:t>
      </w:r>
      <w:r w:rsidR="00ED7E24" w:rsidRPr="00D875EC">
        <w:rPr>
          <w:rFonts w:ascii="Times New Roman" w:hAnsi="Times New Roman" w:cs="Times New Roman"/>
          <w:sz w:val="24"/>
          <w:szCs w:val="24"/>
          <w:lang w:val="en-GB"/>
        </w:rPr>
        <w:t xml:space="preserve"> to address when implementing health strategies aimed at them</w:t>
      </w:r>
      <w:r w:rsidR="00E34A01" w:rsidRPr="00D875EC">
        <w:rPr>
          <w:rFonts w:ascii="Times New Roman" w:hAnsi="Times New Roman" w:cs="Times New Roman"/>
          <w:sz w:val="24"/>
          <w:szCs w:val="24"/>
          <w:lang w:val="en-GB"/>
        </w:rPr>
        <w:t>, particularly during this lockdown period</w:t>
      </w:r>
      <w:r w:rsidR="00ED7E24" w:rsidRPr="00D875EC">
        <w:rPr>
          <w:rFonts w:ascii="Times New Roman" w:hAnsi="Times New Roman" w:cs="Times New Roman"/>
          <w:sz w:val="24"/>
          <w:szCs w:val="24"/>
          <w:lang w:val="en-GB"/>
        </w:rPr>
        <w:t xml:space="preserve">. </w:t>
      </w:r>
      <w:r w:rsidR="00B052E4" w:rsidRPr="00D875EC">
        <w:rPr>
          <w:rFonts w:ascii="Times New Roman" w:hAnsi="Times New Roman" w:cs="Times New Roman"/>
          <w:sz w:val="24"/>
          <w:szCs w:val="24"/>
          <w:lang w:val="en-GB"/>
        </w:rPr>
        <w:t xml:space="preserve">Besides, </w:t>
      </w:r>
      <w:r w:rsidR="00E1341A" w:rsidRPr="00D875EC">
        <w:rPr>
          <w:rFonts w:ascii="Times New Roman" w:hAnsi="Times New Roman" w:cs="Times New Roman"/>
          <w:sz w:val="24"/>
          <w:szCs w:val="24"/>
          <w:lang w:val="en-GB"/>
        </w:rPr>
        <w:t xml:space="preserve">healthy lifestyle habits such as </w:t>
      </w:r>
      <w:r w:rsidR="00B052E4" w:rsidRPr="00D875EC">
        <w:rPr>
          <w:rFonts w:ascii="Times New Roman" w:hAnsi="Times New Roman" w:cs="Times New Roman"/>
          <w:sz w:val="24"/>
          <w:szCs w:val="24"/>
          <w:lang w:val="en-GB"/>
        </w:rPr>
        <w:t>active commuting to schools</w:t>
      </w:r>
      <w:r w:rsidR="00E1341A" w:rsidRPr="00D875EC">
        <w:rPr>
          <w:rFonts w:ascii="Times New Roman" w:hAnsi="Times New Roman" w:cs="Times New Roman"/>
          <w:sz w:val="24"/>
          <w:szCs w:val="24"/>
          <w:lang w:val="en-GB"/>
        </w:rPr>
        <w:t xml:space="preserve"> (i.e walking or cycling)</w:t>
      </w:r>
      <w:r w:rsidR="00B052E4" w:rsidRPr="00D875EC">
        <w:rPr>
          <w:rFonts w:ascii="Times New Roman" w:hAnsi="Times New Roman" w:cs="Times New Roman"/>
          <w:sz w:val="24"/>
          <w:szCs w:val="24"/>
          <w:lang w:val="en-GB"/>
        </w:rPr>
        <w:t xml:space="preserve">, which has been linked to </w:t>
      </w:r>
      <w:r w:rsidR="00E1341A" w:rsidRPr="00D875EC">
        <w:rPr>
          <w:rFonts w:ascii="Times New Roman" w:hAnsi="Times New Roman" w:cs="Times New Roman"/>
          <w:sz w:val="24"/>
          <w:szCs w:val="24"/>
          <w:lang w:val="en-GB"/>
        </w:rPr>
        <w:t xml:space="preserve">increasing </w:t>
      </w:r>
      <w:r w:rsidR="00DA1339" w:rsidRPr="00D875EC">
        <w:rPr>
          <w:rFonts w:ascii="Times New Roman" w:hAnsi="Times New Roman" w:cs="Times New Roman"/>
          <w:sz w:val="24"/>
          <w:szCs w:val="24"/>
          <w:lang w:val="en-GB"/>
        </w:rPr>
        <w:t xml:space="preserve">both overall physical activity and physical fitness, and reducing </w:t>
      </w:r>
      <w:r w:rsidR="00E1341A" w:rsidRPr="00D875EC">
        <w:rPr>
          <w:rFonts w:ascii="Times New Roman" w:hAnsi="Times New Roman" w:cs="Times New Roman"/>
          <w:sz w:val="24"/>
          <w:szCs w:val="24"/>
          <w:lang w:val="en-GB"/>
        </w:rPr>
        <w:t xml:space="preserve">sedentary </w:t>
      </w:r>
      <w:r w:rsidR="00A23190" w:rsidRPr="00D875EC">
        <w:rPr>
          <w:rFonts w:ascii="Times New Roman" w:hAnsi="Times New Roman" w:cs="Times New Roman"/>
          <w:sz w:val="24"/>
          <w:szCs w:val="24"/>
          <w:lang w:val="en-GB"/>
        </w:rPr>
        <w:t>behaviour</w:t>
      </w:r>
      <w:r w:rsidR="00EC2065">
        <w:rPr>
          <w:rFonts w:ascii="Times New Roman" w:hAnsi="Times New Roman" w:cs="Times New Roman"/>
          <w:sz w:val="24"/>
          <w:szCs w:val="24"/>
          <w:lang w:val="en-GB"/>
        </w:rPr>
        <w:t xml:space="preserve"> </w:t>
      </w:r>
      <w:r w:rsidR="00DA1339"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23/jpah.8.s2.s198","ISSN":"15435474","PMID":"21918233","abstract":"The objective of this study was to analyze associations of cardiorespiratory fitness (CRF) with physical activity, time spent watching television and using computer, mode of commuting to school (CS), and adiposity, by gender. Participants were 1708 students (53.8% girls), aged 11 to 19 years. CRF was evaluated with a 20-meter shuttle-run test using VO2max by previously published equation. Maturation stages determined by Tanner's criteria, body mass index, and skinfolds were measured, and a questionnaire used to assess socioeconomic status, PA, television and computer time, and mode of CS. We conducted a regression analysis using CRF as the dependent variable. CRF was independent and positively associated with physical activity [β = 0.338 (95% CI = 0.119; 0.188); P &lt; .001] and with maturation [β = -0.876 (95% CI = 0.666; 1.087); P &lt; .001]; independent and negatively associated with television time [β = -0.003 (95% CI = -0.005; -0.002); P &lt; .001] and adiposity [β = -0.068 (95% CI = -0.076; -0.060); P &lt; .001]. CRF was positively associated with CS [β = 0.337; (95% CI = 0.014; 0.741); P = .014]. No associations were found for computer time. These findings suggest that increasing overall physical activity levels through interventions in different domains such as active CS, reducing sedentary activities, such as television time, might be effective strategies for improving CRF in youth.","author":[{"dropping-particle":"","family":"Aires","given":"Luisa","non-dropping-particle":"","parse-names":false,"suffix":""},{"dropping-particle":"","family":"Pratt","given":"Michael","non-dropping-particle":"","parse-names":false,"suffix":""},{"dropping-particle":"","family":"Lobelo","given":"Felipe","non-dropping-particle":"","parse-names":false,"suffix":""},{"dropping-particle":"","family":"Santos","given":"Rute Marina","non-dropping-particle":"","parse-names":false,"suffix":""},{"dropping-particle":"","family":"Santos","given":"Maria Paula","non-dropping-particle":"","parse-names":false,"suffix":""},{"dropping-particle":"","family":"Mota","given":"Jorge","non-dropping-particle":"","parse-names":false,"suffix":""}],"container-title":"Journal of physical activity &amp; health","id":"ITEM-1","issue":"Suppl 2","issued":{"date-parts":[["2011"]]},"page":"198-205","title":"Associations of cardiorespiratory fitness in children and adolescents with physical activity, active commuting to school, and screen time.","type":"article-journal","volume":"8 Suppl 2"},"uris":["http://www.mendeley.com/documents/?uuid=8c9291cd-5ce1-411d-9a2a-9a10b927410d"]},{"id":"ITEM-2","itemData":{"DOI":"10.3390/ijerph17020668","ISSN":"16604601","abstract":"Active commuting (AC) has been proposed as a great opportunity to increase physical activity level (PA) in children and adolescents. The aim of the present study is to determine the associations between AC (walk and cycle commuting) and non-AC (motor vehicle commuting) with PA levels, and with AC and sedentarism in Spanish children and adolescents. A representative Spanish sample of 424 children and adolescents (38% females) was involved in the ANIBES (Anthropometry, Dietary Intake and Lifestyle in Spain) Study in 2013. Data on the levels of AC, non-AC, PA, and sedentarism were obtained using the International Physical Activity Questionnaire for adolescents. Stepwise backward univariate generalized linear and linear regression models were performed. In girls, walking was associated with playground PA, moderate PA, and moderate to vigorous PA (MVPA) (β = 0.007, p &lt; 0.05; both β = 0.007, p &lt; 0.01), respectively. In boys, walking was associated with all PA levels (p &lt; 0.05); while cycling was related to moderate PA and MVPA (both β = 0.007, p &lt; 0.05). A negative significant association was observed between AC and time spent studying without Internet use in boys (β = −0.184, p &lt; 0.05). Commuting by walking contributes to increased daily PA in both sexes, whereas cycling was only related to moderate PA and MVPA in boys. Sedentary behaviors are not related to AC, but studying without Internet use was negatively associated with AC in boys.","author":[{"dropping-particle":"","family":"Aparicio-Ugarriza","given":"Raquel","non-dropping-particle":"","parse-names":false,"suffix":""},{"dropping-particle":"","family":"Mielgo-Ayuso","given":"Juan","non-dropping-particle":"","parse-names":false,"suffix":""},{"dropping-particle":"","family":"Ruiz","given":"Emma","non-dropping-particle":"","parse-names":false,"suffix":""},{"dropping-particle":"","family":"Ávila","given":"José Manuel","non-dropping-particle":"","parse-names":false,"suffix":""},{"dropping-particle":"","family":"Aranceta-Bartrina","given":"Javier","non-dropping-particle":"","parse-names":false,"suffix":""},{"dropping-particle":"","family":"Gil","given":"Ángel","non-dropping-particle":"","parse-names":false,"suffix":""},{"dropping-particle":"","family":"Ortega","given":"Rosa M.","non-dropping-particle":"","parse-names":false,"suffix":""},{"dropping-particle":"","family":"Serra-Majem","given":"Lluis","non-dropping-particle":"","parse-names":false,"suffix":""},{"dropping-particle":"","family":"Varela-Moreiras","given":"Gregorio","non-dropping-particle":"","parse-names":false,"suffix":""},{"dropping-particle":"","family":"González-Gross","given":"Marcela","non-dropping-particle":"","parse-names":false,"suffix":""}],"container-title":"International Journal of Environmental Research and Public Health","id":"ITEM-2","issue":"2","issued":{"date-parts":[["2020"]]},"title":"Active commuting, physical activity, and sedentary behaviors in children and adolescents from spain: Findings from the ANIBES study","type":"article-journal","volume":"17"},"uris":["http://www.mendeley.com/documents/?uuid=fb8c4b17-42e1-4486-8ff0-497a4019378e"]}],"mendeley":{"formattedCitation":"(Aires et al., 2011; Aparicio-Ugarriza et al., 2020)","plainTextFormattedCitation":"(Aires et al., 2011; Aparicio-Ugarriza et al., 2020)","previouslyFormattedCitation":"(Aires et al., 2011; Aparicio-Ugarriza et al., 2020)"},"properties":{"noteIndex":0},"schema":"https://github.com/citation-style-language/schema/raw/master/csl-citation.json"}</w:instrText>
      </w:r>
      <w:r w:rsidR="00DA1339"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Aires et al., 2011; Aparicio-Ugarriza et al., 2020)</w:t>
      </w:r>
      <w:r w:rsidR="00DA1339"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E1341A" w:rsidRPr="00D875EC">
        <w:rPr>
          <w:rFonts w:ascii="Times New Roman" w:hAnsi="Times New Roman" w:cs="Times New Roman"/>
          <w:sz w:val="24"/>
          <w:szCs w:val="24"/>
          <w:lang w:val="en-GB"/>
        </w:rPr>
        <w:t xml:space="preserve"> have been partially or totally restricted due to COVID-19 governmental measures  (i.e. measures var</w:t>
      </w:r>
      <w:r w:rsidR="001F2A1C" w:rsidRPr="00D875EC">
        <w:rPr>
          <w:rFonts w:ascii="Times New Roman" w:hAnsi="Times New Roman" w:cs="Times New Roman"/>
          <w:sz w:val="24"/>
          <w:szCs w:val="24"/>
          <w:lang w:val="en-GB"/>
        </w:rPr>
        <w:t>y</w:t>
      </w:r>
      <w:r w:rsidR="00E1341A" w:rsidRPr="00D875EC">
        <w:rPr>
          <w:rFonts w:ascii="Times New Roman" w:hAnsi="Times New Roman" w:cs="Times New Roman"/>
          <w:sz w:val="24"/>
          <w:szCs w:val="24"/>
          <w:lang w:val="en-GB"/>
        </w:rPr>
        <w:t xml:space="preserve"> depending on the country, although those most affected by COVID-19 have closured schools during, at least, several weeks</w:t>
      </w:r>
      <w:r w:rsidR="001B3357" w:rsidRPr="00D875EC">
        <w:rPr>
          <w:rFonts w:ascii="Times New Roman" w:hAnsi="Times New Roman" w:cs="Times New Roman"/>
          <w:sz w:val="24"/>
          <w:szCs w:val="24"/>
          <w:lang w:val="en-GB"/>
        </w:rPr>
        <w:t>, with some countries also restricting</w:t>
      </w:r>
      <w:r w:rsidR="00627EF6" w:rsidRPr="00D875EC">
        <w:rPr>
          <w:rFonts w:ascii="Times New Roman" w:hAnsi="Times New Roman" w:cs="Times New Roman"/>
          <w:sz w:val="24"/>
          <w:szCs w:val="24"/>
          <w:lang w:val="en-GB"/>
        </w:rPr>
        <w:t xml:space="preserve"> the</w:t>
      </w:r>
      <w:r w:rsidR="001B3357" w:rsidRPr="00D875EC">
        <w:rPr>
          <w:rFonts w:ascii="Times New Roman" w:hAnsi="Times New Roman" w:cs="Times New Roman"/>
          <w:sz w:val="24"/>
          <w:szCs w:val="24"/>
          <w:lang w:val="en-GB"/>
        </w:rPr>
        <w:t xml:space="preserve"> ability to leave the home</w:t>
      </w:r>
      <w:r w:rsidR="00E1341A" w:rsidRPr="00D875EC">
        <w:rPr>
          <w:rFonts w:ascii="Times New Roman" w:hAnsi="Times New Roman" w:cs="Times New Roman"/>
          <w:sz w:val="24"/>
          <w:szCs w:val="24"/>
          <w:lang w:val="en-GB"/>
        </w:rPr>
        <w:t>)</w:t>
      </w:r>
      <w:r w:rsidR="00DA1339" w:rsidRPr="00D875EC">
        <w:rPr>
          <w:rFonts w:ascii="Times New Roman" w:hAnsi="Times New Roman" w:cs="Times New Roman"/>
          <w:sz w:val="24"/>
          <w:szCs w:val="24"/>
          <w:lang w:val="en-GB"/>
        </w:rPr>
        <w:t xml:space="preserve">. </w:t>
      </w:r>
      <w:r w:rsidR="000842AB" w:rsidRPr="00D875EC">
        <w:rPr>
          <w:rFonts w:ascii="Times New Roman" w:hAnsi="Times New Roman" w:cs="Times New Roman"/>
          <w:sz w:val="24"/>
          <w:szCs w:val="24"/>
          <w:lang w:val="en-GB"/>
        </w:rPr>
        <w:t>Whether</w:t>
      </w:r>
      <w:r w:rsidR="009F76D5" w:rsidRPr="00D875EC">
        <w:rPr>
          <w:rFonts w:ascii="Times New Roman" w:hAnsi="Times New Roman" w:cs="Times New Roman"/>
          <w:sz w:val="24"/>
          <w:szCs w:val="24"/>
          <w:lang w:val="en-GB"/>
        </w:rPr>
        <w:t xml:space="preserve"> there is a link between higher levels of</w:t>
      </w:r>
      <w:r w:rsidR="000842AB" w:rsidRPr="00D875EC">
        <w:rPr>
          <w:rFonts w:ascii="Times New Roman" w:hAnsi="Times New Roman" w:cs="Times New Roman"/>
          <w:sz w:val="24"/>
          <w:szCs w:val="24"/>
          <w:lang w:val="en-GB"/>
        </w:rPr>
        <w:t xml:space="preserve"> physical activity </w:t>
      </w:r>
      <w:r w:rsidR="009F76D5" w:rsidRPr="00D875EC">
        <w:rPr>
          <w:rFonts w:ascii="Times New Roman" w:hAnsi="Times New Roman" w:cs="Times New Roman"/>
          <w:sz w:val="24"/>
          <w:szCs w:val="24"/>
          <w:lang w:val="en-GB"/>
        </w:rPr>
        <w:t>and an improvement of the immune function in children n</w:t>
      </w:r>
      <w:r w:rsidR="00A23190" w:rsidRPr="00D875EC">
        <w:rPr>
          <w:rFonts w:ascii="Times New Roman" w:hAnsi="Times New Roman" w:cs="Times New Roman"/>
          <w:sz w:val="24"/>
          <w:szCs w:val="24"/>
          <w:lang w:val="en-GB"/>
        </w:rPr>
        <w:t>eeds to be further investigated</w:t>
      </w:r>
      <w:r w:rsidR="00EC2065">
        <w:rPr>
          <w:rFonts w:ascii="Times New Roman" w:hAnsi="Times New Roman" w:cs="Times New Roman"/>
          <w:sz w:val="24"/>
          <w:szCs w:val="24"/>
          <w:lang w:val="en-GB"/>
        </w:rPr>
        <w:t xml:space="preserve"> </w:t>
      </w:r>
      <w:r w:rsidR="009F76D5"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77/1559827606294851","ISSN":"15598276","abstract":"Exercise immunology is one of the fastest growing disciplines of the past 2 decades. Unfortunately, the number of investigations devoted to the pediatric population remains low, and our understanding of the interaction between acute and chronic exercise and the immune system in youth is relatively deficient. In general, healthy children experience smaller overall perturbations to the immune system in response to an acute bout of exercise as compared with adults, and they demonstrate a faster recovery of the immune system following exercise. There is only limited evidence to suggest that moderate to high levels of habitual physical activity are associated with a reduction in the incidence of infection and illness in youth. Special consideration should be made for the young athlete training and competing during an illness or infection. Some of the unique exercise responses of the immune system in children may have important clinical relevance, but much more work is required in this area. © 2007, SAGE Publications. All rights reserved.","author":[{"dropping-particle":"","family":"Timmons","given":"Brian W.","non-dropping-particle":"","parse-names":false,"suffix":""}],"container-title":"American Journal of Lifestyle Medicine","id":"ITEM-1","issue":"1","issued":{"date-parts":[["2007"]]},"page":"59-66","title":"Exercise and Immune Function in Children","type":"article-journal","volume":"1"},"uris":["http://www.mendeley.com/documents/?uuid=8a2fcd39-9ac9-4f03-84d1-0dad44036af9","http://www.mendeley.com/documents/?uuid=7eb7d7ab-7815-4051-8c00-84c110313f80"]}],"mendeley":{"formattedCitation":"(Timmons, 2007)","plainTextFormattedCitation":"(Timmons, 2007)","previouslyFormattedCitation":"(Timmons, 2007)"},"properties":{"noteIndex":0},"schema":"https://github.com/citation-style-language/schema/raw/master/csl-citation.json"}</w:instrText>
      </w:r>
      <w:r w:rsidR="009F76D5"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Timmons, 2007)</w:t>
      </w:r>
      <w:r w:rsidR="009F76D5"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F76D5" w:rsidRPr="00D875EC">
        <w:rPr>
          <w:rFonts w:ascii="Times New Roman" w:hAnsi="Times New Roman" w:cs="Times New Roman"/>
          <w:sz w:val="24"/>
          <w:szCs w:val="24"/>
          <w:lang w:val="en-GB"/>
        </w:rPr>
        <w:t xml:space="preserve"> </w:t>
      </w:r>
    </w:p>
    <w:p w14:paraId="779B7144" w14:textId="3B724D0F" w:rsidR="00AA4030" w:rsidRPr="00D875EC" w:rsidRDefault="00AA4030"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Eating habits</w:t>
      </w:r>
    </w:p>
    <w:p w14:paraId="2C96F8CE" w14:textId="7C324CD2" w:rsidR="00A23190" w:rsidRPr="00D875EC" w:rsidRDefault="0008443D"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Apparently, staying at home could improve eating habits since children and their families might consume less</w:t>
      </w:r>
      <w:r w:rsidR="008171F4" w:rsidRPr="00D875EC">
        <w:rPr>
          <w:rFonts w:ascii="Times New Roman" w:hAnsi="Times New Roman" w:cs="Times New Roman"/>
          <w:sz w:val="24"/>
          <w:szCs w:val="24"/>
          <w:lang w:val="en-GB"/>
        </w:rPr>
        <w:t xml:space="preserve"> fast-food</w:t>
      </w:r>
      <w:r w:rsidRPr="00D875EC">
        <w:rPr>
          <w:rFonts w:ascii="Times New Roman" w:hAnsi="Times New Roman" w:cs="Times New Roman"/>
          <w:sz w:val="24"/>
          <w:szCs w:val="24"/>
          <w:lang w:val="en-GB"/>
        </w:rPr>
        <w:t>, which has been linked to higher risk for</w:t>
      </w:r>
      <w:r w:rsidR="00207B4D" w:rsidRPr="00D875EC">
        <w:rPr>
          <w:rFonts w:ascii="Times New Roman" w:hAnsi="Times New Roman" w:cs="Times New Roman"/>
          <w:sz w:val="24"/>
          <w:szCs w:val="24"/>
          <w:lang w:val="en-GB"/>
        </w:rPr>
        <w:t xml:space="preserve"> unhealthy dietary nutrient intake, </w:t>
      </w:r>
      <w:r w:rsidRPr="00D875EC">
        <w:rPr>
          <w:rFonts w:ascii="Times New Roman" w:hAnsi="Times New Roman" w:cs="Times New Roman"/>
          <w:sz w:val="24"/>
          <w:szCs w:val="24"/>
          <w:lang w:val="en-GB"/>
        </w:rPr>
        <w:t xml:space="preserve">obesity and coronary heart disease </w:t>
      </w:r>
      <w:r w:rsidR="00A23190" w:rsidRPr="00D875EC">
        <w:rPr>
          <w:rFonts w:ascii="Times New Roman" w:hAnsi="Times New Roman" w:cs="Times New Roman"/>
          <w:sz w:val="24"/>
          <w:szCs w:val="24"/>
          <w:lang w:val="en-GB"/>
        </w:rPr>
        <w:t>in children aged 9 to 10 years</w:t>
      </w:r>
      <w:r w:rsidR="00EC2065">
        <w:rPr>
          <w:rFonts w:ascii="Times New Roman" w:hAnsi="Times New Roman" w:cs="Times New Roman"/>
          <w:sz w:val="24"/>
          <w:szCs w:val="24"/>
          <w:lang w:val="en-GB"/>
        </w:rPr>
        <w:t xml:space="preserve"> </w:t>
      </w:r>
      <w:r w:rsidR="00207B4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36/archdischild-2017-312981","ISSN":"14682044","abstract":"Objective To investigate associations between takeaway meal consumption and risk markers for coronary heart disease, type 2 diabetes and obesity risk markers in children. Design A cross-sectional, school-based observational study. Setting 85 primary schools across London, Birmingham and Leicester. Participants 1948 UK primary school children in year 5, aged 9-10 years. Main outcome measures Children reported their frequency of takeaway meal consumption, completed a 24-hour dietary recall, had physical measurements and provided a fasting blood sample. Results Among 1948 participants with complete data, 499 (26%) never/hardly ever consumed a takeaway meal, 894 (46%) did so &lt;1/week and 555 (28%) did ≥1/week. In models adjusted for age, sex, month, school, ethnicity and socioeconomic status, more frequent takeaway meal consumption was associated with higher dietary intakes of energy, fat % energy and saturated fat % energy and higher energy density (all P trend &lt;0.001) and lower starch, protein and micronutrient intakes (all P trend &lt;0.05). A higher frequency of takeaway meal consumption was associated with higher serum total cholesterol and low-density lipoprotein (LDL) cholesterol (P trend=0.04, 0.01, respectively); children eating a takeaway meal ≥1/week had total cholesterol and LDL cholesterol 0.09 mmol/L (95% CI 0.01 to 0.18) and 0.10 mmol/L (95% CI 0.02 to 0.18) higher respectively than children never/hardly ever eating a takeaway meal; their fat mass index was also higher. Conclusions More frequent takeaway meal consumption in children was associated with unhealthy dietary nutrient intake patterns and potentially with adverse longer term consequences for obesity and coronary heart disease risk.","author":[{"dropping-particle":"","family":"Donin","given":"Angela S.","non-dropping-particle":"","parse-names":false,"suffix":""},{"dropping-particle":"","family":"Nightingale","given":"Claire M.","non-dropping-particle":"","parse-names":false,"suffix":""},{"dropping-particle":"","family":"Owen","given":"Chris G.","non-dropping-particle":"","parse-names":false,"suffix":""},{"dropping-particle":"","family":"Rudnicka","given":"Alicja R.","non-dropping-particle":"","parse-names":false,"suffix":""},{"dropping-particle":"","family":"Cook","given":"Derek G.","non-dropping-particle":"","parse-names":false,"suffix":""},{"dropping-particle":"","family":"Whincup","given":"Peter H.","non-dropping-particle":"","parse-names":false,"suffix":""}],"container-title":"Archives of Disease in Childhood","id":"ITEM-1","issue":"5","issued":{"date-parts":[["2018"]]},"page":"431-436","title":"Takeaway meal consumption and risk markers for coronary heart disease, type 2 diabetes and obesity in children aged 9-10 years: A cross-sectional study","type":"article-journal","volume":"103"},"uris":["http://www.mendeley.com/documents/?uuid=79f6eaef-f26c-4aac-af8e-677e459f72e7","http://www.mendeley.com/documents/?uuid=802f5a34-06e9-4bfb-88fa-c1e0018750af"]}],"mendeley":{"formattedCitation":"(Donin et al., 2018)","plainTextFormattedCitation":"(Donin et al., 2018)","previouslyFormattedCitation":"(Donin et al., 2018)"},"properties":{"noteIndex":0},"schema":"https://github.com/citation-style-language/schema/raw/master/csl-citation.json"}</w:instrText>
      </w:r>
      <w:r w:rsidR="00207B4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Donin et al., 2018)</w:t>
      </w:r>
      <w:r w:rsidR="00207B4D"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6701A8" w:rsidRPr="00D875EC">
        <w:rPr>
          <w:rFonts w:ascii="Times New Roman" w:hAnsi="Times New Roman" w:cs="Times New Roman"/>
          <w:sz w:val="24"/>
          <w:szCs w:val="24"/>
          <w:lang w:val="en-GB"/>
        </w:rPr>
        <w:t xml:space="preserve"> </w:t>
      </w:r>
      <w:r w:rsidR="00A83485">
        <w:rPr>
          <w:rFonts w:ascii="Times New Roman" w:hAnsi="Times New Roman" w:cs="Times New Roman"/>
          <w:sz w:val="24"/>
          <w:szCs w:val="24"/>
          <w:lang w:val="en-GB"/>
        </w:rPr>
        <w:t xml:space="preserve">In contrast, </w:t>
      </w:r>
      <w:r w:rsidR="006701A8" w:rsidRPr="00D875EC">
        <w:rPr>
          <w:rFonts w:ascii="Times New Roman" w:hAnsi="Times New Roman" w:cs="Times New Roman"/>
          <w:sz w:val="24"/>
          <w:szCs w:val="24"/>
          <w:lang w:val="en-GB"/>
        </w:rPr>
        <w:t xml:space="preserve">a recent study found that potato chip, red meat, and sugary drink </w:t>
      </w:r>
      <w:r w:rsidR="006701A8" w:rsidRPr="00D875EC">
        <w:rPr>
          <w:rFonts w:ascii="Times New Roman" w:hAnsi="Times New Roman" w:cs="Times New Roman"/>
          <w:sz w:val="24"/>
          <w:szCs w:val="24"/>
          <w:lang w:val="en-GB"/>
        </w:rPr>
        <w:lastRenderedPageBreak/>
        <w:t>intakes increased during the lockdown among obese children and adolescents in Italy</w:t>
      </w:r>
      <w:r w:rsidR="007D7B88" w:rsidRPr="00D875EC">
        <w:rPr>
          <w:rFonts w:ascii="Times New Roman" w:hAnsi="Times New Roman" w:cs="Times New Roman"/>
          <w:sz w:val="24"/>
          <w:szCs w:val="24"/>
          <w:lang w:val="en-GB"/>
        </w:rPr>
        <w:t xml:space="preserve"> </w:t>
      </w:r>
      <w:r w:rsidR="007D7B88"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2/oby.22861","ISBN":"0000000192088","ISSN":"1930739X","PMID":"32352652","abstract":"Objective: The aim of this study was to test the hypothesis that youths with obesity, when removed from structured school activities and confined to their homes during the coronavirus disease 2019 pandemic, will display unfavorable trends in lifestyle behaviors. Methods: The sample included 41 children and adolescents with obesity participating in a longitudinal observational study located in Verona, Italy. Lifestyle information including diet, activity, and sleep behaviors was collected at baseline and 3 weeks into the national lockdown during which home confinement was mandatory. Changes in outcomes over the two study time points were evaluated for significance using paired t tests. Results: There were no changes in reported vegetable intake; fruit intake increased (P = 0.055) during the lockdown. By contrast, potato chip, red meat, and sugary drink intakes increased significantly during the lockdown (P value range, 0.005 to &lt; 0.001). Time spent in sports activities decreased by 2.30 (SD 4.60) h/wk (P = 0.003), and sleep time increased by 0.65 (SD 1.29) h/d (P = 0.003). Screen time increased by 4.85 (SD 2.40) h/d (P &lt; 0.001). Conclusions: 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adolescent’s adult adiposity level.","author":[{"dropping-particle":"","family":"Pietrobelli","given":"Angelo","non-dropping-particle":"","parse-names":false,"suffix":""},{"dropping-particle":"","family":"Pecoraro","given":"Luca","non-dropping-particle":"","parse-names":false,"suffix":""},{"dropping-particle":"","family":"Ferruzzi","given":"Alessandro","non-dropping-particle":"","parse-names":false,"suffix":""},{"dropping-particle":"","family":"Heo","given":"Moonseong","non-dropping-particle":"","parse-names":false,"suffix":""},{"dropping-particle":"","family":"Faith","given":"Myles","non-dropping-particle":"","parse-names":false,"suffix":""},{"dropping-particle":"","family":"Zoller","given":"Thomas","non-dropping-particle":"","parse-names":false,"suffix":""},{"dropping-particle":"","family":"Antoniazzi","given":"Franco","non-dropping-particle":"","parse-names":false,"suffix":""},{"dropping-particle":"","family":"Piacentini","given":"Giorgio","non-dropping-particle":"","parse-names":false,"suffix":""},{"dropping-particle":"","family":"Fearnbach","given":"S. Nicole","non-dropping-particle":"","parse-names":false,"suffix":""},{"dropping-particle":"","family":"Heymsfield","given":"Steven B.","non-dropping-particle":"","parse-names":false,"suffix":""}],"container-title":"Obesity","id":"ITEM-1","issue":"8","issued":{"date-parts":[["2020"]]},"page":"1382-1385","title":"Effects of COVID-19 Lockdown on Lifestyle Behaviors in Children with Obesity Living in Verona, Italy: A Longitudinal Study","type":"article-journal","volume":"28"},"uris":["http://www.mendeley.com/documents/?uuid=94d2a840-e196-4a92-8494-993ff70887c9","http://www.mendeley.com/documents/?uuid=591a8ca9-e1ef-4b9d-8fa6-a88fff7a2c22"]}],"mendeley":{"formattedCitation":"(Pietrobelli et al., 2020)","plainTextFormattedCitation":"(Pietrobelli et al., 2020)","previouslyFormattedCitation":"(Pietrobelli et al., 2020)"},"properties":{"noteIndex":0},"schema":"https://github.com/citation-style-language/schema/raw/master/csl-citation.json"}</w:instrText>
      </w:r>
      <w:r w:rsidR="007D7B88"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Pietrobelli et al., 2020)</w:t>
      </w:r>
      <w:r w:rsidR="007D7B88" w:rsidRPr="00D875EC">
        <w:rPr>
          <w:rFonts w:ascii="Times New Roman" w:hAnsi="Times New Roman" w:cs="Times New Roman"/>
          <w:sz w:val="24"/>
          <w:szCs w:val="24"/>
          <w:lang w:val="en-GB"/>
        </w:rPr>
        <w:fldChar w:fldCharType="end"/>
      </w:r>
      <w:r w:rsidR="00207B4D" w:rsidRPr="00D875EC">
        <w:rPr>
          <w:rFonts w:ascii="Times New Roman" w:hAnsi="Times New Roman" w:cs="Times New Roman"/>
          <w:sz w:val="24"/>
          <w:szCs w:val="24"/>
          <w:lang w:val="en-GB"/>
        </w:rPr>
        <w:t xml:space="preserve">. </w:t>
      </w:r>
      <w:r w:rsidR="00A83485">
        <w:rPr>
          <w:rFonts w:ascii="Times New Roman" w:hAnsi="Times New Roman" w:cs="Times New Roman"/>
          <w:sz w:val="24"/>
          <w:szCs w:val="24"/>
          <w:lang w:val="en-GB"/>
        </w:rPr>
        <w:t xml:space="preserve">Furthermore, another recent study reviewing potential effect of Covid-19 quarantine over cardiovascular health suggested </w:t>
      </w:r>
      <w:r w:rsidR="00A83485" w:rsidRPr="00A83485">
        <w:rPr>
          <w:rFonts w:ascii="Times New Roman" w:hAnsi="Times New Roman" w:cs="Times New Roman"/>
          <w:sz w:val="24"/>
          <w:szCs w:val="24"/>
          <w:lang w:val="en-GB"/>
        </w:rPr>
        <w:t xml:space="preserve">the lack of emotional support from </w:t>
      </w:r>
      <w:r w:rsidR="00A83485">
        <w:rPr>
          <w:rFonts w:ascii="Times New Roman" w:hAnsi="Times New Roman" w:cs="Times New Roman"/>
          <w:sz w:val="24"/>
          <w:szCs w:val="24"/>
          <w:lang w:val="en-GB"/>
        </w:rPr>
        <w:t xml:space="preserve">both </w:t>
      </w:r>
      <w:r w:rsidR="00A83485" w:rsidRPr="00A83485">
        <w:rPr>
          <w:rFonts w:ascii="Times New Roman" w:hAnsi="Times New Roman" w:cs="Times New Roman"/>
          <w:sz w:val="24"/>
          <w:szCs w:val="24"/>
          <w:lang w:val="en-GB"/>
        </w:rPr>
        <w:t xml:space="preserve">friends </w:t>
      </w:r>
      <w:r w:rsidR="00A83485">
        <w:rPr>
          <w:rFonts w:ascii="Times New Roman" w:hAnsi="Times New Roman" w:cs="Times New Roman"/>
          <w:sz w:val="24"/>
          <w:szCs w:val="24"/>
          <w:lang w:val="en-GB"/>
        </w:rPr>
        <w:t>and relatives as a possible predictor</w:t>
      </w:r>
      <w:r w:rsidR="00A83485" w:rsidRPr="00A83485">
        <w:rPr>
          <w:rFonts w:ascii="Times New Roman" w:hAnsi="Times New Roman" w:cs="Times New Roman"/>
          <w:sz w:val="24"/>
          <w:szCs w:val="24"/>
          <w:lang w:val="en-GB"/>
        </w:rPr>
        <w:t xml:space="preserve"> </w:t>
      </w:r>
      <w:r w:rsidR="00A83485">
        <w:rPr>
          <w:rFonts w:ascii="Times New Roman" w:hAnsi="Times New Roman" w:cs="Times New Roman"/>
          <w:sz w:val="24"/>
          <w:szCs w:val="24"/>
          <w:lang w:val="en-GB"/>
        </w:rPr>
        <w:t>for</w:t>
      </w:r>
      <w:r w:rsidR="00A83485" w:rsidRPr="00A83485">
        <w:rPr>
          <w:rFonts w:ascii="Times New Roman" w:hAnsi="Times New Roman" w:cs="Times New Roman"/>
          <w:sz w:val="24"/>
          <w:szCs w:val="24"/>
          <w:lang w:val="en-GB"/>
        </w:rPr>
        <w:t xml:space="preserve"> stress-driven eating and drinking behaviors</w:t>
      </w:r>
      <w:r w:rsidR="00BA2ABD">
        <w:rPr>
          <w:rFonts w:ascii="Times New Roman" w:hAnsi="Times New Roman" w:cs="Times New Roman"/>
          <w:sz w:val="24"/>
          <w:szCs w:val="24"/>
          <w:lang w:val="en-GB"/>
        </w:rPr>
        <w:t xml:space="preserve"> which usually lead to poor</w:t>
      </w:r>
      <w:r w:rsidR="00A83485">
        <w:rPr>
          <w:rFonts w:ascii="Times New Roman" w:hAnsi="Times New Roman" w:cs="Times New Roman"/>
          <w:sz w:val="24"/>
          <w:szCs w:val="24"/>
          <w:lang w:val="en-GB"/>
        </w:rPr>
        <w:t xml:space="preserve"> eating habits</w:t>
      </w:r>
      <w:r w:rsidR="00BA2ABD">
        <w:rPr>
          <w:rFonts w:ascii="Times New Roman" w:hAnsi="Times New Roman" w:cs="Times New Roman"/>
          <w:sz w:val="24"/>
          <w:szCs w:val="24"/>
          <w:lang w:val="en-GB"/>
        </w:rPr>
        <w:t xml:space="preserve"> </w:t>
      </w:r>
      <w:r w:rsidR="00BA2ABD">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38/s41430-020-0646-z","ISSN":"14765640","PMID":"32371988","abstract":"COVID-19 is causing a global pandemic with a high number of deaths and infected people. To contain the diffusion of COVID-19 virus, Governments have enforced restrictions on outdoor activities or even collective quarantine on the population. One important consequence of quarantine is a change in lifestyle: reduced physical activity and unhealthy diet. 2019 guidelines for primary prevention of cardiovascular disease indicate that “Adults should engage in at least 150 minute per week of accumulated moderate-intensity or 75 minute per week of vigorous-intensity aerobic physical activity (or an equivalent combination of moderate and vigorous activity) to reduce ASCVD risk.” During quarantine, strategies to further increase home-based physical activity and to follow a healthy diet should be implemented. Quarantine carries some long-term effects on cardiovascular disease, mainly related to unhealthy lifestyle and anxiety. Following quarantine a global action supporting healthy diet and physical activity is mandatory to encourage people to return to good lifestyle.","author":[{"dropping-particle":"","family":"Mattioli","given":"Anna Vittoria","non-dropping-particle":"","parse-names":false,"suffix":""},{"dropping-particle":"","family":"Ballerini Puviani","given":"Matteo","non-dropping-particle":"","parse-names":false,"suffix":""},{"dropping-particle":"","family":"Nasi","given":"Milena","non-dropping-particle":"","parse-names":false,"suffix":""},{"dropping-particle":"","family":"Farinetti","given":"Alberto","non-dropping-particle":"","parse-names":false,"suffix":""}],"container-title":"European Journal of Clinical Nutrition","id":"ITEM-1","issue":"6","issued":{"date-parts":[["2020"]]},"page":"852-855","publisher":"Springer US","title":"COVID-19 pandemic: the effects of quarantine on cardiovascular risk","type":"article-journal","volume":"74"},"uris":["http://www.mendeley.com/documents/?uuid=a9eaf63a-86ed-46c3-9c1f-9a21714b055a","http://www.mendeley.com/documents/?uuid=5bdbd63d-b952-4602-9adb-3669509bbec7"]}],"mendeley":{"formattedCitation":"(Mattioli et al., 2020)","plainTextFormattedCitation":"(Mattioli et al., 2020)","previouslyFormattedCitation":"(Mattioli et al., 2020)"},"properties":{"noteIndex":0},"schema":"https://github.com/citation-style-language/schema/raw/master/csl-citation.json"}</w:instrText>
      </w:r>
      <w:r w:rsidR="00BA2ABD">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Mattioli et al., 2020)</w:t>
      </w:r>
      <w:r w:rsidR="00BA2ABD">
        <w:rPr>
          <w:rFonts w:ascii="Times New Roman" w:hAnsi="Times New Roman" w:cs="Times New Roman"/>
          <w:sz w:val="24"/>
          <w:szCs w:val="24"/>
          <w:lang w:val="en-GB"/>
        </w:rPr>
        <w:fldChar w:fldCharType="end"/>
      </w:r>
      <w:r w:rsidR="00A83485">
        <w:rPr>
          <w:rFonts w:ascii="Times New Roman" w:hAnsi="Times New Roman" w:cs="Times New Roman"/>
          <w:sz w:val="24"/>
          <w:szCs w:val="24"/>
          <w:lang w:val="en-GB"/>
        </w:rPr>
        <w:t>.</w:t>
      </w:r>
      <w:r w:rsidR="00A83485" w:rsidRPr="00A83485">
        <w:rPr>
          <w:rFonts w:ascii="Times New Roman" w:hAnsi="Times New Roman" w:cs="Times New Roman"/>
          <w:sz w:val="24"/>
          <w:szCs w:val="24"/>
          <w:lang w:val="en-GB"/>
        </w:rPr>
        <w:t xml:space="preserve"> </w:t>
      </w:r>
      <w:r w:rsidR="00207B4D" w:rsidRPr="00D875EC">
        <w:rPr>
          <w:rFonts w:ascii="Times New Roman" w:hAnsi="Times New Roman" w:cs="Times New Roman"/>
          <w:sz w:val="24"/>
          <w:szCs w:val="24"/>
          <w:lang w:val="en-GB"/>
        </w:rPr>
        <w:t>When reduced, food away from home consumption has been associated with lower body mass index and less body fat percentage</w:t>
      </w:r>
      <w:r w:rsidR="005416E6" w:rsidRPr="00D875EC">
        <w:rPr>
          <w:rFonts w:ascii="Times New Roman" w:hAnsi="Times New Roman" w:cs="Times New Roman"/>
          <w:sz w:val="24"/>
          <w:szCs w:val="24"/>
          <w:lang w:val="en-GB"/>
        </w:rPr>
        <w:t xml:space="preserve">, although this association is probably mediated by changes in diet quality (i.e. more </w:t>
      </w:r>
      <w:r w:rsidR="009629E6" w:rsidRPr="00D875EC">
        <w:rPr>
          <w:rFonts w:ascii="Times New Roman" w:hAnsi="Times New Roman" w:cs="Times New Roman"/>
          <w:sz w:val="24"/>
          <w:szCs w:val="24"/>
          <w:lang w:val="en-GB"/>
        </w:rPr>
        <w:t>fibre</w:t>
      </w:r>
      <w:r w:rsidR="005416E6" w:rsidRPr="00D875EC">
        <w:rPr>
          <w:rFonts w:ascii="Times New Roman" w:hAnsi="Times New Roman" w:cs="Times New Roman"/>
          <w:sz w:val="24"/>
          <w:szCs w:val="24"/>
          <w:lang w:val="en-GB"/>
        </w:rPr>
        <w:t xml:space="preserve"> and less added sugars, and added fats). </w:t>
      </w:r>
      <w:r w:rsidR="00207B4D" w:rsidRPr="00D875EC">
        <w:rPr>
          <w:rFonts w:ascii="Times New Roman" w:hAnsi="Times New Roman" w:cs="Times New Roman"/>
          <w:sz w:val="24"/>
          <w:szCs w:val="24"/>
          <w:lang w:val="en-GB"/>
        </w:rPr>
        <w:t>Although there are differences regarding eating habits and socioeconomic family status (i.e</w:t>
      </w:r>
      <w:r w:rsidR="00627EF6" w:rsidRPr="00D875EC">
        <w:rPr>
          <w:rFonts w:ascii="Times New Roman" w:hAnsi="Times New Roman" w:cs="Times New Roman"/>
          <w:sz w:val="24"/>
          <w:szCs w:val="24"/>
          <w:lang w:val="en-GB"/>
        </w:rPr>
        <w:t>.</w:t>
      </w:r>
      <w:r w:rsidR="00207B4D" w:rsidRPr="00D875EC">
        <w:rPr>
          <w:rFonts w:ascii="Times New Roman" w:hAnsi="Times New Roman" w:cs="Times New Roman"/>
          <w:sz w:val="24"/>
          <w:szCs w:val="24"/>
          <w:lang w:val="en-GB"/>
        </w:rPr>
        <w:t xml:space="preserve"> families with higher socioeconomic status usually have healthier eating habits), knowledge and self-regulating behaviors still play an impo</w:t>
      </w:r>
      <w:r w:rsidR="00A23190" w:rsidRPr="00D875EC">
        <w:rPr>
          <w:rFonts w:ascii="Times New Roman" w:hAnsi="Times New Roman" w:cs="Times New Roman"/>
          <w:sz w:val="24"/>
          <w:szCs w:val="24"/>
          <w:lang w:val="en-GB"/>
        </w:rPr>
        <w:t>rtant role in this relationship</w:t>
      </w:r>
      <w:r w:rsidR="00EC2065">
        <w:rPr>
          <w:rFonts w:ascii="Times New Roman" w:hAnsi="Times New Roman" w:cs="Times New Roman"/>
          <w:sz w:val="24"/>
          <w:szCs w:val="24"/>
          <w:lang w:val="en-GB"/>
        </w:rPr>
        <w:t xml:space="preserve"> </w:t>
      </w:r>
      <w:r w:rsidR="00207B4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90/ijerph16214207","ISSN":"16604601","abstract":"Childhood obesity rates have been increasing over the years and is considered one of the most serious public health problems of the century. Low socioeconomic status has been associated with a higher body mass index. However, the pathways underlying this complex relationship are poorly understood. This study aimed to evaluate the possible mediation and/or moderation effects of complexity of knowledge about healthy eating, and self-regulation processes towards healthy eating, in the association between family’s income and weight of elementary school age children. The results showed that complexity of knowledge does not mediate the relationship between socioeconomic status and weight. Still, whenever the levels of complexity of knowledge and self-regulation are high, there is a moderation effect of complexity of knowledge on the relationship between family’s income and weight, conditioned by self-regulation scores. These promising findings support the idea that knowledge about healthy eating in isolation could be insufficient for practicing a healthy diet and underline the relevance of combining transmission of knowledge with training in specific competences (e.g., self-regulation strategies). Considering that complexity of knowledge about healthy eating and self-regulation strategies are interrelated and can be both improved, future preventive interventions could consider incorporating both in their design to mitigate childhood obesity.","author":[{"dropping-particle":"","family":"Pereira","given":"Beatriz","non-dropping-particle":"","parse-names":false,"suffix":""},{"dropping-particle":"","family":"Rosário","given":"Pedro","non-dropping-particle":"","parse-names":false,"suffix":""},{"dropping-particle":"","family":"Silva","given":"Cátia","non-dropping-particle":"","parse-names":false,"suffix":""},{"dropping-particle":"","family":"Figueiredo","given":"Gabriela","non-dropping-particle":"","parse-names":false,"suffix":""},{"dropping-particle":"","family":"Núñez","given":"José Carlos","non-dropping-particle":"","parse-names":false,"suffix":""},{"dropping-particle":"","family":"Magalhães","given":"Paula","non-dropping-particle":"","parse-names":false,"suffix":""}],"container-title":"International Journal of Environmental Research and Public Health","id":"ITEM-1","issue":"21","issued":{"date-parts":[["2019"]]},"title":"The mediator and/or moderator role of complexity of knowledge about healthy eating and self-regulated behavior on the relation between family’s income and children’s obesity","type":"article-journal","volume":"16"},"uris":["http://www.mendeley.com/documents/?uuid=a9a7aae1-5355-4bd5-98b3-5ce413dbdf8f"]}],"mendeley":{"formattedCitation":"(Pereira et al., 2019)","plainTextFormattedCitation":"(Pereira et al., 2019)","previouslyFormattedCitation":"(Pereira et al., 2019)"},"properties":{"noteIndex":0},"schema":"https://github.com/citation-style-language/schema/raw/master/csl-citation.json"}</w:instrText>
      </w:r>
      <w:r w:rsidR="00207B4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Pereira et al., 2019)</w:t>
      </w:r>
      <w:r w:rsidR="00207B4D"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23190" w:rsidRPr="00D875EC">
        <w:rPr>
          <w:rFonts w:ascii="Times New Roman" w:hAnsi="Times New Roman" w:cs="Times New Roman"/>
          <w:sz w:val="24"/>
          <w:szCs w:val="24"/>
          <w:lang w:val="en-GB"/>
        </w:rPr>
        <w:t xml:space="preserve"> </w:t>
      </w:r>
      <w:r w:rsidR="005416E6" w:rsidRPr="00D875EC">
        <w:rPr>
          <w:rFonts w:ascii="Times New Roman" w:hAnsi="Times New Roman" w:cs="Times New Roman"/>
          <w:sz w:val="24"/>
          <w:szCs w:val="24"/>
          <w:lang w:val="en-GB"/>
        </w:rPr>
        <w:t xml:space="preserve">The fact that food is </w:t>
      </w:r>
      <w:r w:rsidR="0098077C" w:rsidRPr="00D875EC">
        <w:rPr>
          <w:rFonts w:ascii="Times New Roman" w:hAnsi="Times New Roman" w:cs="Times New Roman"/>
          <w:sz w:val="24"/>
          <w:szCs w:val="24"/>
          <w:lang w:val="en-GB"/>
        </w:rPr>
        <w:t xml:space="preserve">usually </w:t>
      </w:r>
      <w:r w:rsidR="006618D5" w:rsidRPr="00D875EC">
        <w:rPr>
          <w:rFonts w:ascii="Times New Roman" w:hAnsi="Times New Roman" w:cs="Times New Roman"/>
          <w:sz w:val="24"/>
          <w:szCs w:val="24"/>
          <w:lang w:val="en-GB"/>
        </w:rPr>
        <w:t>eaten</w:t>
      </w:r>
      <w:r w:rsidR="005416E6" w:rsidRPr="00D875EC">
        <w:rPr>
          <w:rFonts w:ascii="Times New Roman" w:hAnsi="Times New Roman" w:cs="Times New Roman"/>
          <w:sz w:val="24"/>
          <w:szCs w:val="24"/>
          <w:lang w:val="en-GB"/>
        </w:rPr>
        <w:t xml:space="preserve"> at convenience during COVID-19 lockdown </w:t>
      </w:r>
      <w:r w:rsidR="00AD5FE3" w:rsidRPr="00D875EC">
        <w:rPr>
          <w:rFonts w:ascii="Times New Roman" w:hAnsi="Times New Roman" w:cs="Times New Roman"/>
          <w:sz w:val="24"/>
          <w:szCs w:val="24"/>
          <w:lang w:val="en-GB"/>
        </w:rPr>
        <w:t>may</w:t>
      </w:r>
      <w:r w:rsidR="005416E6" w:rsidRPr="00D875EC">
        <w:rPr>
          <w:rFonts w:ascii="Times New Roman" w:hAnsi="Times New Roman" w:cs="Times New Roman"/>
          <w:sz w:val="24"/>
          <w:szCs w:val="24"/>
          <w:lang w:val="en-GB"/>
        </w:rPr>
        <w:t xml:space="preserve"> not </w:t>
      </w:r>
      <w:r w:rsidR="00AD5FE3" w:rsidRPr="00D875EC">
        <w:rPr>
          <w:rFonts w:ascii="Times New Roman" w:hAnsi="Times New Roman" w:cs="Times New Roman"/>
          <w:sz w:val="24"/>
          <w:szCs w:val="24"/>
          <w:lang w:val="en-GB"/>
        </w:rPr>
        <w:t xml:space="preserve">importantly </w:t>
      </w:r>
      <w:r w:rsidR="005416E6" w:rsidRPr="00D875EC">
        <w:rPr>
          <w:rFonts w:ascii="Times New Roman" w:hAnsi="Times New Roman" w:cs="Times New Roman"/>
          <w:sz w:val="24"/>
          <w:szCs w:val="24"/>
          <w:lang w:val="en-GB"/>
        </w:rPr>
        <w:t xml:space="preserve">affect body mass index, since higher double breakfast eaters at school </w:t>
      </w:r>
      <w:r w:rsidR="00CA02A3" w:rsidRPr="00D875EC">
        <w:rPr>
          <w:rFonts w:ascii="Times New Roman" w:hAnsi="Times New Roman" w:cs="Times New Roman"/>
          <w:sz w:val="24"/>
          <w:szCs w:val="24"/>
          <w:lang w:val="en-GB"/>
        </w:rPr>
        <w:t>had more odds</w:t>
      </w:r>
      <w:r w:rsidR="005416E6" w:rsidRPr="00D875EC">
        <w:rPr>
          <w:rFonts w:ascii="Times New Roman" w:hAnsi="Times New Roman" w:cs="Times New Roman"/>
          <w:sz w:val="24"/>
          <w:szCs w:val="24"/>
          <w:lang w:val="en-GB"/>
        </w:rPr>
        <w:t xml:space="preserve"> to exhibit a healthy weight</w:t>
      </w:r>
      <w:r w:rsidR="00A23190" w:rsidRPr="00D875EC">
        <w:rPr>
          <w:rFonts w:ascii="Times New Roman" w:hAnsi="Times New Roman" w:cs="Times New Roman"/>
          <w:sz w:val="24"/>
          <w:szCs w:val="24"/>
          <w:lang w:val="en-GB"/>
        </w:rPr>
        <w:t>.</w:t>
      </w:r>
      <w:r w:rsidR="00146989"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ijpo.12127","ISSN":"20476310","abstract":"Objectives: The objectives are to identify breakfast location patterns (frequency and place of breakfast consumption) and explore the association between breakfast patterns and weight status over time among preadolescents. Methods: Surveys and physical measurements were completed among students from 12 randomly selected schools in a medium-sized urban school district. All students were followed from fifth (Fall, 2011) to seventh grade (Fall, 2013). Latent transition analysis and longitudinal analyses were used in the study. Results: Six distinct breakfast location patterns emerged at baseline (1) frequent skippers; (2) inconsistent school eaters; (3) inconsistent home eaters; (4) regular home eaters; (5) regular school eaters and (6) double breakfast eaters. Results from the longitudinal analyses revealed that there was an increased odds of overweight/obesity among frequent skippers compared with double breakfast eaters after adjusting for school, year and students' race/ethnicity (AOR: 2.66, 95% CI: 1.67, 4.24). Weight changes from year to year were similar between double breakfast eaters and other students. Conclusions: Concerns that a second breakfast at school increases risk of excessive weight gain are unsupported. Students who regularly consumed breakfasts at school, including double breakfast eaters, were more likely to exhibit a healthy weight trajectory. Additional research is needed to understand the impact of universal school breakfast on students' overall diets.","author":[{"dropping-particle":"","family":"Wang","given":"S.","non-dropping-particle":"","parse-names":false,"suffix":""},{"dropping-particle":"","family":"Schwartz","given":"M. B.","non-dropping-particle":"","parse-names":false,"suffix":""},{"dropping-particle":"","family":"Shebl","given":"F. M.","non-dropping-particle":"","parse-names":false,"suffix":""},{"dropping-particle":"","family":"Read","given":"M.","non-dropping-particle":"","parse-names":false,"suffix":""},{"dropping-particle":"","family":"Henderson","given":"K. E.","non-dropping-particle":"","parse-names":false,"suffix":""},{"dropping-particle":"","family":"Ickovics","given":"J. R.","non-dropping-particle":"","parse-names":false,"suffix":""}],"container-title":"Pediatric Obesity","id":"ITEM-1","issue":"3","issued":{"date-parts":[["2017"]]},"page":"213-220","title":"School breakfast and body mass index: a longitudinal observational study of middle school students","type":"article-journal","volume":"12"},"uris":["http://www.mendeley.com/documents/?uuid=c771e655-210f-4e37-b5d5-1fce3e36099b","http://www.mendeley.com/documents/?uuid=f984a287-9537-46d1-a689-579c1bafe5d7"]}],"mendeley":{"formattedCitation":"(Wang et al., 2017)","plainTextFormattedCitation":"(Wang et al., 2017)","previouslyFormattedCitation":"(Wang et al., 2017)"},"properties":{"noteIndex":0},"schema":"https://github.com/citation-style-language/schema/raw/master/csl-citation.json"}</w:instrText>
      </w:r>
      <w:r w:rsidR="00146989"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Wang et al., 2017)</w:t>
      </w:r>
      <w:r w:rsidR="00146989" w:rsidRPr="00D875EC">
        <w:rPr>
          <w:rFonts w:ascii="Times New Roman" w:hAnsi="Times New Roman" w:cs="Times New Roman"/>
          <w:sz w:val="24"/>
          <w:szCs w:val="24"/>
          <w:lang w:val="en-GB"/>
        </w:rPr>
        <w:fldChar w:fldCharType="end"/>
      </w:r>
      <w:r w:rsidR="00A23190" w:rsidRPr="00D875EC">
        <w:rPr>
          <w:rFonts w:ascii="Times New Roman" w:hAnsi="Times New Roman" w:cs="Times New Roman"/>
          <w:sz w:val="24"/>
          <w:szCs w:val="24"/>
          <w:lang w:val="en-GB"/>
        </w:rPr>
        <w:t xml:space="preserve"> As suggested by Vissers et al.</w:t>
      </w:r>
      <w:r w:rsidR="00234921"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puhe.2012.12.006","ISSN":"00333506","abstract":"Objectives: To examine the association between diet and physical activity and sedentary behaviours in 9-10-year-old children. Study design: A cross-sectional study using data from the SPEEDY (Sport, Physical activity and Eating behaviour: Environmental Determinants in Young People) study undertaken in Norfolk, UK. Methods: Data from 4-day food diaries and 7 days of accelerometery were matched on concurrent days. Time spent in moderate-to-vigorous physical activity (MVPA), time spent in sedentary behaviour and various measures of dietary intake were collected. Covariates included age, sex, weight status, family socio-economic status, and energy intake reporting quality. Multivariable regression models, adjusted for clustering of children by school and stratified by sex, were fitted to examine the associations between dietary measures and physical activity and sedentary outcomes. Results: In total, 1317 children (584 boys and 733 girls) provided concurrent data. Boys in the highest quartile of energy percentage from protein spent approximately 6 min [95% confidence interval (CI) 0-12] less in MVPA compared with boys in the lowest quartile. Those in the highest quartiles of fruit and vegetable intake and fruit juice intake had respective average activity counts per minute that were 56 above (95% CI 8-105) and 48 below (95% CI 2-95) those in the lowest quartiles, whilst those in the highest quartile of fizzy drink consumption spent approximately 7 min (95% CI 2-13) more in MVPA and approximately 14 min (95% CI 5-24 min) less in sedentary behaviour. Boys in the highest quartile of savoury snack consumption spent approximately 8 min (95% CI 2-13 min) more in MVPA per day, and approximately 12 min (95% CI 2-23) less in sedentary behaviour. No significant associations were apparent among girls. Conclusions: Few associations were detected, and the directions of those that were apparent were mainly counterintuitive. The extent to which this reflects a true lack of association or is associated with the measurement methods used for diet and physical activity needs further investigation. © 2012 The Royal Society for Public Health.","author":[{"dropping-particle":"","family":"Vissers","given":"P. A.J.","non-dropping-particle":"","parse-names":false,"suffix":""},{"dropping-particle":"","family":"Jones","given":"A. P.","non-dropping-particle":"","parse-names":false,"suffix":""},{"dropping-particle":"","family":"Sluijs","given":"E. M.F.","non-dropping-particle":"van","parse-names":false,"suffix":""},{"dropping-particle":"","family":"Jennings","given":"A.","non-dropping-particle":"","parse-names":false,"suffix":""},{"dropping-particle":"","family":"Welch","given":"A.","non-dropping-particle":"","parse-names":false,"suffix":""},{"dropping-particle":"","family":"Cassidy","given":"A.","non-dropping-particle":"","parse-names":false,"suffix":""},{"dropping-particle":"","family":"Griffin","given":"S. J.","non-dropping-particle":"","parse-names":false,"suffix":""}],"container-title":"Public Health","id":"ITEM-1","issue":"3","issued":{"date-parts":[["2012"]]},"page":"231-240","publisher":"Elsevier Ltd","title":"Association between diet and physical activity and sedentary behaviours in 9-10-year-old British White children","type":"article-journal","volume":"127"},"uris":["http://www.mendeley.com/documents/?uuid=2b913849-d778-475a-92b0-2d5078367ae7","http://www.mendeley.com/documents/?uuid=1ab222e2-5b6a-4434-882b-21ca46ec72db"]}],"mendeley":{"formattedCitation":"(Vissers et al., 2012)","plainTextFormattedCitation":"(Vissers et al., 2012)","previouslyFormattedCitation":"(Vissers et al., 2012)"},"properties":{"noteIndex":0},"schema":"https://github.com/citation-style-language/schema/raw/master/csl-citation.json"}</w:instrText>
      </w:r>
      <w:r w:rsidR="00234921"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Vissers et al., 2012)</w:t>
      </w:r>
      <w:r w:rsidR="00234921" w:rsidRPr="00D875EC">
        <w:rPr>
          <w:rFonts w:ascii="Times New Roman" w:hAnsi="Times New Roman" w:cs="Times New Roman"/>
          <w:sz w:val="24"/>
          <w:szCs w:val="24"/>
          <w:lang w:val="en-GB"/>
        </w:rPr>
        <w:fldChar w:fldCharType="end"/>
      </w:r>
      <w:r w:rsidR="00234921" w:rsidRPr="00D875EC">
        <w:rPr>
          <w:rFonts w:ascii="Times New Roman" w:hAnsi="Times New Roman" w:cs="Times New Roman"/>
          <w:sz w:val="24"/>
          <w:szCs w:val="24"/>
          <w:lang w:val="en-GB"/>
        </w:rPr>
        <w:t xml:space="preserve"> there seems to be no evidence betw</w:t>
      </w:r>
      <w:r w:rsidR="00F677B9" w:rsidRPr="00D875EC">
        <w:rPr>
          <w:rFonts w:ascii="Times New Roman" w:hAnsi="Times New Roman" w:cs="Times New Roman"/>
          <w:sz w:val="24"/>
          <w:szCs w:val="24"/>
          <w:lang w:val="en-GB"/>
        </w:rPr>
        <w:t xml:space="preserve">een diet, physical activity, and sedentary behaviors </w:t>
      </w:r>
      <w:r w:rsidR="00234921" w:rsidRPr="00D875EC">
        <w:rPr>
          <w:rFonts w:ascii="Times New Roman" w:hAnsi="Times New Roman" w:cs="Times New Roman"/>
          <w:sz w:val="24"/>
          <w:szCs w:val="24"/>
          <w:lang w:val="en-GB"/>
        </w:rPr>
        <w:t xml:space="preserve">in 9 to 10 year old children. </w:t>
      </w:r>
    </w:p>
    <w:p w14:paraId="38FF937B" w14:textId="2B031A3B" w:rsidR="00AA4030" w:rsidRPr="00D875EC" w:rsidRDefault="00E70398"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 xml:space="preserve">Psychological </w:t>
      </w:r>
      <w:r w:rsidR="00C30369" w:rsidRPr="00D875EC">
        <w:rPr>
          <w:rFonts w:ascii="Times New Roman" w:hAnsi="Times New Roman" w:cs="Times New Roman"/>
          <w:b/>
          <w:sz w:val="24"/>
          <w:szCs w:val="24"/>
          <w:lang w:val="en-GB"/>
        </w:rPr>
        <w:t>response</w:t>
      </w:r>
    </w:p>
    <w:p w14:paraId="3FC9B19F" w14:textId="792B9586" w:rsidR="00AD5FE3" w:rsidRPr="00D875EC" w:rsidRDefault="00AD5FE3"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Early social isolation </w:t>
      </w:r>
      <w:r w:rsidR="0098077C" w:rsidRPr="00D875EC">
        <w:rPr>
          <w:rFonts w:ascii="Times New Roman" w:hAnsi="Times New Roman" w:cs="Times New Roman"/>
          <w:sz w:val="24"/>
          <w:szCs w:val="24"/>
          <w:lang w:val="en-GB"/>
        </w:rPr>
        <w:t xml:space="preserve">during primary school solely </w:t>
      </w:r>
      <w:r w:rsidR="00627EF6" w:rsidRPr="00D875EC">
        <w:rPr>
          <w:rFonts w:ascii="Times New Roman" w:hAnsi="Times New Roman" w:cs="Times New Roman"/>
          <w:sz w:val="24"/>
          <w:szCs w:val="24"/>
          <w:lang w:val="en-GB"/>
        </w:rPr>
        <w:t>may</w:t>
      </w:r>
      <w:r w:rsidR="0098077C" w:rsidRPr="00D875EC">
        <w:rPr>
          <w:rFonts w:ascii="Times New Roman" w:hAnsi="Times New Roman" w:cs="Times New Roman"/>
          <w:sz w:val="24"/>
          <w:szCs w:val="24"/>
          <w:lang w:val="en-GB"/>
        </w:rPr>
        <w:t xml:space="preserve"> not predi</w:t>
      </w:r>
      <w:r w:rsidR="00A23190" w:rsidRPr="00D875EC">
        <w:rPr>
          <w:rFonts w:ascii="Times New Roman" w:hAnsi="Times New Roman" w:cs="Times New Roman"/>
          <w:sz w:val="24"/>
          <w:szCs w:val="24"/>
          <w:lang w:val="en-GB"/>
        </w:rPr>
        <w:t>ct mental health problems later</w:t>
      </w:r>
      <w:r w:rsidR="00EC2065">
        <w:rPr>
          <w:rFonts w:ascii="Times New Roman" w:hAnsi="Times New Roman" w:cs="Times New Roman"/>
          <w:sz w:val="24"/>
          <w:szCs w:val="24"/>
          <w:lang w:val="en-GB"/>
        </w:rPr>
        <w:t xml:space="preserve"> </w:t>
      </w:r>
      <w:r w:rsidR="0098077C"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jaac.2014.12.008","ISSN":"15275418","abstract":"Objective We tested whether children who are socially isolated early in their schooling develop mental health problems in early adolescence, taking into account their mental health and family risk at school entry. Method We used data from the Environmental Risk (E-Risk) Longitudinal Twin Study, a birth cohort of 2,232 children born in England and Wales in 1994 and 1995. We measured social isolation using mothers' and teachers' reports at ages 5 and 12 years. We assessed mental health symptoms via mothers' and teachers' ratings at age 5 and self-report measures at age 12. We collected mother-reported information about the family environment when children were 5 years old. We conducted regression analyses to test concurrent and longitudinal associations between early family factors, social isolation, and mental health difficulties. Results At both primary and secondary school, children who were socially isolated experienced greater mental health difficulties. Children with behavioral problems or attention-deficit/hyperactivity disorder (ADHD) symptoms at age 5 years had an elevated risk of becoming more socially isolated at age 12. However, children who were isolated at age 5 did not have greater mental health symptoms at age 12, over and above pre-existing difficulties. Conclusion Although social isolation and mental health problems co-occur in childhood, early isolation does not predict worse mental health problems later on. However, children who exhibit problematic behaviors may struggle to cope with the social challenges that accompany their progression through the early school years.","author":[{"dropping-particle":"","family":"Matthews","given":"Timothy","non-dropping-particle":"","parse-names":false,"suffix":""},{"dropping-particle":"","family":"Danese","given":"Andrea","non-dropping-particle":"","parse-names":false,"suffix":""},{"dropping-particle":"","family":"Wertz","given":"Jasmin","non-dropping-particle":"","parse-names":false,"suffix":""},{"dropping-particle":"","family":"Ambler","given":"Antony","non-dropping-particle":"","parse-names":false,"suffix":""},{"dropping-particle":"","family":"Kelly","given":"Muireann","non-dropping-particle":"","parse-names":false,"suffix":""},{"dropping-particle":"","family":"Diver","given":"Ashleen","non-dropping-particle":"","parse-names":false,"suffix":""},{"dropping-particle":"","family":"Caspi","given":"Avshalom","non-dropping-particle":"","parse-names":false,"suffix":""},{"dropping-particle":"","family":"Moffitt","given":"Terrie E.","non-dropping-particle":"","parse-names":false,"suffix":""},{"dropping-particle":"","family":"Arseneault","given":"Louise","non-dropping-particle":"","parse-names":false,"suffix":""}],"container-title":"Journal of the American Academy of Child and Adolescent Psychiatry","id":"ITEM-1","issue":"3","issued":{"date-parts":[["2015"]]},"page":"225-232","title":"Social isolation and mental health at primary and secondary school entry: A longitudinal cohort study","type":"article-journal","volume":"54"},"uris":["http://www.mendeley.com/documents/?uuid=33f72d4e-ea22-47b6-95ee-501c02dc690b","http://www.mendeley.com/documents/?uuid=4e316de7-5a62-447e-9e2e-b93d9b153ddd"]}],"mendeley":{"formattedCitation":"(Matthews et al., 2015)","plainTextFormattedCitation":"(Matthews et al., 2015)","previouslyFormattedCitation":"(Matthews et al., 2015)"},"properties":{"noteIndex":0},"schema":"https://github.com/citation-style-language/schema/raw/master/csl-citation.json"}</w:instrText>
      </w:r>
      <w:r w:rsidR="0098077C"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Matthews et al., 2015)</w:t>
      </w:r>
      <w:r w:rsidR="0098077C"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8077C" w:rsidRPr="00D875EC">
        <w:rPr>
          <w:rFonts w:ascii="Times New Roman" w:hAnsi="Times New Roman" w:cs="Times New Roman"/>
          <w:sz w:val="24"/>
          <w:szCs w:val="24"/>
          <w:lang w:val="en-GB"/>
        </w:rPr>
        <w:t xml:space="preserve"> </w:t>
      </w:r>
      <w:r w:rsidR="00826F32" w:rsidRPr="00D875EC">
        <w:rPr>
          <w:rFonts w:ascii="Times New Roman" w:hAnsi="Times New Roman" w:cs="Times New Roman"/>
          <w:sz w:val="24"/>
          <w:szCs w:val="24"/>
          <w:lang w:val="en-GB"/>
        </w:rPr>
        <w:t>Concerning cognitive development, social isolated school children from farms were observed to perform worse in role-taking than rural children, but no differences were</w:t>
      </w:r>
      <w:r w:rsidR="00A23190" w:rsidRPr="00D875EC">
        <w:rPr>
          <w:rFonts w:ascii="Times New Roman" w:hAnsi="Times New Roman" w:cs="Times New Roman"/>
          <w:sz w:val="24"/>
          <w:szCs w:val="24"/>
          <w:lang w:val="en-GB"/>
        </w:rPr>
        <w:t xml:space="preserve"> detected in logical operations</w:t>
      </w:r>
      <w:r w:rsidR="00EC2065">
        <w:rPr>
          <w:rFonts w:ascii="Times New Roman" w:hAnsi="Times New Roman" w:cs="Times New Roman"/>
          <w:sz w:val="24"/>
          <w:szCs w:val="24"/>
          <w:lang w:val="en-GB"/>
        </w:rPr>
        <w:t xml:space="preserve"> </w:t>
      </w:r>
      <w:r w:rsidR="00826F32"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author":[{"dropping-particle":"","family":"Cowan","given":"Philip A","non-dropping-particle":"","parse-names":false,"suffix":""}],"id":"ITEM-1","issue":"3","issued":{"date-parts":[["2016"]]},"page":"630-641","title":"Social Isolation and Cognitive Development : Logical Operations and Role-Taking Abilities in Three Norwegian Social Settings Authors ( s ): Marida Hollos and Philip A . Cowan Published by : Wiley on behalf of the Society for Research in Child Development","type":"chapter","volume":"44"},"uris":["http://www.mendeley.com/documents/?uuid=79e595e4-eb76-4ede-b39e-33f7b490e41a","http://www.mendeley.com/documents/?uuid=2f04644a-d8b6-47c3-b6e3-05a3421ae243"]}],"mendeley":{"formattedCitation":"(Cowan, 2016)","plainTextFormattedCitation":"(Cowan, 2016)","previouslyFormattedCitation":"(Cowan, 2016)"},"properties":{"noteIndex":0},"schema":"https://github.com/citation-style-language/schema/raw/master/csl-citation.json"}</w:instrText>
      </w:r>
      <w:r w:rsidR="00826F32"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Cowan, 2016)</w:t>
      </w:r>
      <w:r w:rsidR="00826F32"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826F32" w:rsidRPr="00D875EC">
        <w:rPr>
          <w:rFonts w:ascii="Times New Roman" w:hAnsi="Times New Roman" w:cs="Times New Roman"/>
          <w:sz w:val="24"/>
          <w:szCs w:val="24"/>
          <w:lang w:val="en-GB"/>
        </w:rPr>
        <w:t xml:space="preserve"> </w:t>
      </w:r>
      <w:r w:rsidR="00B652F6" w:rsidRPr="00D875EC">
        <w:rPr>
          <w:rFonts w:ascii="Times New Roman" w:hAnsi="Times New Roman" w:cs="Times New Roman"/>
          <w:sz w:val="24"/>
          <w:szCs w:val="24"/>
          <w:lang w:val="en-GB"/>
        </w:rPr>
        <w:t xml:space="preserve">Bi-directional associations between exclusion from school and mental health were identified among British children, although socioeconomic issues </w:t>
      </w:r>
      <w:r w:rsidR="00A23190" w:rsidRPr="00D875EC">
        <w:rPr>
          <w:rFonts w:ascii="Times New Roman" w:hAnsi="Times New Roman" w:cs="Times New Roman"/>
          <w:sz w:val="24"/>
          <w:szCs w:val="24"/>
          <w:lang w:val="en-GB"/>
        </w:rPr>
        <w:t>might mediate this relationship</w:t>
      </w:r>
      <w:r w:rsidR="00EC2065">
        <w:rPr>
          <w:rFonts w:ascii="Times New Roman" w:hAnsi="Times New Roman" w:cs="Times New Roman"/>
          <w:sz w:val="24"/>
          <w:szCs w:val="24"/>
          <w:lang w:val="en-GB"/>
        </w:rPr>
        <w:t xml:space="preserve"> </w:t>
      </w:r>
      <w:r w:rsidR="00B652F6"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7/S003329171700215X","ISSN":"14698978","abstract":"Background Children with poor mental health often struggle at school. The relationship between childhood psychiatric disorder and exclusion from school has not been frequently studied, but both are associated with poor adult outcomes. We undertook a secondary analysis of the British Child and Adolescent Mental Health Surveys from 2004 and its follow-up in 2007 to explore the relationship between exclusion from school and psychopathology. We predicted poorer mental health among those excluded. Method Psychopathology was measured using the Strengths and Difficulties Questionnaire, while psychiatric disorder was assessed using the Development and Well-Being Assessment and applying Diagnostic and Statistical Manual of Mental Disorders Fourth Edition (DSM IV) criteria. Exclusion from school and socio-demographic characteristics were reported by parents. Multi-variable regression models were used to examine the impact of individual factors on exclusion from school or psychological distress. Results Exclusion from school was commoner among boys, secondary school pupils and those living in socio-economically deprived circumstances. Poor general health and learning disability among children and poor parental mental health were also associated with exclusion. There were consistently high levels of psychological distress among those who had experienced exclusion at baseline and follow-up. Conclusions We detected a bi-directional association between psychological distress and exclusion. Efforts to identify and support children who struggle with school may therefore prevent both future exclusion and future psychiatric disorder.","author":[{"dropping-particle":"","family":"Ford","given":"T.","non-dropping-particle":"","parse-names":false,"suffix":""},{"dropping-particle":"","family":"Parker","given":"C.","non-dropping-particle":"","parse-names":false,"suffix":""},{"dropping-particle":"","family":"Salim","given":"J.","non-dropping-particle":"","parse-names":false,"suffix":""},{"dropping-particle":"","family":"Goodman","given":"R.","non-dropping-particle":"","parse-names":false,"suffix":""},{"dropping-particle":"","family":"Logan","given":"S.","non-dropping-particle":"","parse-names":false,"suffix":""},{"dropping-particle":"","family":"Henley","given":"W.","non-dropping-particle":"","parse-names":false,"suffix":""}],"container-title":"Psychological Medicine","id":"ITEM-1","issue":"4","issued":{"date-parts":[["2018"]]},"page":"629-641","title":"The relationship between exclusion from school and mental health: A secondary analysis of the British Child and Adolescent Mental Health Surveys 2004 and 2007","type":"article-journal","volume":"48"},"uris":["http://www.mendeley.com/documents/?uuid=0c0376c0-2e0f-4b7a-a303-34ad776658eb","http://www.mendeley.com/documents/?uuid=67bdcb9c-c795-4ce4-a0e5-6862d1a5b1e7"]}],"mendeley":{"formattedCitation":"(Ford et al., 2018)","plainTextFormattedCitation":"(Ford et al., 2018)","previouslyFormattedCitation":"(Ford et al., 2018)"},"properties":{"noteIndex":0},"schema":"https://github.com/citation-style-language/schema/raw/master/csl-citation.json"}</w:instrText>
      </w:r>
      <w:r w:rsidR="00B652F6"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Ford et al., 2018)</w:t>
      </w:r>
      <w:r w:rsidR="00B652F6"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B652F6" w:rsidRPr="00D875EC">
        <w:rPr>
          <w:rFonts w:ascii="Times New Roman" w:hAnsi="Times New Roman" w:cs="Times New Roman"/>
          <w:sz w:val="24"/>
          <w:szCs w:val="24"/>
          <w:lang w:val="en-GB"/>
        </w:rPr>
        <w:t xml:space="preserve"> </w:t>
      </w:r>
      <w:r w:rsidR="009C1BC8" w:rsidRPr="00D875EC">
        <w:rPr>
          <w:rFonts w:ascii="Times New Roman" w:hAnsi="Times New Roman" w:cs="Times New Roman"/>
          <w:sz w:val="24"/>
          <w:szCs w:val="24"/>
          <w:lang w:val="en-GB"/>
        </w:rPr>
        <w:t>Besides, psychosocial deprivation in children associates with higher levels of socio-em</w:t>
      </w:r>
      <w:r w:rsidR="00A23190" w:rsidRPr="00D875EC">
        <w:rPr>
          <w:rFonts w:ascii="Times New Roman" w:hAnsi="Times New Roman" w:cs="Times New Roman"/>
          <w:sz w:val="24"/>
          <w:szCs w:val="24"/>
          <w:lang w:val="en-GB"/>
        </w:rPr>
        <w:t>otional behavior problems later</w:t>
      </w:r>
      <w:r w:rsidR="00EC2065">
        <w:rPr>
          <w:rFonts w:ascii="Times New Roman" w:hAnsi="Times New Roman" w:cs="Times New Roman"/>
          <w:sz w:val="24"/>
          <w:szCs w:val="24"/>
          <w:lang w:val="en-GB"/>
        </w:rPr>
        <w:t xml:space="preserve"> </w:t>
      </w:r>
      <w:r w:rsidR="009C1BC8"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89/fnhum.2013.00167","ISSN":"16625161","abstract":"Early psychosocial deprivation can negatively impact the development of executive functions (EF). Here we explore the impact of early psychosocial deprivation on behavioral and physiological measures (i.e. event-related potentials; ERPs) of two facets of EF, inhibitory control and response monitoring, and their associations with internalizing and externalizing outcomes in the Bucharest Early Intervention Project (BEIP; Zeanah et al., 2003). This project focuses on two groups of children placed in institutions shortly after birth and then randomly assigned in infancy to either a foster care intervention or to remain in their current institutional setting. A group of community controls was recruited for comparison. The current study assesses these children at 8-years of age examining the effects of early adversity, the potential effects of the intervention on EF and the role of EF skills in socio-emotional outcomes. Results reveal exposure to early psychosocial deprivation was associated with impaired inhibitory control on a flanker task. Children in the foster care intervention exhibited stronger response monitoring compared to children who remained in the institution on the errorrelated positivity (Pe). Moreover, among children in the foster care intervention those who exhibited stronger error-related negativity (ERN) responses had lower levels of socio-emotional behavior problems. Overall, these data identify specific aspects of EF that contribute to adaptive and maladaptive socio-emotional outcomes among children experiencing early psychosocial deprivation. © 2013 Mcdermott, Troller-renfree, Vanderwert, Nelson, Zeanah and Fox.","author":[{"dropping-particle":"","family":"McDermott","given":"Jennifer Martin","non-dropping-particle":"","parse-names":false,"suffix":""},{"dropping-particle":"","family":"Troller-Renfree","given":"Sonya","non-dropping-particle":"","parse-names":false,"suffix":""},{"dropping-particle":"","family":"Vanderwert","given":"Ross","non-dropping-particle":"","parse-names":false,"suffix":""},{"dropping-particle":"","family":"Nelson","given":"Charles A.","non-dropping-particle":"","parse-names":false,"suffix":""},{"dropping-particle":"","family":"Zeanah","given":"Charles H.","non-dropping-particle":"","parse-names":false,"suffix":""},{"dropping-particle":"","family":"Fox","given":"Nathan A.","non-dropping-particle":"","parse-names":false,"suffix":""}],"container-title":"Frontiers in Human Neuroscience","id":"ITEM-1","issue":"APR 2013","issued":{"date-parts":[["2013"]]},"page":"1-11","title":"Psychosocial deprivation, executive functions and the emergence of socio-emotional behavior problems","type":"article-journal","volume":"7"},"uris":["http://www.mendeley.com/documents/?uuid=32b00b5f-ccf7-4a47-a071-0d6caaaf8220"]}],"mendeley":{"formattedCitation":"(McDermott et al., 2013)","plainTextFormattedCitation":"(McDermott et al., 2013)","previouslyFormattedCitation":"(McDermott et al., 2013)"},"properties":{"noteIndex":0},"schema":"https://github.com/citation-style-language/schema/raw/master/csl-citation.json"}</w:instrText>
      </w:r>
      <w:r w:rsidR="009C1BC8"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McDermott et al., 2013)</w:t>
      </w:r>
      <w:r w:rsidR="009C1BC8"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C1BC8" w:rsidRPr="00D875EC">
        <w:rPr>
          <w:rFonts w:ascii="Times New Roman" w:hAnsi="Times New Roman" w:cs="Times New Roman"/>
          <w:sz w:val="24"/>
          <w:szCs w:val="24"/>
          <w:lang w:val="en-GB"/>
        </w:rPr>
        <w:t xml:space="preserve"> Since friends moderate young children´s prospective associations between social isolation and adjustment problems, </w:t>
      </w:r>
      <w:r w:rsidR="00AF2AAC" w:rsidRPr="00D875EC">
        <w:rPr>
          <w:rFonts w:ascii="Times New Roman" w:hAnsi="Times New Roman" w:cs="Times New Roman"/>
          <w:sz w:val="24"/>
          <w:szCs w:val="24"/>
          <w:lang w:val="en-GB"/>
        </w:rPr>
        <w:t>a controlled</w:t>
      </w:r>
      <w:r w:rsidR="009C1BC8" w:rsidRPr="00D875EC">
        <w:rPr>
          <w:rFonts w:ascii="Times New Roman" w:hAnsi="Times New Roman" w:cs="Times New Roman"/>
          <w:sz w:val="24"/>
          <w:szCs w:val="24"/>
          <w:lang w:val="en-GB"/>
        </w:rPr>
        <w:t xml:space="preserve"> use of technology </w:t>
      </w:r>
      <w:r w:rsidR="00AF2AAC" w:rsidRPr="00D875EC">
        <w:rPr>
          <w:rFonts w:ascii="Times New Roman" w:hAnsi="Times New Roman" w:cs="Times New Roman"/>
          <w:sz w:val="24"/>
          <w:szCs w:val="24"/>
          <w:lang w:val="en-GB"/>
        </w:rPr>
        <w:t xml:space="preserve">with these </w:t>
      </w:r>
      <w:r w:rsidR="003D542D" w:rsidRPr="00D875EC">
        <w:rPr>
          <w:rFonts w:ascii="Times New Roman" w:hAnsi="Times New Roman" w:cs="Times New Roman"/>
          <w:sz w:val="24"/>
          <w:szCs w:val="24"/>
          <w:lang w:val="en-GB"/>
        </w:rPr>
        <w:t>friend-connectivity</w:t>
      </w:r>
      <w:r w:rsidR="00AF2AAC" w:rsidRPr="00D875EC">
        <w:rPr>
          <w:rFonts w:ascii="Times New Roman" w:hAnsi="Times New Roman" w:cs="Times New Roman"/>
          <w:sz w:val="24"/>
          <w:szCs w:val="24"/>
          <w:lang w:val="en-GB"/>
        </w:rPr>
        <w:t xml:space="preserve"> purposes </w:t>
      </w:r>
      <w:r w:rsidR="009C1BC8" w:rsidRPr="00D875EC">
        <w:rPr>
          <w:rFonts w:ascii="Times New Roman" w:hAnsi="Times New Roman" w:cs="Times New Roman"/>
          <w:sz w:val="24"/>
          <w:szCs w:val="24"/>
          <w:lang w:val="en-GB"/>
        </w:rPr>
        <w:t xml:space="preserve">might be useful in this particular </w:t>
      </w:r>
      <w:r w:rsidR="00AF2AAC" w:rsidRPr="00D875EC">
        <w:rPr>
          <w:rFonts w:ascii="Times New Roman" w:hAnsi="Times New Roman" w:cs="Times New Roman"/>
          <w:sz w:val="24"/>
          <w:szCs w:val="24"/>
          <w:lang w:val="en-GB"/>
        </w:rPr>
        <w:t xml:space="preserve">COVID-19 </w:t>
      </w:r>
      <w:r w:rsidR="009C1BC8" w:rsidRPr="00D875EC">
        <w:rPr>
          <w:rFonts w:ascii="Times New Roman" w:hAnsi="Times New Roman" w:cs="Times New Roman"/>
          <w:sz w:val="24"/>
          <w:szCs w:val="24"/>
          <w:lang w:val="en-GB"/>
        </w:rPr>
        <w:t xml:space="preserve">context </w:t>
      </w:r>
      <w:r w:rsidR="00A23190" w:rsidRPr="00D875EC">
        <w:rPr>
          <w:rFonts w:ascii="Times New Roman" w:hAnsi="Times New Roman" w:cs="Times New Roman"/>
          <w:sz w:val="24"/>
          <w:szCs w:val="24"/>
          <w:lang w:val="en-GB"/>
        </w:rPr>
        <w:t>of lockdown</w:t>
      </w:r>
      <w:r w:rsidR="00EC2065">
        <w:rPr>
          <w:rFonts w:ascii="Times New Roman" w:hAnsi="Times New Roman" w:cs="Times New Roman"/>
          <w:sz w:val="24"/>
          <w:szCs w:val="24"/>
          <w:lang w:val="en-GB"/>
        </w:rPr>
        <w:t xml:space="preserve"> </w:t>
      </w:r>
      <w:r w:rsidR="00AF2AAC"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author":[{"dropping-particle":"","family":"Laursen","given":"Brett","non-dropping-particle":"","parse-names":false,"suffix":""},{"dropping-particle":"","family":"Bukowski","given":"William M","non-dropping-particle":"","parse-names":false,"suffix":""}],"container-title":"Child Development","id":"ITEM-1","issue":"4","issued":{"date-parts":[["2007"]]},"page":"1395-1404","title":"Friendship Moderates Prospective Associations between Social Isolation and Adjustment Problems in Young Children Author ( s ): Brett Laursen , William M . Bukowski , Kaisa Aunola and Jari-Erik Nurmi Published by : Wiley on behalf of the Society for Resear","type":"article-journal","volume":"78"},"uris":["http://www.mendeley.com/documents/?uuid=ec488626-55df-4b68-85bf-fa2f922accc3","http://www.mendeley.com/documents/?uuid=198f2723-83b3-40fc-a4ca-57ac7f796fac"]},{"id":"ITEM-2","itemData":{"author":[{"dropping-particle":"","family":"Williams","given":"Kipling D","non-dropping-particle":"","parse-names":false,"suffix":""},{"dropping-particle":"","family":"Cheung","given":"Christopher K T","non-dropping-particle":"","parse-names":false,"suffix":""},{"dropping-particle":"","family":"Choi","given":"Wilma","non-dropping-particle":"","parse-names":false,"suffix":""}],"id":"ITEM-2","issue":"5","issued":{"date-parts":[["2000"]]},"page":"748-762","title":"Williams, Cheung, and Choi 2000","type":"article-journal","volume":"79"},"uris":["http://www.mendeley.com/documents/?uuid=e8b0fbc6-db57-4126-bc78-8cb19688c1ef","http://www.mendeley.com/documents/?uuid=ea7d12ab-c6e3-4b77-a8f1-393abfde2424"]}],"mendeley":{"formattedCitation":"(Laursen and Bukowski, 2007; Williams et al., 2000)","plainTextFormattedCitation":"(Laursen and Bukowski, 2007; Williams et al., 2000)","previouslyFormattedCitation":"(Laursen and Bukowski, 2007; Williams et al., 2000)"},"properties":{"noteIndex":0},"schema":"https://github.com/citation-style-language/schema/raw/master/csl-citation.json"}</w:instrText>
      </w:r>
      <w:r w:rsidR="00AF2AAC"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aursen and Bukowski, 2007; Williams et al., 2000)</w:t>
      </w:r>
      <w:r w:rsidR="00AF2AAC"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F2AAC" w:rsidRPr="00D875EC">
        <w:rPr>
          <w:rFonts w:ascii="Times New Roman" w:hAnsi="Times New Roman" w:cs="Times New Roman"/>
          <w:sz w:val="24"/>
          <w:szCs w:val="24"/>
          <w:lang w:val="en-GB"/>
        </w:rPr>
        <w:t xml:space="preserve"> </w:t>
      </w:r>
      <w:r w:rsidR="006701A8" w:rsidRPr="00D875EC">
        <w:rPr>
          <w:rFonts w:ascii="Times New Roman" w:hAnsi="Times New Roman" w:cs="Times New Roman"/>
          <w:sz w:val="24"/>
          <w:szCs w:val="24"/>
          <w:lang w:val="en-GB"/>
        </w:rPr>
        <w:t>Particularly, School routines are important coping mechanisms for young people with mental health issues</w:t>
      </w:r>
      <w:r w:rsidR="007D7B88" w:rsidRPr="00D875EC">
        <w:rPr>
          <w:rFonts w:ascii="Times New Roman" w:hAnsi="Times New Roman" w:cs="Times New Roman"/>
          <w:sz w:val="24"/>
          <w:szCs w:val="24"/>
          <w:lang w:val="en-GB"/>
        </w:rPr>
        <w:t xml:space="preserve">; a </w:t>
      </w:r>
      <w:r w:rsidR="006701A8" w:rsidRPr="00D875EC">
        <w:rPr>
          <w:rFonts w:ascii="Times New Roman" w:hAnsi="Times New Roman" w:cs="Times New Roman"/>
          <w:sz w:val="24"/>
          <w:szCs w:val="24"/>
          <w:lang w:val="en-GB"/>
        </w:rPr>
        <w:t>survey conducted by the mental health charity YoungMinds in participants up to age 25 years with mental illness history in the UK found that 83% of the sample worsened their condition during the pandemic and that 26% were unable to access mental health support</w:t>
      </w:r>
      <w:r w:rsidR="00EC2065">
        <w:rPr>
          <w:rFonts w:ascii="Times New Roman" w:hAnsi="Times New Roman" w:cs="Times New Roman"/>
          <w:sz w:val="24"/>
          <w:szCs w:val="24"/>
          <w:lang w:val="en-GB"/>
        </w:rPr>
        <w:t xml:space="preserve"> </w:t>
      </w:r>
      <w:r w:rsidR="007D7B88"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S2352-4642(20)30131-0","ISSN":"23524642","author":[{"dropping-particle":"","family":"Guan","given":"Hongyan","non-dropping-particle":"","parse-names":false,"suffix":""},{"dropping-particle":"","family":"Okely","given":"Anthony D","non-dropping-particle":"","parse-names":false,"suffix":""},{"dropping-particle":"","family":"Aguilar-Farias","given":"Nicolas","non-dropping-particle":"","parse-names":false,"suffix":""},{"dropping-particle":"","family":"Pozo Cruz","given":"Borja","non-dropping-particle":"del","parse-names":false,"suffix":""},{"dropping-particle":"","family":"Draper","given":"Catherine E","non-dropping-particle":"","parse-names":false,"suffix":""},{"dropping-particle":"","family":"Hamdouchi","given":"Asmaa","non-dropping-particle":"El","parse-names":false,"suffix":""},{"dropping-particle":"","family":"Florindo","given":"Alex A","non-dropping-particle":"","parse-names":false,"suffix":""},{"dropping-particle":"","family":"Jáuregui","given":"Alejandra","non-dropping-particle":"","parse-names":false,"suffix":""},{"dropping-particle":"","family":"Katzmarzyk","given":"Peter T","non-dropping-particle":"","parse-names":false,"suffix":""},{"dropping-particle":"","family":"Kontsevaya","given":"Anna","non-dropping-particle":"","parse-names":false,"suffix":""},{"dropping-particle":"","family":"Löf","given":"Marie","non-dropping-particle":"","parse-names":false,"suffix":""},{"dropping-particle":"","family":"Park","given":"Wonsoon","non-dropping-particle":"","parse-names":false,"suffix":""},{"dropping-particle":"","family":"Reilly","given":"John J","non-dropping-particle":"","parse-names":false,"suffix":""},{"dropping-particle":"","family":"Sharma","given":"Deepika","non-dropping-particle":"","parse-names":false,"suffix":""},{"dropping-particle":"","family":"Tremblay","given":"Mark S","non-dropping-particle":"","parse-names":false,"suffix":""},{"dropping-particle":"","family":"Veldman","given":"Sanne L C","non-dropping-particle":"","parse-names":false,"suffix":""}],"container-title":"The Lancet Child &amp; Adolescent Health","id":"ITEM-1","issue":"20","issued":{"date-parts":[["2020","4"]]},"page":"19-20","title":"Promoting healthy movement behaviours among children during the COVID-19 pandemic","type":"article-journal","volume":"4642"},"uris":["http://www.mendeley.com/documents/?uuid=fdef6a03-fc41-43ef-acfa-a37d46be321d","http://www.mendeley.com/documents/?uuid=06a51eca-09dc-4744-b271-f2aad63b4d29"]}],"mendeley":{"formattedCitation":"(Guan et al., 2020)","plainTextFormattedCitation":"(Guan et al., 2020)","previouslyFormattedCitation":"(Guan et al., 2020)"},"properties":{"noteIndex":0},"schema":"https://github.com/citation-style-language/schema/raw/master/csl-citation.json"}</w:instrText>
      </w:r>
      <w:r w:rsidR="007D7B88"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Guan et al., 2020)</w:t>
      </w:r>
      <w:r w:rsidR="007D7B88"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p>
    <w:p w14:paraId="37AFF5BB" w14:textId="311224D9" w:rsidR="003D542D" w:rsidRPr="00D875EC" w:rsidRDefault="003D542D"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lastRenderedPageBreak/>
        <w:t>Body composition</w:t>
      </w:r>
    </w:p>
    <w:p w14:paraId="7472E005" w14:textId="44D0EBA6" w:rsidR="00E70398" w:rsidRPr="00D875EC" w:rsidRDefault="00100853"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Individual, family and environmental factors have been traditiona</w:t>
      </w:r>
      <w:r w:rsidR="00A23190" w:rsidRPr="00D875EC">
        <w:rPr>
          <w:rFonts w:ascii="Times New Roman" w:hAnsi="Times New Roman" w:cs="Times New Roman"/>
          <w:sz w:val="24"/>
          <w:szCs w:val="24"/>
          <w:lang w:val="en-GB"/>
        </w:rPr>
        <w:t>lly linked to pediatric obesity</w:t>
      </w:r>
      <w:r w:rsidR="00EC2065">
        <w:rPr>
          <w:rFonts w:ascii="Times New Roman" w:hAnsi="Times New Roman" w:cs="Times New Roman"/>
          <w:sz w:val="24"/>
          <w:szCs w:val="24"/>
          <w:lang w:val="en-GB"/>
        </w:rPr>
        <w:t xml:space="preserve"> </w:t>
      </w:r>
      <w:r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86/1471-2431-14-3","ISSN":"14712431","abstract":"Background: There is a growing worldwide trend of obesity in children. Identifying the causes and modifiable factors associated with child obesity is important in order to design effective public health strategies.Our objective was to provide empirical evidence of the association that some individual and environmental factors may have with child excess weight.Method: A cross-sectional study was performed using multi-stage probability sampling of 978 Spanish children aged between 8 and 17 years, with objectively measured height and weight, along with other individual, family and neighborhood variables. Crude and adjusted odds ratios were calculated.Results: In 2012, 4 in 10 children were either overweight or obese with a higher prevalence amongst males and in the 8-12 year age group. Child obesity was associated negatively with the socio-economic status of the adult responsible for the child's diet, OR 0.78 (CI95% 0.59-1.00), girls OR 0.75 (CI95% 0.57-0.99), older age of the child (0.41; CI95% 0.31-0.55), daily breakfast (OR 0.59; p = 0.028) and half an hour or more of physical activity every day. No association was found for neighborhood variables relating to perceived neighborhood quality and safety.Conclusion: This study identifies potential modifiable factors such as physical activity, daily breakfast and caregiver education as areas for public health policies. To be successful, an intervention should take into account both individual and family factors when designing prevention strategies to combat the worldwide epidemic of child excess weight. © 2014 Sánchez-Cruz et al.; licensee BioMed Central Ltd.","author":[{"dropping-particle":"","family":"Sánchez-Cruz","given":"José Juan","non-dropping-particle":"","parse-names":false,"suffix":""},{"dropping-particle":"","family":"Ruiter","given":"Ingrid","non-dropping-particle":"de","parse-names":false,"suffix":""},{"dropping-particle":"","family":"Jiménez-Moleón","given":"José J.","non-dropping-particle":"","parse-names":false,"suffix":""}],"container-title":"BMC Pediatrics","id":"ITEM-1","issue":"1","issued":{"date-parts":[["2014"]]},"page":"3","title":"Individual, family and environmental factors associated with pediatric excess weight in Spain: A cross-sectional study","type":"article-journal","volume":"14"},"uris":["http://www.mendeley.com/documents/?uuid=4efe875c-5f9f-4406-8813-ee1bba9f0dd4","http://www.mendeley.com/documents/?uuid=a70f2264-77c2-47c5-89ad-8349db5066a3"]}],"mendeley":{"formattedCitation":"(Sánchez-Cruz et al., 2014)","plainTextFormattedCitation":"(Sánchez-Cruz et al., 2014)","previouslyFormattedCitation":"(Sánchez-Cruz et al., 2014)"},"properties":{"noteIndex":0},"schema":"https://github.com/citation-style-language/schema/raw/master/csl-citation.json"}</w:instrText>
      </w:r>
      <w:r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Sánchez-Cruz et al., 2014)</w:t>
      </w:r>
      <w:r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Pr="00D875EC">
        <w:rPr>
          <w:rFonts w:ascii="Times New Roman" w:hAnsi="Times New Roman" w:cs="Times New Roman"/>
          <w:sz w:val="24"/>
          <w:szCs w:val="24"/>
          <w:lang w:val="en-GB"/>
        </w:rPr>
        <w:t xml:space="preserve"> </w:t>
      </w:r>
      <w:r w:rsidR="00A23190" w:rsidRPr="00D875EC">
        <w:rPr>
          <w:rFonts w:ascii="Times New Roman" w:hAnsi="Times New Roman" w:cs="Times New Roman"/>
          <w:sz w:val="24"/>
          <w:szCs w:val="24"/>
          <w:lang w:val="en-GB"/>
        </w:rPr>
        <w:t>A study by Nevill et al.</w:t>
      </w:r>
      <w:r w:rsidR="003B0EFB"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109/03014460.2015.1115126","ISSN":"14645033","abstract":"Background: The association between being overweight/obese and deprivation is a serious concern in English schoolchildren. Aim: To model this association incorporating known confounders and to discover whether physical fitness and physical activity may reduce or eliminate this association. Subjects and methods: Cross-sectional data were collected between 2007–2009, from 8053 10–16 year old children from the East-of-England Healthy Heart Study. Weight status was assessed using waist circumference (cm) and body mass (kg). Deprivation was measured using the Index of Multiple Deprivation (IMD). Confounding variables used in the proportional, allometric models were hip circumference, stature, age and sex. Children’s fitness levels were assessed using predicted VO2 max (20-metre shuttle-run test) and physical activity was estimated using the Physical Activity Questionnaire for Adolescents or Children. Results: A strong association was found between both waist circumference and body mass and the IMD. These associations persisted after controlling for all confounding variables. When the children’s physical activity and fitness levels were added to the models, the association was either greatly reduced or, in the case of body mass, absent. Conclusions: To reduce deprivation inequalities in children’s weight-status, health practitioners should focus on increasing physical fitness via physical activity in areas of greater deprivation.","author":[{"dropping-particle":"","family":"Nevill","given":"Alan M.","non-dropping-particle":"","parse-names":false,"suffix":""},{"dropping-particle":"","family":"Duncan","given":"Michael J.","non-dropping-particle":"","parse-names":false,"suffix":""},{"dropping-particle":"","family":"Lahart","given":"Ian","non-dropping-particle":"","parse-names":false,"suffix":""},{"dropping-particle":"","family":"Sandercock","given":"Gavin","non-dropping-particle":"","parse-names":false,"suffix":""}],"container-title":"Annals of Human Biology","id":"ITEM-1","issue":"6","issued":{"date-parts":[["2016"]]},"page":"497-504","title":"Modelling the association between weight status and social deprivation in English school children: Can physical activity and fitness affect the relationship?","type":"article-journal","volume":"43"},"uris":["http://www.mendeley.com/documents/?uuid=b277469a-6476-4940-af10-c5a976c4a072","http://www.mendeley.com/documents/?uuid=a54d3332-bb40-4e4a-ab3f-b0b3fbdeb6eb"]}],"mendeley":{"formattedCitation":"(Nevill et al., 2016)","plainTextFormattedCitation":"(Nevill et al., 2016)","previouslyFormattedCitation":"(Nevill et al., 2016)"},"properties":{"noteIndex":0},"schema":"https://github.com/citation-style-language/schema/raw/master/csl-citation.json"}</w:instrText>
      </w:r>
      <w:r w:rsidR="003B0EFB"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Nevill et al., 2016)</w:t>
      </w:r>
      <w:r w:rsidR="003B0EFB" w:rsidRPr="00D875EC">
        <w:rPr>
          <w:rFonts w:ascii="Times New Roman" w:hAnsi="Times New Roman" w:cs="Times New Roman"/>
          <w:sz w:val="24"/>
          <w:szCs w:val="24"/>
          <w:lang w:val="en-GB"/>
        </w:rPr>
        <w:fldChar w:fldCharType="end"/>
      </w:r>
      <w:r w:rsidR="003B0EFB" w:rsidRPr="00D875EC">
        <w:rPr>
          <w:rFonts w:ascii="Times New Roman" w:hAnsi="Times New Roman" w:cs="Times New Roman"/>
          <w:sz w:val="24"/>
          <w:szCs w:val="24"/>
          <w:lang w:val="en-GB"/>
        </w:rPr>
        <w:t xml:space="preserve"> found strong associations between weight status (i.e. waist circumference and body mass index) and social deprivation in children</w:t>
      </w:r>
      <w:r w:rsidRPr="00D875EC">
        <w:rPr>
          <w:rFonts w:ascii="Times New Roman" w:hAnsi="Times New Roman" w:cs="Times New Roman"/>
          <w:sz w:val="24"/>
          <w:szCs w:val="24"/>
          <w:lang w:val="en-GB"/>
        </w:rPr>
        <w:t>. Further, less perception of social isolation was associated</w:t>
      </w:r>
      <w:r w:rsidR="00A23190" w:rsidRPr="00D875EC">
        <w:rPr>
          <w:rFonts w:ascii="Times New Roman" w:hAnsi="Times New Roman" w:cs="Times New Roman"/>
          <w:sz w:val="24"/>
          <w:szCs w:val="24"/>
          <w:lang w:val="en-GB"/>
        </w:rPr>
        <w:t xml:space="preserve"> to less overweight in children</w:t>
      </w:r>
      <w:r w:rsidR="00EC2065">
        <w:rPr>
          <w:rFonts w:ascii="Times New Roman" w:hAnsi="Times New Roman" w:cs="Times New Roman"/>
          <w:sz w:val="24"/>
          <w:szCs w:val="24"/>
          <w:lang w:val="en-GB"/>
        </w:rPr>
        <w:t xml:space="preserve"> </w:t>
      </w:r>
      <w:r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590/1984-0462/;2018;36;4;00011","ISSN":"0103-0582","abstract":"RESUMO Objetivo: Investigar a percepção de pais ou responsáveis sobre a proximidade residencial a locais de venda de alimentos, de lazer e de atividade física segundo a privação social da vizinhança e testar associações do ambiente percebido com o excesso de peso de seus filhos. Métodos: Estudo transversal conduzido com 408 crianças e adolescentes (6 a 15 anos de idade) de escolas públicas de um município de médio porte brasileiro. A coleta de dados ocorreu de 2011 a 2014. Foram determinados a presença de excesso de peso e o tempo de deslocamento da residência dos participantes aos locais avaliados, questionados durante entrevista telefônica com instrumento de pesquisa estruturado. O indicador de privação social adotado foi o Índice de Vulnerabilidade da Saúde. Modelos de regressão logística foram construídos para predizer a proximidade percebida (privação social como variável explicativa) e para avaliar os fatores do ambiente percebido (variáveis explicativas) associados ao excesso de peso (desfecho). Resultados: Moradores de áreas com maior vulnerabilidade social apresentaram chances de percepção de proximidade 50 a 71% menores para supermercados, feiras/sacolões, parques, áreas de lazer/centros comunitários e academias de ginástica, quando comparados a residentes de áreas com menor vulnerabilidade. A percepção de proximidade a parques reduziu em 73% a chance de excesso de peso em crianças e adolescentes, com Odds Ratio (OR) de 0,27 (IC95% 0,07-0,95; p&lt;0,05). Conclusões: A percepção ambiental sobre a infraestrutura da área residencial pode estar relacionada com a privação social da vizinhança e a presença de excesso de peso em crianças e adolescentes.ABSTRACT Objective: To investigate parents’ or guardians’ perception of their residential proximity to food retailers, leisure areas, and spaces for physical activity according to neighborhood social deprivation, and test associations between the perceived environment and their children’s overweight. Methods: Cross-sectional study conducted with 408 children and adolescents (6- to 15-year-olds) attending public schools in a medium-sized Brazilian city. Data were collected from 2011 to 2014. A telephone interview using a structured research tool determined the presence of overweight and the walking time between the participants’ home and the places evaluated. The indicator of social deprivation adopted was the Health Vulnerability Index. Logistic regression models were constructed to predict the perception…","author":[{"dropping-particle":"de","family":"Assis","given":"Maíra Macário","non-dropping-particle":"","parse-names":false,"suffix":""},{"dropping-particle":"","family":"Leite","given":"Maria Alvim","non-dropping-particle":"","parse-names":false,"suffix":""},{"dropping-particle":"","family":"Côrtes","given":"Alessandra Jordão","non-dropping-particle":"","parse-names":false,"suffix":""},{"dropping-particle":"do","family":"Carmo","given":"Ariene Silva","non-dropping-particle":"","parse-names":false,"suffix":""},{"dropping-particle":"","family":"Matozinhos","given":"Fernanda Penido","non-dropping-particle":"","parse-names":false,"suffix":""},{"dropping-particle":"","family":"Cândido","given":"Ana Paula Carlos","non-dropping-particle":"","parse-names":false,"suffix":""},{"dropping-particle":"","family":"Mendes","given":"Larissa Loures","non-dropping-particle":"","parse-names":false,"suffix":""}],"container-title":"Revista Paulista de Pediatria","id":"ITEM-1","issue":"4","issued":{"date-parts":[["2018"]]},"page":"466-473","title":"Excesso De Peso, Ambiente Percebido E Privação Social: Um Estudo Da Percepção De Pais Ou Responsáveis","type":"article-journal","volume":"36"},"uris":["http://www.mendeley.com/documents/?uuid=53167be3-a3a8-40de-bb04-20012b04d219","http://www.mendeley.com/documents/?uuid=0e9e047b-7beb-4f96-b0f4-6164df63d000"]}],"mendeley":{"formattedCitation":"(Assis et al., 2018)","plainTextFormattedCitation":"(Assis et al., 2018)","previouslyFormattedCitation":"(Assis et al., 2018)"},"properties":{"noteIndex":0},"schema":"https://github.com/citation-style-language/schema/raw/master/csl-citation.json"}</w:instrText>
      </w:r>
      <w:r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Assis et al., 2018)</w:t>
      </w:r>
      <w:r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Pr="00D875EC">
        <w:rPr>
          <w:rFonts w:ascii="Times New Roman" w:hAnsi="Times New Roman" w:cs="Times New Roman"/>
          <w:sz w:val="24"/>
          <w:szCs w:val="24"/>
          <w:lang w:val="en-GB"/>
        </w:rPr>
        <w:t xml:space="preserve"> </w:t>
      </w:r>
      <w:r w:rsidR="00FB4B84" w:rsidRPr="00D875EC">
        <w:rPr>
          <w:rFonts w:ascii="Times New Roman" w:hAnsi="Times New Roman" w:cs="Times New Roman"/>
          <w:sz w:val="24"/>
          <w:szCs w:val="24"/>
          <w:lang w:val="en-GB"/>
        </w:rPr>
        <w:t>The possible decrease of physical activity levels, as well as an increase of sedentary behavior could contribute to increase children´s fat perc</w:t>
      </w:r>
      <w:r w:rsidR="00A23190" w:rsidRPr="00D875EC">
        <w:rPr>
          <w:rFonts w:ascii="Times New Roman" w:hAnsi="Times New Roman" w:cs="Times New Roman"/>
          <w:sz w:val="24"/>
          <w:szCs w:val="24"/>
          <w:lang w:val="en-GB"/>
        </w:rPr>
        <w:t>entage during COVID-19 lockdown</w:t>
      </w:r>
      <w:r w:rsidR="00EC2065">
        <w:rPr>
          <w:rFonts w:ascii="Times New Roman" w:hAnsi="Times New Roman" w:cs="Times New Roman"/>
          <w:sz w:val="24"/>
          <w:szCs w:val="24"/>
          <w:lang w:val="en-GB"/>
        </w:rPr>
        <w:t xml:space="preserve"> </w:t>
      </w:r>
      <w:r w:rsidR="00FB4B84"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ijpo.12031","ISSN":"20476310","abstract":"Background The data regarding prospective associations between physical activity (PA) and adiposity in youth are inconsistent. Objective The objective of this study was to investigate associations between baseline levels of objectively measured PA and changes in adiposity over 2.5 years from mid-to-late adolescence. Methods This was an observational cohort study in 728 school students (43% boys) from Cambridgeshire, United Kingdom. Fat mass index (FMI, kg m-2) was estimated at baseline (mean ± standard deviation age: 15 ± 0.3 years) and follow-up (17.5 ± 0.3 years) by anthropometry and bioelectrical impedance. Habitual PA was assessed at baseline by ≥3 d combined heart rate and movement sensing. Average daily PA energy expenditure (PAEE) and the time (min d-1) spent in light, moderate and vigorous intensity PA (LPA, MPA and VPA, respectively) was estimated. Multilevel models were used to investigate associations between baseline PA and change in FMI (ΔFMI). Adjustment for baseline age, sex, follow-up duration, area-level socioeconomic status, season of PA assessment, sedentary time, energy intake and sleep duration was made; baseline FMI was also added in a second model. Results FMI increased significantly over follow-up (0.6 ± 1.2 kg m-2, P &lt; 0.001). Baseline PAEE and LPA positively predicted ΔFMI in overfat participants (P ≤ 0.030), as did VPA in initially normal fat participants (P ≤ 0.044). There were further positive associations between PAEE and ΔFMI in normal fat participants, and between MPA and ΔFMI in both fat groups, when adjusted for baseline FMI (P ≤ 0.024). Conclusions Baseline PAEE and its subcomponents were positively associated with small and unlikely clinically relevant increases in ΔFMI. These counter-intuitive findings may be explained by behavioural changes during the course of study follow-up.","author":[{"dropping-particle":"","family":"Collings","given":"P. J.","non-dropping-particle":"","parse-names":false,"suffix":""},{"dropping-particle":"","family":"Wijndaele","given":"K.","non-dropping-particle":"","parse-names":false,"suffix":""},{"dropping-particle":"","family":"Corder","given":"K.","non-dropping-particle":"","parse-names":false,"suffix":""},{"dropping-particle":"","family":"Westgate","given":"K.","non-dropping-particle":"","parse-names":false,"suffix":""},{"dropping-particle":"","family":"Ridgway","given":"C. L.","non-dropping-particle":"","parse-names":false,"suffix":""},{"dropping-particle":"","family":"Sharp","given":"S. J.","non-dropping-particle":"","parse-names":false,"suffix":""},{"dropping-particle":"","family":"Atkin","given":"A. J.","non-dropping-particle":"","parse-names":false,"suffix":""},{"dropping-particle":"","family":"Stephen","given":"A. M.","non-dropping-particle":"","parse-names":false,"suffix":""},{"dropping-particle":"","family":"Bamber","given":"D.","non-dropping-particle":"","parse-names":false,"suffix":""},{"dropping-particle":"","family":"Goodyer","given":"I.","non-dropping-particle":"","parse-names":false,"suffix":""},{"dropping-particle":"","family":"Brage","given":"S.","non-dropping-particle":"","parse-names":false,"suffix":""},{"dropping-particle":"","family":"Ekelund","given":"U.","non-dropping-particle":"","parse-names":false,"suffix":""}],"container-title":"Pediatric Obesity","id":"ITEM-1","issue":"2","issued":{"date-parts":[["2016"]]},"page":"107-114","title":"Objectively measured physical activity and longitudinal changes in adolescent body fatness: An observational cohort study","type":"article-journal","volume":"11"},"uris":["http://www.mendeley.com/documents/?uuid=5e8ae7e0-f19f-4e7c-9bb7-02d54d642ad8"]},{"id":"ITEM-2","itemData":{"DOI":"10.1038/s41366-018-0058-5","ISSN":"14765497","abstract":"Background/objectives: Early childhood is characterised by rapid development and is a critical period for the establishment of activity behaviours. We aim to examine how physical activity (PA) and sedentary behaviour (SB) track during the first 5 years of life, and to investigate associations between trajectories and body composition at 5 years of age. Subjects/methods: A total of 438 participants (50% male) wore an Actical accelerometer for 5 days at at least two of 1, 2, 3.5 and 5 years of age. Spearman correlation coefficients examined PA tracking from age 1 to 5 and trajectories of PA and SB were estimated using discrete mixture modelling. Regression models tested associations between both PA and SB trajectories and body composition measures. Results: Tracking coefficients for PA ranged from r = 0.31–0.51 across the ages, with similar tracking observed for sedentary behaviour (r = 0.21–0.39). Four distinct trajectory patterns were identified separately for PA and SB: consistently low, consistently high, increasing and decreasing. BMI and waist circumference were not significantly associated with PA trajectories, but those in the consistently high activity group had significantly lower % body fat (95% CI) at age 5 (14.3%; 13.5, 15.2) than those in the consistently low (16.8%; 15.6, 18.2) or increasing (15.7%; 14.7, 16.7) groups (P = 0.017). Sedentary behaviour trajectories were not associated with any of the anthropometric measures at age 5 (P &gt; 0.05). Conclusions: Physical activity and sedentary behaviour tracking is broadly similar from infancy to early childhood. Children with consistently higher levels of physical activity have reduced body fat at 5 years of age, although differences are relatively small.","author":[{"dropping-particle":"","family":"Meredith-Jones","given":"Kim","non-dropping-particle":"","parse-names":false,"suffix":""},{"dropping-particle":"","family":"Haszard","given":"Jillian","non-dropping-particle":"","parse-names":false,"suffix":""},{"dropping-particle":"","family":"Moir","given":"Chris","non-dropping-particle":"","parse-names":false,"suffix":""},{"dropping-particle":"","family":"Heath","given":"Anne Louise","non-dropping-particle":"","parse-names":false,"suffix":""},{"dropping-particle":"","family":"Lawrence","given":"Julie","non-dropping-particle":"","parse-names":false,"suffix":""},{"dropping-particle":"","family":"Galland","given":"Barbara","non-dropping-particle":"","parse-names":false,"suffix":""},{"dropping-particle":"","family":"Taylor","given":"Barry","non-dropping-particle":"","parse-names":false,"suffix":""},{"dropping-particle":"","family":"Gray","given":"Andrew","non-dropping-particle":"","parse-names":false,"suffix":""},{"dropping-particle":"","family":"Sayers","given":"Rachel","non-dropping-particle":"","parse-names":false,"suffix":""},{"dropping-particle":"","family":"Taylor","given":"Rachael","non-dropping-particle":"","parse-names":false,"suffix":""}],"container-title":"International Journal of Obesity","id":"ITEM-2","issue":"9","issued":{"date-parts":[["2018"]]},"page":"1621-1630","publisher":"Springer US","title":"Physical activity and inactivity trajectories associated with body composition in pre-schoolers","type":"article-journal","volume":"42"},"uris":["http://www.mendeley.com/documents/?uuid=201c61c5-7885-44b3-8674-3247eb6d17ea","http://www.mendeley.com/documents/?uuid=b5ebfd14-1a9d-4507-82ce-4061bd0360bd"]}],"mendeley":{"formattedCitation":"(Collings et al., 2016; Meredith-Jones et al., 2018)","plainTextFormattedCitation":"(Collings et al., 2016; Meredith-Jones et al., 2018)","previouslyFormattedCitation":"(Collings et al., 2016; Meredith-Jones et al., 2018)"},"properties":{"noteIndex":0},"schema":"https://github.com/citation-style-language/schema/raw/master/csl-citation.json"}</w:instrText>
      </w:r>
      <w:r w:rsidR="00FB4B84"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Collings et al., 2016; Meredith-Jones et al., 2018)</w:t>
      </w:r>
      <w:r w:rsidR="00FB4B84"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FB4B84" w:rsidRPr="00D875EC">
        <w:rPr>
          <w:rFonts w:ascii="Times New Roman" w:hAnsi="Times New Roman" w:cs="Times New Roman"/>
          <w:sz w:val="24"/>
          <w:szCs w:val="24"/>
          <w:lang w:val="en-GB"/>
        </w:rPr>
        <w:t xml:space="preserve"> Such adiposity increments are usually related to decrements in cardiorespiratory fitness </w:t>
      </w:r>
      <w:r w:rsidR="00B501FC" w:rsidRPr="00D875EC">
        <w:rPr>
          <w:rFonts w:ascii="Times New Roman" w:hAnsi="Times New Roman" w:cs="Times New Roman"/>
          <w:sz w:val="24"/>
          <w:szCs w:val="24"/>
          <w:lang w:val="en-GB"/>
        </w:rPr>
        <w:t xml:space="preserve">levels and increments in blood pressure and C-reactive protein in children </w:t>
      </w:r>
      <w:r w:rsidR="00FB4B84" w:rsidRPr="00D875EC">
        <w:rPr>
          <w:rFonts w:ascii="Times New Roman" w:hAnsi="Times New Roman" w:cs="Times New Roman"/>
          <w:sz w:val="24"/>
          <w:szCs w:val="24"/>
          <w:lang w:val="en-GB"/>
        </w:rPr>
        <w:t>among both normal-weight</w:t>
      </w:r>
      <w:r w:rsidR="00E34A01" w:rsidRPr="00D875EC">
        <w:rPr>
          <w:rFonts w:ascii="Times New Roman" w:hAnsi="Times New Roman" w:cs="Times New Roman"/>
          <w:sz w:val="24"/>
          <w:szCs w:val="24"/>
          <w:lang w:val="en-GB"/>
        </w:rPr>
        <w:t xml:space="preserve"> and obese</w:t>
      </w:r>
      <w:r w:rsidR="00EC2065">
        <w:rPr>
          <w:rFonts w:ascii="Times New Roman" w:hAnsi="Times New Roman" w:cs="Times New Roman"/>
          <w:sz w:val="24"/>
          <w:szCs w:val="24"/>
          <w:lang w:val="en-GB"/>
        </w:rPr>
        <w:t xml:space="preserve"> </w:t>
      </w:r>
      <w:r w:rsidR="00B501FC"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ijpo.12037","ISSN":"20476310","abstract":"Background Obese children are typically less physically active than their normal-weight peers and are often assumed to be 'unfit'. Objective Investigate the relationships between adiposity, physical activity levels and cardiorespiratory fitness (CRF) in obese and normal-weight children. A secondary aim was to examine obese/normal-weight differences in CRF. Methods Obese (N = 107) and normal-weight (N = 132) 10-13-year-olds participated. Fat-free mass (FFM), percent fat, physical activity and peak oxygen uptake (VO2peak) were assessed. Analyses were adjusted for socioeconomic status (SES). Results Higher percent fat was inversely associated with VO2peak normalized for mass (r = -0.780, P &lt; 0.001) even after controlling for physical activity (r = -0.673, P &lt; 0.001). While higher percent fat was also inversely associated with VO2peak normalized for FFM, this was only significant in males (r = -0.247, P = 0.004) and did not persist after controlling for physical activity (r = -0.059 P = 0.526). Compared with normal-weight children, obese children had higher absolute VO2peak, lower VO2peak corrected for mass (P ≤ 0.009) and lower VO2peak corrected for FFM (P = 0.041) that did not persist after controlling for SES (P = 0.086). Conclusion Obesity-related inefficiencies in CRF were evident. Higher adiposity was associated with poorer CRF relative to mass, irrespective of physical activity levels. However, low physical activity levels may be responsible for associations between adiposity and CRF relative to FFM seen in boys, indicating the importance of encouraging physical activity.","author":[{"dropping-particle":"","family":"Tsiros","given":"M. D.","non-dropping-particle":"","parse-names":false,"suffix":""},{"dropping-particle":"","family":"Coates","given":"A. M.","non-dropping-particle":"","parse-names":false,"suffix":""},{"dropping-particle":"","family":"Howe","given":"P. R.C.","non-dropping-particle":"","parse-names":false,"suffix":""},{"dropping-particle":"","family":"Walkley","given":"J.","non-dropping-particle":"","parse-names":false,"suffix":""},{"dropping-particle":"","family":"Hills","given":"A. P.","non-dropping-particle":"","parse-names":false,"suffix":""},{"dropping-particle":"","family":"Wood","given":"R. E.","non-dropping-particle":"","parse-names":false,"suffix":""},{"dropping-particle":"","family":"Buckley","given":"J. D.","non-dropping-particle":"","parse-names":false,"suffix":""}],"container-title":"Pediatric Obesity","id":"ITEM-1","issue":"2","issued":{"date-parts":[["2016"]]},"page":"144-150","title":"Adiposity is related to decrements in cardiorespiratory fitness in obese and normal-weight children","type":"article-journal","volume":"11"},"uris":["http://www.mendeley.com/documents/?uuid=22d9044e-06a0-4419-8da0-5e71ccce563e","http://www.mendeley.com/documents/?uuid=9c00007f-7895-4327-819d-c0d29add3784"]},{"id":"ITEM-2","itemData":{"DOI":"10.1123/jpah.10.2.205","ISSN":"15435476","PMID":"22820269","abstract":"Background: The purpose of this study was to determine the independent and joint association of weight status and physical activity on resting blood pressure and C-reactive protein in children. Methods: Participants were 174 (71 males, 103 females) children (mean age = 10.5 ± 0.4 yrs). Physical activity was self-reported, body mass index was calculated from measured height and body mass, and blood pressure was measured according to standard procedures. A subset of 91 children had C-reactive protein measured by fingerstick blood sample. Four weight/physical activity groups were created by cross tabulation of weight status classification and physical activity level. Results: The prevalence of low physical activity (&lt; 5 days/wk moderate-vigorous activity) did not differ between overweight and normal weight children (50%). Physical activity was not correlated with C-reactive protein (r = 0.01; P = 0.91) and C-reactive protein was not significantly different between physical activity groups (P = 0.87). Physical activity did not modify the difference in blood pressure or C-reactive protein within weight categories. Conclusions: Fatness (specifically overweight and obesity), but not physical activity, was shown to be associated with blood pressure and C-reactive protein levels in children. Physical activity did not attenuate blood pressure or C-reactive protein in overweight and obese children. © 2013 Human Kinetics, Inc.","author":[{"dropping-particle":"","family":"Hayes","given":"Heather M.","non-dropping-particle":"","parse-names":false,"suffix":""},{"dropping-particle":"","family":"Eisenmann","given":"Joey C.","non-dropping-particle":"","parse-names":false,"suffix":""},{"dropping-particle":"","family":"Pfeiffer","given":"Karin","non-dropping-particle":"","parse-names":false,"suffix":""},{"dropping-particle":"","family":"Carlson","given":"Joseph J.","non-dropping-particle":"","parse-names":false,"suffix":""}],"container-title":"Journal of Physical Activity and Health","id":"ITEM-2","issue":"2","issued":{"date-parts":[["2013"]]},"page":"205-210","title":"Weight status, physical activity, and vascular health in 9- to 12-year-old children","type":"article-journal","volume":"10"},"uris":["http://www.mendeley.com/documents/?uuid=2143ead4-94f1-4777-ac10-da4926acf3c6","http://www.mendeley.com/documents/?uuid=6b1d848e-6bc8-402c-99c5-53ebb2b65d80"]}],"mendeley":{"formattedCitation":"(Hayes et al., 2013; Tsiros et al., 2016)","plainTextFormattedCitation":"(Hayes et al., 2013; Tsiros et al., 2016)","previouslyFormattedCitation":"(Hayes et al., 2013; Tsiros et al., 2016)"},"properties":{"noteIndex":0},"schema":"https://github.com/citation-style-language/schema/raw/master/csl-citation.json"}</w:instrText>
      </w:r>
      <w:r w:rsidR="00B501FC"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Hayes et al., 2013; Tsiros et al., 2016)</w:t>
      </w:r>
      <w:r w:rsidR="00B501FC"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p>
    <w:p w14:paraId="76091EE4" w14:textId="201C6363" w:rsidR="00E70398" w:rsidRPr="00D875EC" w:rsidRDefault="00E70398"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Environmental issues</w:t>
      </w:r>
    </w:p>
    <w:p w14:paraId="56F3136D" w14:textId="75DE869D" w:rsidR="00E70398" w:rsidRPr="00D875EC" w:rsidRDefault="00F2425C"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Housing and household occupancy conditions also deserve a closer look since they are related to health basic elements such as accessibility to community facilities and elementary needs, and </w:t>
      </w:r>
      <w:r w:rsidR="00992577" w:rsidRPr="00D875EC">
        <w:rPr>
          <w:rFonts w:ascii="Times New Roman" w:hAnsi="Times New Roman" w:cs="Times New Roman"/>
          <w:sz w:val="24"/>
          <w:szCs w:val="24"/>
          <w:lang w:val="en-GB"/>
        </w:rPr>
        <w:t xml:space="preserve">could </w:t>
      </w:r>
      <w:r w:rsidR="00A23190" w:rsidRPr="00D875EC">
        <w:rPr>
          <w:rFonts w:ascii="Times New Roman" w:hAnsi="Times New Roman" w:cs="Times New Roman"/>
          <w:sz w:val="24"/>
          <w:szCs w:val="24"/>
          <w:lang w:val="en-GB"/>
        </w:rPr>
        <w:t>influence health risk behaviors</w:t>
      </w:r>
      <w:r w:rsidR="00EC2065">
        <w:rPr>
          <w:rFonts w:ascii="Times New Roman" w:hAnsi="Times New Roman" w:cs="Times New Roman"/>
          <w:sz w:val="24"/>
          <w:szCs w:val="24"/>
          <w:lang w:val="en-GB"/>
        </w:rPr>
        <w:t xml:space="preserve"> </w:t>
      </w:r>
      <w:r w:rsidR="00992577"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7/s11524-006-9055-4","ISBN":"1152400690554","ISSN":"10993460","abstract":"There is a need for innovative research on housing and health. In contrast to traditional disciplinary studies, which are sector-based, interdisciplinary and transdisciplinary contributions offer a broader approach. Interdisciplinary approaches highlight the difference between a biomedical model that often adopts a symptom-treatment interpretation of housing and health and a holistic or integrated model that combines biological, cultural, economic, political, psychological and social factors in a new way. This article illustrates the pertinence of interdisciplinary contributions to develop a more holistic understanding of housing density and how it can be interpreted to understand the complex relationship between housing conditions and health status. © 2006 The New York Academy of Medicine.","author":[{"dropping-particle":"","family":"Lawrence","given":"Roderick J.","non-dropping-particle":"","parse-names":false,"suffix":""}],"container-title":"Journal of Urban Health","id":"ITEM-1","issue":"3","issued":{"date-parts":[["2006"]]},"page":"540-549","title":"Housing and health: Beyond disciplinary confinement","type":"article-journal","volume":"83"},"uris":["http://www.mendeley.com/documents/?uuid=c89cf6fa-2e87-40c9-a717-29f9da928f5b","http://www.mendeley.com/documents/?uuid=8e76dcce-f39c-4fca-81f2-52aac844c0fb"]}],"mendeley":{"formattedCitation":"(Lawrence, 2006)","plainTextFormattedCitation":"(Lawrence, 2006)","previouslyFormattedCitation":"(Lawrence, 2006)"},"properties":{"noteIndex":0},"schema":"https://github.com/citation-style-language/schema/raw/master/csl-citation.json"}</w:instrText>
      </w:r>
      <w:r w:rsidR="00992577"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awrence, 2006)</w:t>
      </w:r>
      <w:r w:rsidR="00992577"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992577" w:rsidRPr="00D875EC">
        <w:rPr>
          <w:rFonts w:ascii="Times New Roman" w:hAnsi="Times New Roman" w:cs="Times New Roman"/>
          <w:sz w:val="24"/>
          <w:szCs w:val="24"/>
          <w:lang w:val="en-GB"/>
        </w:rPr>
        <w:t xml:space="preserve"> </w:t>
      </w:r>
      <w:r w:rsidR="00CB7AD4" w:rsidRPr="00D875EC">
        <w:rPr>
          <w:rFonts w:ascii="Times New Roman" w:hAnsi="Times New Roman" w:cs="Times New Roman"/>
          <w:sz w:val="24"/>
          <w:szCs w:val="24"/>
          <w:lang w:val="en-GB"/>
        </w:rPr>
        <w:t>Neighborho</w:t>
      </w:r>
      <w:r w:rsidR="00BA25ED" w:rsidRPr="00D875EC">
        <w:rPr>
          <w:rFonts w:ascii="Times New Roman" w:hAnsi="Times New Roman" w:cs="Times New Roman"/>
          <w:sz w:val="24"/>
          <w:szCs w:val="24"/>
          <w:lang w:val="en-GB"/>
        </w:rPr>
        <w:t xml:space="preserve">od conditions affect children’s </w:t>
      </w:r>
      <w:r w:rsidR="00CB7AD4" w:rsidRPr="00D875EC">
        <w:rPr>
          <w:rFonts w:ascii="Times New Roman" w:hAnsi="Times New Roman" w:cs="Times New Roman"/>
          <w:sz w:val="24"/>
          <w:szCs w:val="24"/>
          <w:lang w:val="en-GB"/>
        </w:rPr>
        <w:t xml:space="preserve">development </w:t>
      </w:r>
      <w:r w:rsidR="00BA25ED" w:rsidRPr="00D875EC">
        <w:rPr>
          <w:rFonts w:ascii="Times New Roman" w:hAnsi="Times New Roman" w:cs="Times New Roman"/>
          <w:sz w:val="24"/>
          <w:szCs w:val="24"/>
          <w:lang w:val="en-GB"/>
        </w:rPr>
        <w:t>and independently account for a substantial part in the explanation of both em</w:t>
      </w:r>
      <w:r w:rsidR="00A23190" w:rsidRPr="00D875EC">
        <w:rPr>
          <w:rFonts w:ascii="Times New Roman" w:hAnsi="Times New Roman" w:cs="Times New Roman"/>
          <w:sz w:val="24"/>
          <w:szCs w:val="24"/>
          <w:lang w:val="en-GB"/>
        </w:rPr>
        <w:t>otional and behavioral problems</w:t>
      </w:r>
      <w:r w:rsidR="00EC2065">
        <w:rPr>
          <w:rFonts w:ascii="Times New Roman" w:hAnsi="Times New Roman" w:cs="Times New Roman"/>
          <w:sz w:val="24"/>
          <w:szCs w:val="24"/>
          <w:lang w:val="en-GB"/>
        </w:rPr>
        <w:t xml:space="preserve"> </w:t>
      </w:r>
      <w:r w:rsidR="00BA25E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11/1467-9280.00267","ISSN":"09567976","PMID":"11273396","abstract":"The possibility that neighborhood conditions affect children's development has captured much attention because of its implications for prevention. But does growing up in deprived neighborhoods matter above and beyond a genetic liability to behavior problems, if genetically vulnerable families tend to concentrate in poor neighborhoods? A nationwide study of 2-year-old twins shows that children in deprived neighborhoods were at increased risk for emotional and behavioral problems over and above any genetic liability. Environmental factors shared by members of a family accounted for 20% of the population variation in children's behavior problems, and neighborhood deprivation accounted for 5% of this family-wide environmental effect. The results suggest that the link between poor neighborhoods and children's mental health may be a true environmental effect, and demonstrate that genetic designs are environmentally informative and can be used to identify modifiable risk factors for promoting child health.","author":[{"dropping-particle":"","family":"Caspi","given":"Avshalom","non-dropping-particle":"","parse-names":false,"suffix":""},{"dropping-particle":"","family":"Taylor","given":"Alan","non-dropping-particle":"","parse-names":false,"suffix":""},{"dropping-particle":"","family":"Moffitt","given":"Terrie E.","non-dropping-particle":"","parse-names":false,"suffix":""},{"dropping-particle":"","family":"Plomin","given":"Robert","non-dropping-particle":"","parse-names":false,"suffix":""}],"container-title":"Psychological Science","id":"ITEM-1","issue":"4","issued":{"date-parts":[["2000"]]},"page":"338-342","title":"Neighborhood deprivation affects children's mental health: Environmental Risks Identified in a Genetic Design","type":"article-journal","volume":"11"},"uris":["http://www.mendeley.com/documents/?uuid=eef07892-826d-45ca-8b5c-2ae2037d2faa","http://www.mendeley.com/documents/?uuid=5d4b1951-cd1b-4b22-8d80-7c20cf6debe3"]}],"mendeley":{"formattedCitation":"(Caspi et al., 2000)","plainTextFormattedCitation":"(Caspi et al., 2000)","previouslyFormattedCitation":"(Caspi et al., 2000)"},"properties":{"noteIndex":0},"schema":"https://github.com/citation-style-language/schema/raw/master/csl-citation.json"}</w:instrText>
      </w:r>
      <w:r w:rsidR="00BA25E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Caspi et al., 2000)</w:t>
      </w:r>
      <w:r w:rsidR="00BA25ED"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BA25ED" w:rsidRPr="00D875EC">
        <w:rPr>
          <w:rFonts w:ascii="Times New Roman" w:hAnsi="Times New Roman" w:cs="Times New Roman"/>
          <w:sz w:val="24"/>
          <w:szCs w:val="24"/>
          <w:lang w:val="en-GB"/>
        </w:rPr>
        <w:t xml:space="preserve"> </w:t>
      </w:r>
      <w:r w:rsidR="008C2331" w:rsidRPr="00D875EC">
        <w:rPr>
          <w:rFonts w:ascii="Times New Roman" w:hAnsi="Times New Roman" w:cs="Times New Roman"/>
          <w:sz w:val="24"/>
          <w:szCs w:val="24"/>
          <w:lang w:val="en-GB"/>
        </w:rPr>
        <w:t xml:space="preserve">Because </w:t>
      </w:r>
      <w:r w:rsidR="00CE01D6" w:rsidRPr="00D875EC">
        <w:rPr>
          <w:rFonts w:ascii="Times New Roman" w:hAnsi="Times New Roman" w:cs="Times New Roman"/>
          <w:sz w:val="24"/>
          <w:szCs w:val="24"/>
          <w:lang w:val="en-GB"/>
        </w:rPr>
        <w:t xml:space="preserve">important </w:t>
      </w:r>
      <w:r w:rsidR="00627EF6" w:rsidRPr="00D875EC">
        <w:rPr>
          <w:rFonts w:ascii="Times New Roman" w:hAnsi="Times New Roman" w:cs="Times New Roman"/>
          <w:sz w:val="24"/>
          <w:szCs w:val="24"/>
          <w:lang w:val="en-GB"/>
        </w:rPr>
        <w:t xml:space="preserve">declines in </w:t>
      </w:r>
      <w:r w:rsidR="00CE01D6" w:rsidRPr="00D875EC">
        <w:rPr>
          <w:rFonts w:ascii="Times New Roman" w:hAnsi="Times New Roman" w:cs="Times New Roman"/>
          <w:sz w:val="24"/>
          <w:szCs w:val="24"/>
          <w:lang w:val="en-GB"/>
        </w:rPr>
        <w:t xml:space="preserve">vitamin D have been observed during months with less natural light and less nature light exposure in children from Northern latitudes, similar vitamin D </w:t>
      </w:r>
      <w:r w:rsidR="00627EF6" w:rsidRPr="00D875EC">
        <w:rPr>
          <w:rFonts w:ascii="Times New Roman" w:hAnsi="Times New Roman" w:cs="Times New Roman"/>
          <w:sz w:val="24"/>
          <w:szCs w:val="24"/>
          <w:lang w:val="en-GB"/>
        </w:rPr>
        <w:t xml:space="preserve">declines </w:t>
      </w:r>
      <w:r w:rsidR="00CE01D6" w:rsidRPr="00D875EC">
        <w:rPr>
          <w:rFonts w:ascii="Times New Roman" w:hAnsi="Times New Roman" w:cs="Times New Roman"/>
          <w:sz w:val="24"/>
          <w:szCs w:val="24"/>
          <w:lang w:val="en-GB"/>
        </w:rPr>
        <w:t xml:space="preserve">might also occur among countries with stronger enacted measures concerning COVID-19 lockdown, although it could be mitigated through frequent </w:t>
      </w:r>
      <w:r w:rsidR="00A23190" w:rsidRPr="00D875EC">
        <w:rPr>
          <w:rFonts w:ascii="Times New Roman" w:hAnsi="Times New Roman" w:cs="Times New Roman"/>
          <w:sz w:val="24"/>
          <w:szCs w:val="24"/>
          <w:lang w:val="en-GB"/>
        </w:rPr>
        <w:t>intake of vitamin D supplements</w:t>
      </w:r>
      <w:r w:rsidR="00EC2065">
        <w:rPr>
          <w:rFonts w:ascii="Times New Roman" w:hAnsi="Times New Roman" w:cs="Times New Roman"/>
          <w:sz w:val="24"/>
          <w:szCs w:val="24"/>
          <w:lang w:val="en-GB"/>
        </w:rPr>
        <w:t xml:space="preserve"> </w:t>
      </w:r>
      <w:r w:rsidR="00CE01D6"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7/S000711451500433X","ISSN":"14752662","abstract":"Sufficient summer/autumn Vitamin D status appears important to mitigate winter nadirs at northern latitudes. We conducted a cross-sectional study to evaluate autumn Vitamin D status and its determinants in 782 Danish 8-11-year-old children (55°N) using baseline data from the Optimal well-being, development and health for Danish children through a healthy New Nordic Diet (OPUS) School Meal Study, a large randomised controlled trial. Blood samples and demographic and behavioural data, including 7-d dietary recordings, objectively measured physical activity, and time spent outdoors during school hours, were collected during September-November. Mean serum 25-hydroxyVitamin D (25(OH)D) was 60·8 (sd 18·7) nmol/l. Serum 25(OH)D levels ≤50 nmol/l were found in 28·4 % of the children and 2·4 % had concentrations &lt;25 nmol/l. Upon multivariate adjustment, increasing age (per year) (β -2·9; 95 % CI -5·1, -0·7 nmol/l), female sex (β -3·3; 95 % CI -5·9, -0·7 nmol/l), sampling in October (β -5·2; 95 % CI -10·1, -0·4 nmol/l) and November (β -13·3; 95 % CI -17·7, -9·1), and non-white ethnicity (β -5·7; 95 % CI -11·1, -0·3 nmol/l) were negatively associated with 25(OH)D (all P&lt;0·05). Likewise, immigrant/descendant background was negatively associated with 25(OH)D, particularly in females (β -16·3; 95 % CI -21·9, -10·7) (P&lt;0·001) (P interaction=0·003). Moderate-to-vigorous physical activity (MVPA) (min/d) (β 0·06; 95 % CI 0·01, 0·12), outdoor walking during school hours (min/week) (β 0·4; 95 % CI 0·1, 0·6) and intake of Vitamin D-containing supplements ≥3 d/week (β 8·7; 95 % CI 6·4, 11·0) were positively associated with 25(OH)D (all P&lt;0·05). The high proportion of children with Vitamin D status below the recommended sufficiency level of 50 nmol/l raises concern as levels expectedly drop further during winter months. Frequent intake of Vitamin D supplements was strongly associated with status. MVPA and outdoor activity during school hours should be investigated further in interventions to improve autumn Vitamin D status in children at northern latitudes.","author":[{"dropping-particle":"","family":"Petersen","given":"Rikke A.","non-dropping-particle":"","parse-names":false,"suffix":""},{"dropping-particle":"","family":"Damsgaard","given":"Camilla T.","non-dropping-particle":"","parse-names":false,"suffix":""},{"dropping-particle":"","family":"Dalskov","given":"Stine Mathilde","non-dropping-particle":"","parse-names":false,"suffix":""},{"dropping-particle":"","family":"Sorensen","given":"Louise B.","non-dropping-particle":"","parse-names":false,"suffix":""},{"dropping-particle":"","family":"Hjorth","given":"Mads F.","non-dropping-particle":"","parse-names":false,"suffix":""},{"dropping-particle":"","family":"Ritz","given":"Christian","non-dropping-particle":"","parse-names":false,"suffix":""},{"dropping-particle":"","family":"Kjolbæk","given":"Louise","non-dropping-particle":"","parse-names":false,"suffix":""},{"dropping-particle":"","family":"Andersen","given":"Rikke","non-dropping-particle":"","parse-names":false,"suffix":""},{"dropping-particle":"","family":"Tetens","given":"Inge","non-dropping-particle":"","parse-names":false,"suffix":""},{"dropping-particle":"","family":"Krarup","given":"Henrik","non-dropping-particle":"","parse-names":false,"suffix":""},{"dropping-particle":"","family":"Astrup","given":"Arne","non-dropping-particle":"","parse-names":false,"suffix":""},{"dropping-particle":"","family":"Michaelsen","given":"Kim F.","non-dropping-particle":"","parse-names":false,"suffix":""},{"dropping-particle":"","family":"Molgaard","given":"Christian","non-dropping-particle":"","parse-names":false,"suffix":""}],"container-title":"British Journal of Nutrition","id":"ITEM-1","issue":"2","issued":{"date-parts":[["2016"]]},"page":"239-250","title":"Vitamin D status and its determinants during autumn in children at northern latitudes: A cross-sectional analysis from the optimal well-being, development and health for Danish children through a healthy New Nordic Diet (OPUS) School Meal Study","type":"article-journal","volume":"115"},"uris":["http://www.mendeley.com/documents/?uuid=b05fe57b-9d5e-4cf7-8c5d-6bae97ae91f8","http://www.mendeley.com/documents/?uuid=a4a02d5e-17bf-4981-8d91-c83ae4563db8"]}],"mendeley":{"formattedCitation":"(Petersen et al., 2016)","plainTextFormattedCitation":"(Petersen et al., 2016)","previouslyFormattedCitation":"(Petersen et al., 2016)"},"properties":{"noteIndex":0},"schema":"https://github.com/citation-style-language/schema/raw/master/csl-citation.json"}</w:instrText>
      </w:r>
      <w:r w:rsidR="00CE01D6"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Petersen et al., 2016)</w:t>
      </w:r>
      <w:r w:rsidR="00CE01D6"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A23190" w:rsidRPr="00D875EC">
        <w:rPr>
          <w:rFonts w:ascii="Times New Roman" w:hAnsi="Times New Roman" w:cs="Times New Roman"/>
          <w:sz w:val="24"/>
          <w:szCs w:val="24"/>
          <w:lang w:val="en-GB"/>
        </w:rPr>
        <w:t xml:space="preserve"> </w:t>
      </w:r>
      <w:r w:rsidR="00E505D2" w:rsidRPr="00D875EC">
        <w:rPr>
          <w:rFonts w:ascii="Times New Roman" w:hAnsi="Times New Roman" w:cs="Times New Roman"/>
          <w:sz w:val="24"/>
          <w:szCs w:val="24"/>
          <w:lang w:val="en-GB"/>
        </w:rPr>
        <w:t xml:space="preserve">Outdoor play has been </w:t>
      </w:r>
      <w:r w:rsidR="008C2331" w:rsidRPr="00D875EC">
        <w:rPr>
          <w:rFonts w:ascii="Times New Roman" w:hAnsi="Times New Roman" w:cs="Times New Roman"/>
          <w:sz w:val="24"/>
          <w:szCs w:val="24"/>
          <w:lang w:val="en-GB"/>
        </w:rPr>
        <w:t xml:space="preserve">also </w:t>
      </w:r>
      <w:r w:rsidR="00E505D2" w:rsidRPr="00D875EC">
        <w:rPr>
          <w:rFonts w:ascii="Times New Roman" w:hAnsi="Times New Roman" w:cs="Times New Roman"/>
          <w:sz w:val="24"/>
          <w:szCs w:val="24"/>
          <w:lang w:val="en-GB"/>
        </w:rPr>
        <w:t>underscored as a critical point in relation to increase physical activity, decrease sedentary behavior and improve weight status (i.e. lower weight)</w:t>
      </w:r>
      <w:r w:rsidR="00FF0E22" w:rsidRPr="00D875EC">
        <w:rPr>
          <w:rFonts w:ascii="Times New Roman" w:hAnsi="Times New Roman" w:cs="Times New Roman"/>
          <w:sz w:val="24"/>
          <w:szCs w:val="24"/>
          <w:lang w:val="en-GB"/>
        </w:rPr>
        <w:t>, reinforced by the fact that rainy days associate with less overall physical activity</w:t>
      </w:r>
      <w:r w:rsidR="00153C1A" w:rsidRPr="00D875EC">
        <w:rPr>
          <w:rFonts w:ascii="Times New Roman" w:hAnsi="Times New Roman" w:cs="Times New Roman"/>
          <w:sz w:val="24"/>
          <w:szCs w:val="24"/>
          <w:lang w:val="en-GB"/>
        </w:rPr>
        <w:t xml:space="preserve"> in children </w:t>
      </w:r>
      <w:r w:rsidR="00E505D2"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ypmed.2014.05.008","ISSN":"10960260","abstract":"Objectives: To determine the amount of time children play outdoors and examine associations with weekday, weekend and after-school physical activity (PA), sedentary behavior (SB), and weight-status (normal-weight, overweight/obese). Methods: Data were extracted from Project BEAT (Toronto, 2010-2011; www.beat.utoronto.ca). Children's (n= 856; mean age = 11 ± 0.6. years) PA and SB were measured using accelerometry. Outdoor play (OP) was assessed via parental report and collapsed into three categories (&lt;. 1. h/day, 1-2. h/day, &gt;. 2. h/day) and differences in anthropometric and PA characteristics were assessed. Results: 55.1%, 37.2%, and 7.7% of children played outdoors for &lt;. 1. h/day, 1-2. h/day and &gt;. 2. h/day, respectively, on weekdays. OP was higher on weekends and in boys. OP was associated with SB, light PA and MVPA at all time-points, whereby children attaining &lt;. 1. h/day had lower activity profiles. Boys playing outdoors for &lt;. 1. h/day were more likely to be overweight/obese and had lower PA levels than normal weight boys. However, overweight/obese boys who spent &gt;. 2. h/day playing outdoors had PA profiles similar to normal weight counterparts. Conclusion: Encouraging children to spend more time outdoors may be an effective strategy for increasing PA, reducing SB, and preventing excess weight gain (particularly boys' play). © 2014 Elsevier Inc.","author":[{"dropping-particle":"","family":"Stone","given":"Michelle R.","non-dropping-particle":"","parse-names":false,"suffix":""},{"dropping-particle":"","family":"Faulkner","given":"Guy E.J.","non-dropping-particle":"","parse-names":false,"suffix":""}],"container-title":"Preventive Medicine","id":"ITEM-1","issued":{"date-parts":[["2014"]]},"page":"122-127","publisher":"Elsevier B.V.","title":"Outdoor play in children: Associations with objectively-measured physical activity, sedentary behavior and weight status","type":"article-journal","volume":"65"},"uris":["http://www.mendeley.com/documents/?uuid=af3b17d0-af76-4b67-9a85-52a918eb3575","http://www.mendeley.com/documents/?uuid=f7e15c42-6294-482f-8ebb-3f3af053bfa7"]},{"id":"ITEM-2","itemData":{"DOI":"10.17269/CJPH.107.5700","ISSN":"19207476","abstract":"OBJECTIVES: Previous studies have shown that children who spend more time outdoors are more active and spend less time sedentary, but these studies were limited by the use of small convenience samples. We examined the relationship between outdoor time and measures of physical activity (PA), screen time and sedentary time in a nationally-representative sample of young children. METHODS: Parental reports of outdoor time were obtained for 594 children aged 3–6 years (47.8% girls) who participated in the 2012–2013 Canadian Health Measures Survey. Participants were asked to wear an Actical accelerometer for seven consecutive days. Outdoor time and screen time were assessed by parent reports. The relationships between outdoor time and measures of PA, screen time and sedentary time were examined with linear regression models. Adherence to PA guidelines was estimated based on a betabinomial distribution, and adherence with the screen time guidelines was assessed through logistic regression models. All analyses were stratified by age group (3–4 and 5–6 year olds) and adjusted for sex, parental education and household income. RESULTS: Among 5–6 year olds, each additional hour spent outdoors was associated with an additional 10 minutes of moderate-to-vigorous PA (95% CI: 6–14), 27,455 more accelerometer counts/day (95% CI: 11,929–42,980) and an increased likelihood of meeting the PA guidelines (OR = 2.53; 95% CI: 1.68–3.82). No significant relationships were observed among 3–4 year olds. CONCLUSION: Outdoor time has a large effect on PA among 5–6 year olds at a population level. Future studies should examine the correlates of outdoor time to inform novel PA promotion interventions.","author":[{"dropping-particle":"","family":"Larouche","given":"Richard","non-dropping-particle":"","parse-names":false,"suffix":""},{"dropping-particle":"","family":"Garriguet","given":"Didier","non-dropping-particle":"","parse-names":false,"suffix":""},{"dropping-particle":"","family":"Tremblay","given":"Mark S.","non-dropping-particle":"","parse-names":false,"suffix":""}],"container-title":"Canadian Journal of Public Health","id":"ITEM-2","issue":"6","issued":{"date-parts":[["2016"]]},"page":"e500-e506","title":"Outdoor time, physical activity and sedentary time among young children: The 2012–2013 Canadian Health Measures Survey","type":"article-journal","volume":"107"},"uris":["http://www.mendeley.com/documents/?uuid=4f9a8525-1da3-4e88-ac42-c2fdc1f46d5a","http://www.mendeley.com/documents/?uuid=e8b92101-74d7-4908-ba4e-d714d8aa6f44"]},{"id":"ITEM-3","itemData":{"DOI":"10.17269/s41997-019-00176-6","ISSN":"19207476","abstract":"Objectives: Regular physical activity (PA) in children is essential for their development and prevention of overweight and obesity. Little is known about the effect of day-to-day variations in weather conditions on PA levels in school-aged children, particularly with regard to school compared to non-school days and girls compared to boys. Methods: Daily step count (7:00 a.m.–9:00 p.m.) from 972 grade 5 students aged 10–11 years from 60 schools across Alberta, Canada, was collected using time-stamped pedometers (minimum wear time of two school and one non-school days) during March–June 2013. Time-matched weather conditions (actual and feels-like temperature, cloud coverage, and precipitation amount) were obtained from local weather stations in Alberta during the same period. Multilevel mixed-effect regression models were used to estimate the effect of each weather condition on daily step count. Results: A 1 °C increase in feels-like temperature was associated with 26 more steps/day (p &lt; 0.05), while 1-unit increase in cloud coverage was associated with 61 fewer steps/day (p &lt; 0.01). Compared to no precipitation, heavy precipitation (&gt; 5 mm/day) was associated with 1022 fewer steps/day (p &lt; 0.01). Students’ PA levels were associated with weather conditions more on non-school vs. school days and more among girls vs. boys. Conclusion: Results suggest that daily weather conditions can affect PA in school children, particularly outside school hours, and should be considered when evaluating PA levels or designing interventions to promote PA in children. Findings provide support for increased investment toward creating weather-appropriate physical activity opportunities for wet and colder days to prevent PA decline in children during inclement weather conditions.","author":[{"dropping-particle":"","family":"Rahman","given":"Sholeh","non-dropping-particle":"","parse-names":false,"suffix":""},{"dropping-particle":"","family":"Maximova","given":"Katerina","non-dropping-particle":"","parse-names":false,"suffix":""},{"dropping-particle":"","family":"Carson","given":"Valerie","non-dropping-particle":"","parse-names":false,"suffix":""},{"dropping-particle":"","family":"Jhangri","given":"Gian S.","non-dropping-particle":"","parse-names":false,"suffix":""},{"dropping-particle":"","family":"Veugelers","given":"Paul J.","non-dropping-particle":"","parse-names":false,"suffix":""}],"container-title":"Canadian Journal of Public Health","id":"ITEM-3","issue":"2","issued":{"date-parts":[["2019"]]},"page":"169-177","publisher":"Canadian Journal of Public Health","title":"Stay in or play out? The influence of weather conditions on physical activity of grade 5 children in Canada","type":"article-journal","volume":"110"},"uris":["http://www.mendeley.com/documents/?uuid=94a958c8-53cc-4e6c-99ba-398c938a3483","http://www.mendeley.com/documents/?uuid=524b9fdb-f06d-4e7b-9cc0-06fe05bd3a5a"]}],"mendeley":{"formattedCitation":"(Larouche et al., 2016; Rahman et al., 2019; Stone and Faulkner, 2014)","plainTextFormattedCitation":"(Larouche et al., 2016; Rahman et al., 2019; Stone and Faulkner, 2014)","previouslyFormattedCitation":"(Larouche et al., 2016; Rahman et al., 2019; Stone and Faulkner, 2014)"},"properties":{"noteIndex":0},"schema":"https://github.com/citation-style-language/schema/raw/master/csl-citation.json"}</w:instrText>
      </w:r>
      <w:r w:rsidR="00E505D2"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arouche et al., 2016; Rahman et al., 2019; Stone and Faulkner, 2014)</w:t>
      </w:r>
      <w:r w:rsidR="00E505D2" w:rsidRPr="00D875EC">
        <w:rPr>
          <w:rFonts w:ascii="Times New Roman" w:hAnsi="Times New Roman" w:cs="Times New Roman"/>
          <w:sz w:val="24"/>
          <w:szCs w:val="24"/>
          <w:lang w:val="en-GB"/>
        </w:rPr>
        <w:fldChar w:fldCharType="end"/>
      </w:r>
      <w:r w:rsidR="00FF0E22" w:rsidRPr="00D875EC">
        <w:rPr>
          <w:rFonts w:ascii="Times New Roman" w:hAnsi="Times New Roman" w:cs="Times New Roman"/>
          <w:sz w:val="24"/>
          <w:szCs w:val="24"/>
          <w:lang w:val="en-GB"/>
        </w:rPr>
        <w:t xml:space="preserve">. </w:t>
      </w:r>
      <w:r w:rsidR="00BA25ED" w:rsidRPr="00D875EC">
        <w:rPr>
          <w:rFonts w:ascii="Times New Roman" w:hAnsi="Times New Roman" w:cs="Times New Roman"/>
          <w:sz w:val="24"/>
          <w:szCs w:val="24"/>
          <w:lang w:val="en-GB"/>
        </w:rPr>
        <w:t>Further, e</w:t>
      </w:r>
      <w:r w:rsidR="00992577" w:rsidRPr="00D875EC">
        <w:rPr>
          <w:rFonts w:ascii="Times New Roman" w:hAnsi="Times New Roman" w:cs="Times New Roman"/>
          <w:sz w:val="24"/>
          <w:szCs w:val="24"/>
          <w:lang w:val="en-GB"/>
        </w:rPr>
        <w:t>nvironmental features o</w:t>
      </w:r>
      <w:r w:rsidR="00F4191C" w:rsidRPr="00D875EC">
        <w:rPr>
          <w:rFonts w:ascii="Times New Roman" w:hAnsi="Times New Roman" w:cs="Times New Roman"/>
          <w:sz w:val="24"/>
          <w:szCs w:val="24"/>
          <w:lang w:val="en-GB"/>
        </w:rPr>
        <w:t>f parks and presence of</w:t>
      </w:r>
      <w:r w:rsidR="00992577" w:rsidRPr="00D875EC">
        <w:rPr>
          <w:rFonts w:ascii="Times New Roman" w:hAnsi="Times New Roman" w:cs="Times New Roman"/>
          <w:sz w:val="24"/>
          <w:szCs w:val="24"/>
          <w:lang w:val="en-GB"/>
        </w:rPr>
        <w:t xml:space="preserve"> </w:t>
      </w:r>
      <w:r w:rsidR="00F4191C" w:rsidRPr="00D875EC">
        <w:rPr>
          <w:rFonts w:ascii="Times New Roman" w:hAnsi="Times New Roman" w:cs="Times New Roman"/>
          <w:sz w:val="24"/>
          <w:szCs w:val="24"/>
          <w:lang w:val="en-GB"/>
        </w:rPr>
        <w:t xml:space="preserve">active </w:t>
      </w:r>
      <w:r w:rsidR="00992577" w:rsidRPr="00D875EC">
        <w:rPr>
          <w:rFonts w:ascii="Times New Roman" w:hAnsi="Times New Roman" w:cs="Times New Roman"/>
          <w:sz w:val="24"/>
          <w:szCs w:val="24"/>
          <w:lang w:val="en-GB"/>
        </w:rPr>
        <w:t>peers have been associated with higher levels o</w:t>
      </w:r>
      <w:r w:rsidR="00A23190" w:rsidRPr="00D875EC">
        <w:rPr>
          <w:rFonts w:ascii="Times New Roman" w:hAnsi="Times New Roman" w:cs="Times New Roman"/>
          <w:sz w:val="24"/>
          <w:szCs w:val="24"/>
          <w:lang w:val="en-GB"/>
        </w:rPr>
        <w:t>f physical activity in children</w:t>
      </w:r>
      <w:r w:rsidR="00EC2065">
        <w:rPr>
          <w:rFonts w:ascii="Times New Roman" w:hAnsi="Times New Roman" w:cs="Times New Roman"/>
          <w:sz w:val="24"/>
          <w:szCs w:val="24"/>
          <w:lang w:val="en-GB"/>
        </w:rPr>
        <w:t xml:space="preserve"> </w:t>
      </w:r>
      <w:r w:rsidR="00992577"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j.amepre.2011.04.013","ISSN":"07493797","abstract":"Background: Availability of parks is associated with higher levels of physical activity among children and adolescents. Few studies examine actual park use and park-based physical activity in these populations. Purpose: This study examined associations among individual, park, and neighborhood environmental characteristics and children's and adolescent's park-based physical activity. Methods: Data were collected in 2007 on 2712 children in 20 randomly selected parks in Durham NC. The System for Observing Play and Recreation in Communities (SOPARC) provided measures of physical activity. Hierarchic regression analysis assessed associations among individual, park, and neighborhood environmental characteristics and children's park-based physical activity. Data were analyzed in 2010. Results: Of the 2712 children observed, 34.2% and 13.2% were engaged in walking or vigorous physical activity. Environmental features of parks were associated with activity levels whereas neighborhood characteristics were not. Physical activity was negatively associated with gender (girls) (p=0.003); presence of a parent (p&lt;0.0001); presence of nonparental adult (p=0.006); and an interaction involving the 05 years age group and style of play (p=0.017). Higher level of physical activity was associated with presence of other active children (p&lt;0.0001); courts (e.g., basketball); and an interaction between number of recreation facilities and formal activities (p=0.004). Conclusions: These social factors and design features should be considered in order to stimulate higher levels of park-based physical activity among children and adolescents. © 2011 American Journal of Preventive Medicine.","author":[{"dropping-particle":"","family":"Floyd","given":"Myron F.","non-dropping-particle":"","parse-names":false,"suffix":""},{"dropping-particle":"","family":"Bocarro","given":"Jason N.","non-dropping-particle":"","parse-names":false,"suffix":""},{"dropping-particle":"","family":"Smith","given":"William R.","non-dropping-particle":"","parse-names":false,"suffix":""},{"dropping-particle":"","family":"Baran","given":"Perver K.","non-dropping-particle":"","parse-names":false,"suffix":""},{"dropping-particle":"","family":"Moore","given":"Robin C.","non-dropping-particle":"","parse-names":false,"suffix":""},{"dropping-particle":"","family":"Cosco","given":"Nilda G.","non-dropping-particle":"","parse-names":false,"suffix":""},{"dropping-particle":"","family":"Edwards","given":"Michael B.","non-dropping-particle":"","parse-names":false,"suffix":""},{"dropping-particle":"","family":"Suau","given":"Luis J.","non-dropping-particle":"","parse-names":false,"suffix":""},{"dropping-particle":"","family":"Fang","given":"Kunsheng","non-dropping-particle":"","parse-names":false,"suffix":""}],"container-title":"American Journal of Preventive Medicine","id":"ITEM-1","issue":"3","issued":{"date-parts":[["2011"]]},"page":"258-265","publisher":"Elsevier Inc.","title":"Park-based physical activity among children and adolescents","type":"article-journal","volume":"41"},"uris":["http://www.mendeley.com/documents/?uuid=3054dc71-3b83-4eaf-8899-bcec68d5bc5d","http://www.mendeley.com/documents/?uuid=a4fb380c-cb1d-4014-9a84-f9e9626ee24e"]}],"mendeley":{"formattedCitation":"(Floyd et al., 2011)","plainTextFormattedCitation":"(Floyd et al., 2011)","previouslyFormattedCitation":"(Floyd et al., 2011)"},"properties":{"noteIndex":0},"schema":"https://github.com/citation-style-language/schema/raw/master/csl-citation.json"}</w:instrText>
      </w:r>
      <w:r w:rsidR="00992577"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Floyd et al., 2011)</w:t>
      </w:r>
      <w:r w:rsidR="00992577"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CB7AD4" w:rsidRPr="00D875EC">
        <w:rPr>
          <w:rFonts w:ascii="Times New Roman" w:hAnsi="Times New Roman" w:cs="Times New Roman"/>
          <w:sz w:val="24"/>
          <w:szCs w:val="24"/>
          <w:lang w:val="en-GB"/>
        </w:rPr>
        <w:t xml:space="preserve"> </w:t>
      </w:r>
      <w:r w:rsidR="00627EF6" w:rsidRPr="00D875EC">
        <w:rPr>
          <w:rFonts w:ascii="Times New Roman" w:hAnsi="Times New Roman" w:cs="Times New Roman"/>
          <w:sz w:val="24"/>
          <w:szCs w:val="24"/>
          <w:lang w:val="en-GB"/>
        </w:rPr>
        <w:t xml:space="preserve">Since </w:t>
      </w:r>
      <w:r w:rsidR="00CB7AD4" w:rsidRPr="00D875EC">
        <w:rPr>
          <w:rFonts w:ascii="Times New Roman" w:hAnsi="Times New Roman" w:cs="Times New Roman"/>
          <w:sz w:val="24"/>
          <w:szCs w:val="24"/>
          <w:lang w:val="en-GB"/>
        </w:rPr>
        <w:t xml:space="preserve">children have been partially or completely deprived </w:t>
      </w:r>
      <w:r w:rsidR="00627EF6" w:rsidRPr="00D875EC">
        <w:rPr>
          <w:rFonts w:ascii="Times New Roman" w:hAnsi="Times New Roman" w:cs="Times New Roman"/>
          <w:sz w:val="24"/>
          <w:szCs w:val="24"/>
          <w:lang w:val="en-GB"/>
        </w:rPr>
        <w:t xml:space="preserve">of </w:t>
      </w:r>
      <w:r w:rsidR="00CB7AD4" w:rsidRPr="00D875EC">
        <w:rPr>
          <w:rFonts w:ascii="Times New Roman" w:hAnsi="Times New Roman" w:cs="Times New Roman"/>
          <w:sz w:val="24"/>
          <w:szCs w:val="24"/>
          <w:lang w:val="en-GB"/>
        </w:rPr>
        <w:t xml:space="preserve">those outdoor stimuli in many countries affected by the COVID-19 pandemic, homes can play an important role to provide the adequate environment to circumvent this situation. </w:t>
      </w:r>
      <w:r w:rsidR="00FE7FB9" w:rsidRPr="00D875EC">
        <w:rPr>
          <w:rFonts w:ascii="Times New Roman" w:hAnsi="Times New Roman" w:cs="Times New Roman"/>
          <w:sz w:val="24"/>
          <w:szCs w:val="24"/>
          <w:lang w:val="en-GB"/>
        </w:rPr>
        <w:t>However, interaction with other children in institutionalized environments has been observed to provide higher levels of physical activity than nature-based orienteering activities; thus it might be possible that initial de-</w:t>
      </w:r>
      <w:r w:rsidR="00FE7FB9" w:rsidRPr="00D875EC">
        <w:rPr>
          <w:rFonts w:ascii="Times New Roman" w:hAnsi="Times New Roman" w:cs="Times New Roman"/>
          <w:sz w:val="24"/>
          <w:szCs w:val="24"/>
          <w:lang w:val="en-GB"/>
        </w:rPr>
        <w:lastRenderedPageBreak/>
        <w:t>escalating COVID-19 lockdown measures based on going outside with proximity-to-others restrictions do not provide substantial increa</w:t>
      </w:r>
      <w:r w:rsidR="00A23190" w:rsidRPr="00D875EC">
        <w:rPr>
          <w:rFonts w:ascii="Times New Roman" w:hAnsi="Times New Roman" w:cs="Times New Roman"/>
          <w:sz w:val="24"/>
          <w:szCs w:val="24"/>
          <w:lang w:val="en-GB"/>
        </w:rPr>
        <w:t>ses regarding physical activity.</w:t>
      </w:r>
      <w:r w:rsidR="00FE7FB9"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80/09603123.2014.915020","ISSN":"13691619","abstract":"School playtime provides opportunities for children to engage in physical activity (PA). Playground playtime interventions designed to increase PA have produced differing results. However, nature can also promote PA, through the provision of large open spaces for activity. The purpose of this study is to determine which playtime interventions are most effective at increasing moderate-to-vigorous physical activity (MVPA) and if this varies by school location. Fifty-two children from an urban and rural school participated in a playground sports (PS) and nature-based orienteering intervention during playtime for one week. MVPA was assessed the day before and on the final day of the interventions using accelerometers. Intervention type (p &lt; 0.05) and school location (p &lt; 0.001) significantly influenced MVPA; with PS increasing MVPA more than nature-based orienteering. Urban children seemed to respond to the interventions more positively; however, differences in baseline MVPA might influence these changes. There was a positive correlation for fitness and MVPA during PS (r = 0.32; p &lt; 0.05), but not nature-based orienteering (p &gt; 0.05). The provision of PS influences PA the most; however, a variety of interventions are required to engage less fit children in PA.","author":[{"dropping-particle":"","family":"Barton","given":"Jo","non-dropping-particle":"","parse-names":false,"suffix":""},{"dropping-particle":"","family":"Sandercock","given":"Gavin","non-dropping-particle":"","parse-names":false,"suffix":""},{"dropping-particle":"","family":"Pretty","given":"Jules","non-dropping-particle":"","parse-names":false,"suffix":""},{"dropping-particle":"","family":"Wood","given":"Carly","non-dropping-particle":"","parse-names":false,"suffix":""}],"container-title":"International Journal of Environmental Health Research","id":"ITEM-1","issue":"2","issued":{"date-parts":[["2015"]]},"page":"196-206","title":"The effect of playground-and nature-based playtime interventions on physical activity and self-esteem in UK school children","type":"article-journal","volume":"25"},"uris":["http://www.mendeley.com/documents/?uuid=2eca9d2d-d138-409f-a814-f6486ebefab6","http://www.mendeley.com/documents/?uuid=b8c0b455-8703-41a5-80ba-58f06e52b771"]}],"mendeley":{"formattedCitation":"(Barton et al., 2015)","plainTextFormattedCitation":"(Barton et al., 2015)","previouslyFormattedCitation":"(Barton et al., 2015)"},"properties":{"noteIndex":0},"schema":"https://github.com/citation-style-language/schema/raw/master/csl-citation.json"}</w:instrText>
      </w:r>
      <w:r w:rsidR="00FE7FB9"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Barton et al., 2015)</w:t>
      </w:r>
      <w:r w:rsidR="00FE7FB9" w:rsidRPr="00D875EC">
        <w:rPr>
          <w:rFonts w:ascii="Times New Roman" w:hAnsi="Times New Roman" w:cs="Times New Roman"/>
          <w:sz w:val="24"/>
          <w:szCs w:val="24"/>
          <w:lang w:val="en-GB"/>
        </w:rPr>
        <w:fldChar w:fldCharType="end"/>
      </w:r>
      <w:r w:rsidR="00FE7FB9" w:rsidRPr="00D875EC">
        <w:rPr>
          <w:rFonts w:ascii="Times New Roman" w:hAnsi="Times New Roman" w:cs="Times New Roman"/>
          <w:sz w:val="24"/>
          <w:szCs w:val="24"/>
          <w:lang w:val="en-GB"/>
        </w:rPr>
        <w:t xml:space="preserve"> </w:t>
      </w:r>
      <w:r w:rsidR="00BA25ED" w:rsidRPr="00D875EC">
        <w:rPr>
          <w:rFonts w:ascii="Times New Roman" w:hAnsi="Times New Roman" w:cs="Times New Roman"/>
          <w:sz w:val="24"/>
          <w:szCs w:val="24"/>
          <w:lang w:val="en-GB"/>
        </w:rPr>
        <w:t xml:space="preserve">A case in point is the </w:t>
      </w:r>
      <w:r w:rsidR="00C744F0" w:rsidRPr="00D875EC">
        <w:rPr>
          <w:rFonts w:ascii="Times New Roman" w:hAnsi="Times New Roman" w:cs="Times New Roman"/>
          <w:sz w:val="24"/>
          <w:szCs w:val="24"/>
          <w:lang w:val="en-GB"/>
        </w:rPr>
        <w:t>study review</w:t>
      </w:r>
      <w:r w:rsidR="00A23190" w:rsidRPr="00D875EC">
        <w:rPr>
          <w:rFonts w:ascii="Times New Roman" w:hAnsi="Times New Roman" w:cs="Times New Roman"/>
          <w:sz w:val="24"/>
          <w:szCs w:val="24"/>
          <w:lang w:val="en-GB"/>
        </w:rPr>
        <w:t xml:space="preserve"> by Maitland et al.</w:t>
      </w:r>
      <w:r w:rsidR="00BA25E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86/1479-5868-10-99","ISSN":"14795868","PMID":"23958282","abstract":"The home environment is an important influence on the sedentary behaviour and physical activity of children, who have limited independent mobility and spend much of their time at home. This article reviews the current evidence regarding the influence of the home physical environment on the sedentary behaviour and physical activity of children aged 8-14 years. A literature search of peer reviewed articles published between 2005 and 2011 resulted in 38 observational studies (21 with activity outcomes, 23 with sedentary outcomes) and 11 experimental studies included in the review. The most commonly investigated behavioural outcomes were television watching and moderate to vigorous physical activity. Media equipment in the home and to a lesser extent the bedroom were positively associated with children's sedentary behaviour. Physical activity equipment and the house and yard were not associated with physical activity, although environmental measures were exclusively self-reported. On the other hand, physical activity equipment was inversely associated with sedentary behaviours in half of studies. Observational studies that investigated the influence of the physical and social environment within the home space, found that the social environment, particularly the role of parents, was important. Experimental studies that changed the home physical environment by introducing a television limiting device successfully decreased television viewing, whereas the influence of introducing an active video game on activity outcomes was inconsistent. Results highlight that the home environment is an important influence on children's sedentary behaviour and physical activity, about which much is still unknown. While changing or controlling the home physical environment shows promise for reducing screen based sedentary behaviour, further interventions are needed to understand the broader impact of these changes. Future studies should prioritise investigating the influence of the home physical environment, and its interaction with the social environment, on objectively measured sedentary time and home context specific behaviours, ideally including technologies that allow objective measures of the home space. © 2013 Maitland et al.; licensee BioMed Central Ltd.","author":[{"dropping-particle":"","family":"Maitland","given":"Clover","non-dropping-particle":"","parse-names":false,"suffix":""},{"dropping-particle":"","family":"Stratton","given":"Gareth","non-dropping-particle":"","parse-names":false,"suffix":""},{"dropping-particle":"","family":"Foster","given":"Sarah","non-dropping-particle":"","parse-names":false,"suffix":""},{"dropping-particle":"","family":"Braham","given":"Rebecca","non-dropping-particle":"","parse-names":false,"suffix":""},{"dropping-particle":"","family":"Rosenberg","given":"Michael","non-dropping-particle":"","parse-names":false,"suffix":""}],"container-title":"International Journal of Behavioral Nutrition and Physical Activity","id":"ITEM-1","issued":{"date-parts":[["2013"]]},"title":"A place for play? The influence of the home physical environment on children's physical activity and sedentary behaviour","type":"article-journal","volume":"10"},"uris":["http://www.mendeley.com/documents/?uuid=cf047f95-0c31-473a-a097-c7f8b3f1e941","http://www.mendeley.com/documents/?uuid=0c3f4485-f136-4813-9b68-efd12b258583"]}],"mendeley":{"formattedCitation":"(Maitland et al., 2013)","plainTextFormattedCitation":"(Maitland et al., 2013)","previouslyFormattedCitation":"(Maitland et al., 2013)"},"properties":{"noteIndex":0},"schema":"https://github.com/citation-style-language/schema/raw/master/csl-citation.json"}</w:instrText>
      </w:r>
      <w:r w:rsidR="00BA25E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Maitland et al., 2013)</w:t>
      </w:r>
      <w:r w:rsidR="00BA25ED" w:rsidRPr="00D875EC">
        <w:rPr>
          <w:rFonts w:ascii="Times New Roman" w:hAnsi="Times New Roman" w:cs="Times New Roman"/>
          <w:sz w:val="24"/>
          <w:szCs w:val="24"/>
          <w:lang w:val="en-GB"/>
        </w:rPr>
        <w:fldChar w:fldCharType="end"/>
      </w:r>
      <w:r w:rsidR="00C744F0" w:rsidRPr="00D875EC">
        <w:rPr>
          <w:rFonts w:ascii="Times New Roman" w:hAnsi="Times New Roman" w:cs="Times New Roman"/>
          <w:sz w:val="24"/>
          <w:szCs w:val="24"/>
          <w:lang w:val="en-GB"/>
        </w:rPr>
        <w:t xml:space="preserve">, in which </w:t>
      </w:r>
      <w:r w:rsidR="00EA760F" w:rsidRPr="00D875EC">
        <w:rPr>
          <w:rFonts w:ascii="Times New Roman" w:hAnsi="Times New Roman" w:cs="Times New Roman"/>
          <w:sz w:val="24"/>
          <w:szCs w:val="24"/>
          <w:lang w:val="en-GB"/>
        </w:rPr>
        <w:t xml:space="preserve">TV watching limitations and the existence of physical activity equipment were observed to mainly associate with less sedentary behavior and more physical activity among children. Household initiatives can also promote a healthy diet (i.e. vegetables consumption), making availability and accessibility </w:t>
      </w:r>
      <w:r w:rsidR="0035687D" w:rsidRPr="00D875EC">
        <w:rPr>
          <w:rFonts w:ascii="Times New Roman" w:hAnsi="Times New Roman" w:cs="Times New Roman"/>
          <w:sz w:val="24"/>
          <w:szCs w:val="24"/>
          <w:lang w:val="en-GB"/>
        </w:rPr>
        <w:t xml:space="preserve">to this food </w:t>
      </w:r>
      <w:r w:rsidR="00EA760F" w:rsidRPr="00D875EC">
        <w:rPr>
          <w:rFonts w:ascii="Times New Roman" w:hAnsi="Times New Roman" w:cs="Times New Roman"/>
          <w:sz w:val="24"/>
          <w:szCs w:val="24"/>
          <w:lang w:val="en-GB"/>
        </w:rPr>
        <w:t xml:space="preserve">easier to </w:t>
      </w:r>
      <w:r w:rsidR="00A23190" w:rsidRPr="00D875EC">
        <w:rPr>
          <w:rFonts w:ascii="Times New Roman" w:hAnsi="Times New Roman" w:cs="Times New Roman"/>
          <w:sz w:val="24"/>
          <w:szCs w:val="24"/>
          <w:lang w:val="en-GB"/>
        </w:rPr>
        <w:t>children</w:t>
      </w:r>
      <w:r w:rsidR="00EC2065">
        <w:rPr>
          <w:rFonts w:ascii="Times New Roman" w:hAnsi="Times New Roman" w:cs="Times New Roman"/>
          <w:sz w:val="24"/>
          <w:szCs w:val="24"/>
          <w:lang w:val="en-GB"/>
        </w:rPr>
        <w:t xml:space="preserve"> </w:t>
      </w:r>
      <w:r w:rsidR="0035687D"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7/S1368980016003396","ISSN":"14752727","abstract":"Objective First, to explore item pools developed to measure the physical home environment of pre-school children and assess the psychometric properties of these item pools; second, to explore associations between this environment and vegetable consumption among Norwegian 3-5-year-olds. Design Data were collected in three steps: (i) a parental web-based questionnaire assessing the child's vegetable intake and factors potentially influencing the child's vegetable consumption; (ii) direct observation of the children's fruit, berry and vegetable intakes at two meals in one day in the kindergarten; and (iii) a parental web-based 24 h recall. Setting The target group for this study was pre-school children born in 2010 and 2011, attending public or private kindergartens in the counties of Vestfold and Buskerud, Norway. Subjects A total of 633 children participated. Results Principal component analysis on the thirteen-item pool assessing availability/accessibility resulted in two factors labelled 'availability at home' and 'accessibility at home', while the eight-item pool assessing barriers resulted in two factors labelled 'serving barriers' and 'purchase barriers'. The psychometric properties of these factors were satisfactory. Linear regression of the associations between vegetable intake and the factors showed generally positive associations with 'availability at home' and 'accessibility at home' and negative associations with 'serving barriers'. Conclusions This age group has so far been understudied and there is a need for comparable studies. Our findings highlight the importance of targeting the physical home environment of pre-school children in future interventions as there are important modifiable factors that both promote and hinder vegetable consumption in this environment.","author":[{"dropping-particle":"","family":"Kristiansen","given":"Anne Lene","non-dropping-particle":"","parse-names":false,"suffix":""},{"dropping-particle":"","family":"Bjelland","given":"Mona","non-dropping-particle":"","parse-names":false,"suffix":""},{"dropping-particle":"","family":"Himberg-Sundet","given":"Anne","non-dropping-particle":"","parse-names":false,"suffix":""},{"dropping-particle":"","family":"Lien","given":"Nanna","non-dropping-particle":"","parse-names":false,"suffix":""},{"dropping-particle":"","family":"Andersen","given":"Lene Frost","non-dropping-particle":"","parse-names":false,"suffix":""}],"container-title":"Public Health Nutrition","id":"ITEM-1","issue":"7","issued":{"date-parts":[["2017"]]},"page":"1173-1183","title":"Associations between physical home environmental factors and vegetable consumption among Norwegian 3-5-year-olds: The BRA-study","type":"article-journal","volume":"20"},"uris":["http://www.mendeley.com/documents/?uuid=8788a88e-9a5f-44df-9651-93a7b240547f","http://www.mendeley.com/documents/?uuid=d105cdbb-9b08-40e7-ae84-82e6ccb6e00a"]}],"mendeley":{"formattedCitation":"(Kristiansen et al., 2017)","plainTextFormattedCitation":"(Kristiansen et al., 2017)","previouslyFormattedCitation":"(Kristiansen et al., 2017)"},"properties":{"noteIndex":0},"schema":"https://github.com/citation-style-language/schema/raw/master/csl-citation.json"}</w:instrText>
      </w:r>
      <w:r w:rsidR="0035687D"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Kristiansen et al., 2017)</w:t>
      </w:r>
      <w:r w:rsidR="0035687D"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w:t>
      </w:r>
      <w:r w:rsidR="00F4191C" w:rsidRPr="00D875EC">
        <w:rPr>
          <w:rFonts w:ascii="Times New Roman" w:hAnsi="Times New Roman" w:cs="Times New Roman"/>
          <w:sz w:val="24"/>
          <w:szCs w:val="24"/>
          <w:lang w:val="en-GB"/>
        </w:rPr>
        <w:t xml:space="preserve"> Besides, promoting motor skill development through home-based activities can lead to higher motor competence and support higher engagement in physical activ</w:t>
      </w:r>
      <w:r w:rsidR="00A23190" w:rsidRPr="00D875EC">
        <w:rPr>
          <w:rFonts w:ascii="Times New Roman" w:hAnsi="Times New Roman" w:cs="Times New Roman"/>
          <w:sz w:val="24"/>
          <w:szCs w:val="24"/>
          <w:lang w:val="en-GB"/>
        </w:rPr>
        <w:t>ity in pre-school aged children</w:t>
      </w:r>
      <w:r w:rsidR="00EC2065">
        <w:rPr>
          <w:rFonts w:ascii="Times New Roman" w:hAnsi="Times New Roman" w:cs="Times New Roman"/>
          <w:sz w:val="24"/>
          <w:szCs w:val="24"/>
          <w:lang w:val="en-GB"/>
        </w:rPr>
        <w:t xml:space="preserve"> </w:t>
      </w:r>
      <w:r w:rsidR="00F4191C"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249/MSS.0000000000000838","ISBN":"0000000000000","ISSN":"15300315","abstract":"Purpose Knowing that motor skills will not develop to their full potential without opportunities to practice in environments that are stimulating and supportive, we evaluated the effect of a physical activity (PA)-based intervention targeting childcare providers on fundamental movement skills (FMS) in preschoolers attending childcare centers. Methods In this two-arm cluster-randomized controlled trial, six licensed childcare centers in Ottawa, Canada, were randomly allocated into one of two groups (three controls, n = 43; three interventions, n = 40). Participants were between the ages of 3 and 5 yr. Childcare providers in the experimental condition received two 3-h workshops and a training manual at program initiation aimed at increasing PA through active play and several in-center \"booster\" sessions throughout the 6-month intervention. Control childcare centers implemented their standard curriculum. FMS were measured at baseline and 6 months using the Test of Gross Motor Development-2. Results Groups did not differ on sociodemographic variables. Compared with control, children in the intervention group demonstrated significantly greater improvement in their standardized gross motor quotient (score, 5.70; 95% confidence interval [95% CI], 0.74-10.67; P = 0.025 and gross motor quotient percentile, 13.33; 95% CI, 2.17-24.49; P = 0.020). Over the 6-month study period, the intervention group showed a significantly greater increase in locomotor skills score (1.20; 95% CI, 0.18-2.22; P = 0.022) than the control group. There was a significant decrease in the object control scores in the control group over the study period. Conclusions A childcare provider-led PA-based intervention increased the FMS in preschoolers, driven by the change in locomotor skills. The childcare environment may represent a viable public health approach for promoting motor skill development to support future engagement in PA.","author":[{"dropping-particle":"","family":"Adamo","given":"Kristi B.","non-dropping-particle":"","parse-names":false,"suffix":""},{"dropping-particle":"","family":"Wilson","given":"Shanna","non-dropping-particle":"","parse-names":false,"suffix":""},{"dropping-particle":"","family":"Harvey","given":"Alysha L.J.","non-dropping-particle":"","parse-names":false,"suffix":""},{"dropping-particle":"","family":"Grattan","given":"Kimberly P.","non-dropping-particle":"","parse-names":false,"suffix":""},{"dropping-particle":"","family":"Naylor","given":"Patti Jean","non-dropping-particle":"","parse-names":false,"suffix":""},{"dropping-particle":"","family":"Temple","given":"Viviene A.","non-dropping-particle":"","parse-names":false,"suffix":""},{"dropping-particle":"","family":"Goldfield","given":"Gary S.","non-dropping-particle":"","parse-names":false,"suffix":""}],"container-title":"Medicine and Science in Sports and Exercise","id":"ITEM-1","issue":"5","issued":{"date-parts":[["2016"]]},"page":"926-932","title":"Does intervening in childcare settings impact fundamental movement skill development?","type":"article-journal","volume":"48"},"uris":["http://www.mendeley.com/documents/?uuid=8d209057-9c90-4214-9153-f0a05c60899e","http://www.mendeley.com/documents/?uuid=17919666-c764-4a69-9291-5ef2578d5f40"]}],"mendeley":{"formattedCitation":"(Adamo et al., 2016)","plainTextFormattedCitation":"(Adamo et al., 2016)","previouslyFormattedCitation":"(Adamo et al., 2016)"},"properties":{"noteIndex":0},"schema":"https://github.com/citation-style-language/schema/raw/master/csl-citation.json"}</w:instrText>
      </w:r>
      <w:r w:rsidR="00F4191C"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Adamo et al., 2016)</w:t>
      </w:r>
      <w:r w:rsidR="00F4191C" w:rsidRPr="00D875EC">
        <w:rPr>
          <w:rFonts w:ascii="Times New Roman" w:hAnsi="Times New Roman" w:cs="Times New Roman"/>
          <w:sz w:val="24"/>
          <w:szCs w:val="24"/>
          <w:lang w:val="en-GB"/>
        </w:rPr>
        <w:fldChar w:fldCharType="end"/>
      </w:r>
      <w:r w:rsidR="00EC2065">
        <w:rPr>
          <w:rFonts w:ascii="Times New Roman" w:hAnsi="Times New Roman" w:cs="Times New Roman"/>
          <w:sz w:val="24"/>
          <w:szCs w:val="24"/>
          <w:lang w:val="en-GB"/>
        </w:rPr>
        <w:t xml:space="preserve">. </w:t>
      </w:r>
    </w:p>
    <w:p w14:paraId="463D2D84" w14:textId="170B303A" w:rsidR="00E70398" w:rsidRPr="00D875EC" w:rsidRDefault="00CD5964"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I</w:t>
      </w:r>
      <w:r w:rsidR="00242B2A" w:rsidRPr="00D875EC">
        <w:rPr>
          <w:rFonts w:ascii="Times New Roman" w:hAnsi="Times New Roman" w:cs="Times New Roman"/>
          <w:b/>
          <w:sz w:val="24"/>
          <w:szCs w:val="24"/>
          <w:lang w:val="en-GB"/>
        </w:rPr>
        <w:t>njuries</w:t>
      </w:r>
    </w:p>
    <w:p w14:paraId="6EA3852D" w14:textId="0EA2D8BA" w:rsidR="00972D67" w:rsidRPr="00D875EC" w:rsidRDefault="00242B2A"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 xml:space="preserve">Although </w:t>
      </w:r>
      <w:r w:rsidR="00A44103" w:rsidRPr="00D875EC">
        <w:rPr>
          <w:rFonts w:ascii="Times New Roman" w:hAnsi="Times New Roman" w:cs="Times New Roman"/>
          <w:sz w:val="24"/>
          <w:szCs w:val="24"/>
          <w:lang w:val="en-GB"/>
        </w:rPr>
        <w:t>pediatric</w:t>
      </w:r>
      <w:r w:rsidRPr="00D875EC">
        <w:rPr>
          <w:rFonts w:ascii="Times New Roman" w:hAnsi="Times New Roman" w:cs="Times New Roman"/>
          <w:sz w:val="24"/>
          <w:szCs w:val="24"/>
          <w:lang w:val="en-GB"/>
        </w:rPr>
        <w:t xml:space="preserve"> fractures are a common phenomenon, social deprivation </w:t>
      </w:r>
      <w:r w:rsidR="00EF39AF" w:rsidRPr="00D875EC">
        <w:rPr>
          <w:rFonts w:ascii="Times New Roman" w:hAnsi="Times New Roman" w:cs="Times New Roman"/>
          <w:sz w:val="24"/>
          <w:szCs w:val="24"/>
          <w:lang w:val="en-GB"/>
        </w:rPr>
        <w:t xml:space="preserve">in children has been observed to </w:t>
      </w:r>
      <w:r w:rsidRPr="00D875EC">
        <w:rPr>
          <w:rFonts w:ascii="Times New Roman" w:hAnsi="Times New Roman" w:cs="Times New Roman"/>
          <w:sz w:val="24"/>
          <w:szCs w:val="24"/>
          <w:lang w:val="en-GB"/>
        </w:rPr>
        <w:t xml:space="preserve">increase the odds </w:t>
      </w:r>
      <w:r w:rsidR="00EF39AF" w:rsidRPr="00D875EC">
        <w:rPr>
          <w:rFonts w:ascii="Times New Roman" w:hAnsi="Times New Roman" w:cs="Times New Roman"/>
          <w:sz w:val="24"/>
          <w:szCs w:val="24"/>
          <w:lang w:val="en-GB"/>
        </w:rPr>
        <w:t>of suffering a fracture as a result of a fall, blunt tra</w:t>
      </w:r>
      <w:r w:rsidR="00A23190" w:rsidRPr="00D875EC">
        <w:rPr>
          <w:rFonts w:ascii="Times New Roman" w:hAnsi="Times New Roman" w:cs="Times New Roman"/>
          <w:sz w:val="24"/>
          <w:szCs w:val="24"/>
          <w:lang w:val="en-GB"/>
        </w:rPr>
        <w:t>uma, or a road traffic accident</w:t>
      </w:r>
      <w:r w:rsidR="00552BC0">
        <w:rPr>
          <w:rFonts w:ascii="Times New Roman" w:hAnsi="Times New Roman" w:cs="Times New Roman"/>
          <w:sz w:val="24"/>
          <w:szCs w:val="24"/>
          <w:lang w:val="en-GB"/>
        </w:rPr>
        <w:t xml:space="preserve"> </w:t>
      </w:r>
      <w:r w:rsidR="00EF39AF"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302/0301-620X.97B2.34057","ISSN":"20494408","abstract":"Paediatric fractures are common and can cause significant morbidity. Socioeconomic deprivation is associated with an increased incidence of fractures in both adults and children, but little is known about the epidemiology of paediatric fractures. In this study we investigated the effect of social deprivation on the epidemiology of paediatric fractures. We compiled a prospective database of all fractures in children aged &lt; 16 years presenting to the study centre. Demographics, type of fracture, mode of injury and postcode were recorded. Socioeconomic status quintiles were assigned for each child using the Scottish Index for Multiple Deprivation (SIMD). We found a correlation between increasing deprivation and the incidence of fractures (r = 1.00, p &lt; 0.001). In the most deprived group the incidence was 2420/100 000/yr, which diminished to 1775/100 000/yr in the least deprived group. The most deprived children were more likely to suffer a fracture as a result of a fall (odds ratio (OR) = 1.5, p &lt; 0.0001), blunt trauma (OR = 1.5, p = 0.026) or a road traffic accident (OR = 2.7, p &lt; 0.0001) than the least deprived. These findings have important implications for public health and preventative measures.","author":[{"dropping-particle":"","family":"Ramaesh","given":"R.","non-dropping-particle":"","parse-names":false,"suffix":""},{"dropping-particle":"","family":"Clement","given":"N. D.","non-dropping-particle":"","parse-names":false,"suffix":""},{"dropping-particle":"","family":"Rennie","given":"L.","non-dropping-particle":"","parse-names":false,"suffix":""},{"dropping-particle":"","family":"Gaston","given":"M. S.","non-dropping-particle":"","parse-names":false,"suffix":""},{"dropping-particle":"","family":"Court-Brown","given":"C.","non-dropping-particle":"","parse-names":false,"suffix":""}],"container-title":"Bone and Joint Journal","id":"ITEM-1","issue":"2","issued":{"date-parts":[["2015"]]},"page":"240-245","title":"Social deprivation as a risk factor for fractures in childhood","type":"article-journal","volume":"97-B"},"uris":["http://www.mendeley.com/documents/?uuid=1a8f48ce-b1dc-425e-a486-591b9fae1440","http://www.mendeley.com/documents/?uuid=8107ae04-1dd3-4178-bab2-98bcbd32e2cb"]}],"mendeley":{"formattedCitation":"(Ramaesh et al., 2015)","plainTextFormattedCitation":"(Ramaesh et al., 2015)","previouslyFormattedCitation":"(Ramaesh et al., 2015)"},"properties":{"noteIndex":0},"schema":"https://github.com/citation-style-language/schema/raw/master/csl-citation.json"}</w:instrText>
      </w:r>
      <w:r w:rsidR="00EF39AF"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Ramaesh et al., 2015)</w:t>
      </w:r>
      <w:r w:rsidR="00EF39AF" w:rsidRPr="00D875EC">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w:t>
      </w:r>
      <w:r w:rsidR="00EF39AF" w:rsidRPr="00D875EC">
        <w:rPr>
          <w:rFonts w:ascii="Times New Roman" w:hAnsi="Times New Roman" w:cs="Times New Roman"/>
          <w:sz w:val="24"/>
          <w:szCs w:val="24"/>
          <w:lang w:val="en-GB"/>
        </w:rPr>
        <w:t xml:space="preserve"> </w:t>
      </w:r>
      <w:r w:rsidR="00AA0C58" w:rsidRPr="00D875EC">
        <w:rPr>
          <w:rFonts w:ascii="Times New Roman" w:hAnsi="Times New Roman" w:cs="Times New Roman"/>
          <w:sz w:val="24"/>
          <w:szCs w:val="24"/>
          <w:lang w:val="en-GB"/>
        </w:rPr>
        <w:t xml:space="preserve">Due to a probably drop of physical activity levels </w:t>
      </w:r>
      <w:r w:rsidR="00C82125" w:rsidRPr="00D875EC">
        <w:rPr>
          <w:rFonts w:ascii="Times New Roman" w:hAnsi="Times New Roman" w:cs="Times New Roman"/>
          <w:sz w:val="24"/>
          <w:szCs w:val="24"/>
          <w:lang w:val="en-GB"/>
        </w:rPr>
        <w:t xml:space="preserve">in countries with more restrictive lockdown measures regarding </w:t>
      </w:r>
      <w:r w:rsidR="00AA0C58" w:rsidRPr="00D875EC">
        <w:rPr>
          <w:rFonts w:ascii="Times New Roman" w:hAnsi="Times New Roman" w:cs="Times New Roman"/>
          <w:sz w:val="24"/>
          <w:szCs w:val="24"/>
          <w:lang w:val="en-GB"/>
        </w:rPr>
        <w:t>COVID-19</w:t>
      </w:r>
      <w:r w:rsidR="00C82125" w:rsidRPr="00D875EC">
        <w:rPr>
          <w:rFonts w:ascii="Times New Roman" w:hAnsi="Times New Roman" w:cs="Times New Roman"/>
          <w:sz w:val="24"/>
          <w:szCs w:val="24"/>
          <w:lang w:val="en-GB"/>
        </w:rPr>
        <w:t>, risk of fractures might incr</w:t>
      </w:r>
      <w:r w:rsidR="00A23190" w:rsidRPr="00D875EC">
        <w:rPr>
          <w:rFonts w:ascii="Times New Roman" w:hAnsi="Times New Roman" w:cs="Times New Roman"/>
          <w:sz w:val="24"/>
          <w:szCs w:val="24"/>
          <w:lang w:val="en-GB"/>
        </w:rPr>
        <w:t>ease among children populations</w:t>
      </w:r>
      <w:r w:rsidR="00552BC0">
        <w:rPr>
          <w:rFonts w:ascii="Times New Roman" w:hAnsi="Times New Roman" w:cs="Times New Roman"/>
          <w:sz w:val="24"/>
          <w:szCs w:val="24"/>
          <w:lang w:val="en-GB"/>
        </w:rPr>
        <w:t xml:space="preserve"> </w:t>
      </w:r>
      <w:r w:rsidR="00C82125"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177/0260106019826422","ISSN":"2047945X","abstract":"Background: Several studies have revealed a substantial increase in the incidence of fractures in children in the past few decades. Aim: To assess the strength of the association between suggested risk factors and fracture prevalence in children. Method: A cross sectional observational study. Children aged 6–15 years and their guardians presenting to the Emergency Department of a single tertiary paediatric hospital were recruited. Self-reported data on vitamin D intake, calcium intake and physical activity were collected. All participants had a radiograph of their injured limb reported by a consultant radiologist, on the basis of which they were classified into fracture or no fracture groups. Statistical analysis included descriptive statistics and binary logistic regression. Results: Of the 130 patients recruited, 53 (41%) had sustained a fracture. The overwhelming majority of children (98%) did not consume the recommended daily dietary amount of vitamin D (400 IU/day). Low calcium intake and low levels of physical activity were also ascertained. However, there were no significant differences between fracture and no fracture groups for vitamin D intake, calcium intake or physical activity. Both site of injury (wrist) and sex (male) were associated with increased fracture risk (p = 0.001 and p = 0.05, respectively). Logistic regression showed a statistically significant relationship between calcium intake and fracture risk (every additional unit of calcium consumption (mg/day) decreased the likelihood of fracture by 0.002, 95% confidence interval, 0.001–0.003). Conclusions: Low dietary intake of calcium and vitamin D and low levels of physical activity were evident. Fracture risk was significantly associated with reduced calcium intake but showed no association with vitamin D intake or physical activity.","author":[{"dropping-particle":"","family":"Alshamrani","given":"Hassan A.","non-dropping-particle":"","parse-names":false,"suffix":""},{"dropping-particle":"","family":"Alloub","given":"Hana","non-dropping-particle":"","parse-names":false,"suffix":""},{"dropping-particle":"","family":"Burke","given":"Derek","non-dropping-particle":"","parse-names":false,"suffix":""},{"dropping-particle":"","family":"Offiah","given":"Amaka C.","non-dropping-particle":"","parse-names":false,"suffix":""}],"container-title":"Nutrition and Health","id":"ITEM-1","issue":"2","issued":{"date-parts":[["2019"]]},"page":"113-118","title":"Vitamin D intake, calcium intake and physical activity among children with wrist and ankle injuries and the association with fracture risk","type":"article-journal","volume":"25"},"uris":["http://www.mendeley.com/documents/?uuid=2e901fe8-aa55-43cb-821a-1ef8e575f960","http://www.mendeley.com/documents/?uuid=4bf7d092-af01-4196-90f2-128c6e570946"]}],"mendeley":{"formattedCitation":"(Alshamrani et al., 2019)","plainTextFormattedCitation":"(Alshamrani et al., 2019)","previouslyFormattedCitation":"(Alshamrani et al., 2019)"},"properties":{"noteIndex":0},"schema":"https://github.com/citation-style-language/schema/raw/master/csl-citation.json"}</w:instrText>
      </w:r>
      <w:r w:rsidR="00C82125"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Alshamrani et al., 2019)</w:t>
      </w:r>
      <w:r w:rsidR="00C82125" w:rsidRPr="00D875EC">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w:t>
      </w:r>
      <w:r w:rsidR="00AA0C58" w:rsidRPr="00D875EC">
        <w:rPr>
          <w:rFonts w:ascii="Times New Roman" w:hAnsi="Times New Roman" w:cs="Times New Roman"/>
          <w:sz w:val="24"/>
          <w:szCs w:val="24"/>
          <w:lang w:val="en-GB"/>
        </w:rPr>
        <w:t xml:space="preserve"> </w:t>
      </w:r>
      <w:r w:rsidR="00EF39AF" w:rsidRPr="00D875EC">
        <w:rPr>
          <w:rFonts w:ascii="Times New Roman" w:hAnsi="Times New Roman" w:cs="Times New Roman"/>
          <w:sz w:val="24"/>
          <w:szCs w:val="24"/>
          <w:lang w:val="en-GB"/>
        </w:rPr>
        <w:t>Particularly, accidents such as burns and scalds or high falls have been pointed out to be the most prevalent among s</w:t>
      </w:r>
      <w:r w:rsidR="00A23190" w:rsidRPr="00D875EC">
        <w:rPr>
          <w:rFonts w:ascii="Times New Roman" w:hAnsi="Times New Roman" w:cs="Times New Roman"/>
          <w:sz w:val="24"/>
          <w:szCs w:val="24"/>
          <w:lang w:val="en-GB"/>
        </w:rPr>
        <w:t>ocial deprived British children</w:t>
      </w:r>
      <w:r w:rsidR="00552BC0">
        <w:rPr>
          <w:rFonts w:ascii="Times New Roman" w:hAnsi="Times New Roman" w:cs="Times New Roman"/>
          <w:sz w:val="24"/>
          <w:szCs w:val="24"/>
          <w:lang w:val="en-GB"/>
        </w:rPr>
        <w:t xml:space="preserve"> </w:t>
      </w:r>
      <w:r w:rsidR="00EF39AF"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ISSN":"00416193","abstract":"Injuries in childhood represent a major public health concern. North and West Belfast is an area in which a high rate of emergency department attendance due to injury has been observed, and in which social deprivation is widespread. We carried out a cross sectional survey of 479 injuries in children aged 0-12 years presenting to four emergency departments serving North and West Belfast. Injury rates were compared between the most deprived and least deprived areas, selected on the basis of Noble Economic Deprivation scores. A significant correlation between economic deprivation and injury rate was demonstrated (r =2.14, p≤ 0.001). Children living within the most deprived areas were particularly likely to be involved in road traffic accidents (relative risk RR=3.25, p=0.002).We conclude that children living within the most deprived areas of North and West Belfast are at greater risk of injury than those in less deprived areas. Specific causes of injury, for example burns and scalds, high falls, and motor vehicle accidents are particularly associated with deprivation. Targeting should be taken into account when injury prevention strategies are being developed. © The Ulster Medical Society, 2005.","author":[{"dropping-particle":"","family":"Silversides","given":"J. A.","non-dropping-particle":"","parse-names":false,"suffix":""},{"dropping-particle":"","family":"Gibson","given":"A.","non-dropping-particle":"","parse-names":false,"suffix":""},{"dropping-particle":"","family":"Glasgow","given":"J. F.T.","non-dropping-particle":"","parse-names":false,"suffix":""},{"dropping-particle":"","family":"Mercer","given":"R.","non-dropping-particle":"","parse-names":false,"suffix":""},{"dropping-particle":"","family":"Cran","given":"G. W.","non-dropping-particle":"","parse-names":false,"suffix":""}],"container-title":"Ulster Medical Journal","id":"ITEM-1","issue":"1","issued":{"date-parts":[["2005"]]},"page":"22-28","title":"Social deprivation and childhood injuries in North and West Belfast","type":"article-journal","volume":"74"},"uris":["http://www.mendeley.com/documents/?uuid=b3487d4c-4035-4a01-82da-67f4ef04f439","http://www.mendeley.com/documents/?uuid=52205a34-03de-48ff-8da9-33f14053ab14"]}],"mendeley":{"formattedCitation":"(Silversides et al., 2005)","plainTextFormattedCitation":"(Silversides et al., 2005)","previouslyFormattedCitation":"(Silversides et al., 2005)"},"properties":{"noteIndex":0},"schema":"https://github.com/citation-style-language/schema/raw/master/csl-citation.json"}</w:instrText>
      </w:r>
      <w:r w:rsidR="00EF39AF"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Silversides et al., 2005)</w:t>
      </w:r>
      <w:r w:rsidR="00EF39AF" w:rsidRPr="00D875EC">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w:t>
      </w:r>
      <w:r w:rsidR="00AA0C58" w:rsidRPr="00D875EC">
        <w:rPr>
          <w:rFonts w:ascii="Times New Roman" w:hAnsi="Times New Roman" w:cs="Times New Roman"/>
          <w:sz w:val="24"/>
          <w:szCs w:val="24"/>
          <w:lang w:val="en-GB"/>
        </w:rPr>
        <w:t xml:space="preserve"> </w:t>
      </w:r>
      <w:r w:rsidR="00C82125" w:rsidRPr="00D875EC">
        <w:rPr>
          <w:rFonts w:ascii="Times New Roman" w:hAnsi="Times New Roman" w:cs="Times New Roman"/>
          <w:sz w:val="24"/>
          <w:szCs w:val="24"/>
          <w:lang w:val="en-GB"/>
        </w:rPr>
        <w:t xml:space="preserve">Long-term physical consequences might not be expected since adverse childhood </w:t>
      </w:r>
      <w:r w:rsidR="00351621" w:rsidRPr="00D875EC">
        <w:rPr>
          <w:rFonts w:ascii="Times New Roman" w:hAnsi="Times New Roman" w:cs="Times New Roman"/>
          <w:sz w:val="24"/>
          <w:szCs w:val="24"/>
          <w:lang w:val="en-GB"/>
        </w:rPr>
        <w:t xml:space="preserve">experiences </w:t>
      </w:r>
      <w:r w:rsidR="00C82125" w:rsidRPr="00D875EC">
        <w:rPr>
          <w:rFonts w:ascii="Times New Roman" w:hAnsi="Times New Roman" w:cs="Times New Roman"/>
          <w:sz w:val="24"/>
          <w:szCs w:val="24"/>
          <w:lang w:val="en-GB"/>
        </w:rPr>
        <w:t>ha</w:t>
      </w:r>
      <w:r w:rsidR="00351621" w:rsidRPr="00D875EC">
        <w:rPr>
          <w:rFonts w:ascii="Times New Roman" w:hAnsi="Times New Roman" w:cs="Times New Roman"/>
          <w:sz w:val="24"/>
          <w:szCs w:val="24"/>
          <w:lang w:val="en-GB"/>
        </w:rPr>
        <w:t>ve</w:t>
      </w:r>
      <w:r w:rsidR="00C82125" w:rsidRPr="00D875EC">
        <w:rPr>
          <w:rFonts w:ascii="Times New Roman" w:hAnsi="Times New Roman" w:cs="Times New Roman"/>
          <w:sz w:val="24"/>
          <w:szCs w:val="24"/>
          <w:lang w:val="en-GB"/>
        </w:rPr>
        <w:t xml:space="preserve"> not been associated with </w:t>
      </w:r>
      <w:r w:rsidR="00CD3DFB" w:rsidRPr="00D875EC">
        <w:rPr>
          <w:rFonts w:ascii="Times New Roman" w:hAnsi="Times New Roman" w:cs="Times New Roman"/>
          <w:sz w:val="24"/>
          <w:szCs w:val="24"/>
          <w:lang w:val="en-GB"/>
        </w:rPr>
        <w:t>muscu</w:t>
      </w:r>
      <w:r w:rsidR="00A23190" w:rsidRPr="00D875EC">
        <w:rPr>
          <w:rFonts w:ascii="Times New Roman" w:hAnsi="Times New Roman" w:cs="Times New Roman"/>
          <w:sz w:val="24"/>
          <w:szCs w:val="24"/>
          <w:lang w:val="en-GB"/>
        </w:rPr>
        <w:t>loskeletal injuries years later</w:t>
      </w:r>
      <w:r w:rsidR="00552BC0">
        <w:rPr>
          <w:rFonts w:ascii="Times New Roman" w:hAnsi="Times New Roman" w:cs="Times New Roman"/>
          <w:sz w:val="24"/>
          <w:szCs w:val="24"/>
          <w:lang w:val="en-GB"/>
        </w:rPr>
        <w:t xml:space="preserve"> </w:t>
      </w:r>
      <w:r w:rsidR="00CD3DFB"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97/CORR.0000000000000519","ISBN":"0000000000000","ISSN":"15281132","abstract":"Background Adverse childhood experiences (ACEs) affect adult mental health and tend to contribute to greater symptoms of depression and more frequent suicide attempts. Given the relationship between symptoms of depression and patient-reported outcomes (PROs), adversity in childhood might be associated with PROs in patients seeking care for musculoskeletal problems, but it is not clear whether in fact there is such an association among patients seeking care in an outpatient, upper extremity orthopaedic practice.Questions/purposes(1) Are ACE scores independently associated with variation in physical limitations measured among patients seen by an orthopaedic surgeon? (2) Are ACE scores independently associated with variations in pain intensity? (3) What factors are associated with ACE scores when treated as a continuous variable or as a categorical variable?MethodsWe prospectively enrolled 143 adult patients visiting one of seven participating orthopaedic surgeons at three private and one academic orthopaedic surgery offices in a large urban area. We recorded their demographics and measured ACEs (using a validated 10-item binary questionnaire that measured physical, emotional, and sexual abuse in the first 18 years of life), magnitude of physical limitations, pain intensity, symptoms of depression, catastrophic thinking, and health anxiety. There were 143 patients with a mean age of 51 years, 62 (43%) of whom were men. In addition, 112 (78%) presented with a specific diagnosis and most (n = 79 [55%]) had upper extremity symptoms. We created one logistic and three linear regression models to test whether age, gender, race, marital status, having children, level of education, work status, insurance type, comorbidities, body mass index, smoking, site of symptoms, type of diagnosis, symptoms of depression, catastrophic thinking, and health anxiety were independently associated with (1) the magnitude of limitations; (2) pain intensity; (3) ACE scores on the continuum; and (4) ACE scores categorized (&lt; 3 or ≥ 3). We calculated a priori that to detect a medium effect size with 90% statistical power and α set at 0.05, a sample of 136 patients was needed for a regression with five predictors if ACEs would account for ≥ 5% of the variability in physical function, and our complete model would account for 15% of the overall variability. To account for 5% incomplete responses, we enrolled 143 patients.ResultsWe found no association between ACE scores and the magnitude …","author":[{"dropping-particle":"","family":"Ottenhoff","given":"Janna S.E.","non-dropping-particle":"","parse-names":false,"suffix":""},{"dropping-particle":"","family":"Kortlever","given":"Joost T.P.","non-dropping-particle":"","parse-names":false,"suffix":""},{"dropping-particle":"","family":"Boersma","given":"Emily Z.","non-dropping-particle":"","parse-names":false,"suffix":""},{"dropping-particle":"","family":"Laverty","given":"David C.","non-dropping-particle":"","parse-names":false,"suffix":""},{"dropping-particle":"","family":"Ring","given":"David","non-dropping-particle":"","parse-names":false,"suffix":""},{"dropping-particle":"","family":"Driscoll","given":"Matthew D.","non-dropping-particle":"","parse-names":false,"suffix":""}],"container-title":"Clinical Orthopaedics and Related Research","id":"ITEM-1","issue":"1","issued":{"date-parts":[["2019"]]},"page":"219-228","title":"Adverse Childhood Experiences Are Not Associated with Patient-reported Outcome Measures in Patients with Musculoskeletal Illness","type":"article-journal","volume":"477"},"uris":["http://www.mendeley.com/documents/?uuid=65720483-a7b0-405e-968f-76e41c7d0f64","http://www.mendeley.com/documents/?uuid=819a0457-de75-4c3d-9279-fe2a7fe4e17a"]}],"mendeley":{"formattedCitation":"(Ottenhoff et al., 2019)","plainTextFormattedCitation":"(Ottenhoff et al., 2019)","previouslyFormattedCitation":"(Ottenhoff et al., 2019)"},"properties":{"noteIndex":0},"schema":"https://github.com/citation-style-language/schema/raw/master/csl-citation.json"}</w:instrText>
      </w:r>
      <w:r w:rsidR="00CD3DFB"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Ottenhoff et al., 2019)</w:t>
      </w:r>
      <w:r w:rsidR="00CD3DFB" w:rsidRPr="00D875EC">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w:t>
      </w:r>
      <w:r w:rsidR="00FE5045" w:rsidRPr="00D875EC">
        <w:rPr>
          <w:rFonts w:ascii="Times New Roman" w:hAnsi="Times New Roman" w:cs="Times New Roman"/>
          <w:sz w:val="24"/>
          <w:szCs w:val="24"/>
          <w:lang w:val="en-GB"/>
        </w:rPr>
        <w:t xml:space="preserve"> </w:t>
      </w:r>
      <w:r w:rsidR="00B052E4" w:rsidRPr="00D875EC">
        <w:rPr>
          <w:rFonts w:ascii="Times New Roman" w:hAnsi="Times New Roman" w:cs="Times New Roman"/>
          <w:sz w:val="24"/>
          <w:szCs w:val="24"/>
          <w:lang w:val="en-GB"/>
        </w:rPr>
        <w:t>Similarly, social deprivation has been also observed to associate with self-harm i</w:t>
      </w:r>
      <w:r w:rsidR="00A23190" w:rsidRPr="00D875EC">
        <w:rPr>
          <w:rFonts w:ascii="Times New Roman" w:hAnsi="Times New Roman" w:cs="Times New Roman"/>
          <w:sz w:val="24"/>
          <w:szCs w:val="24"/>
          <w:lang w:val="en-GB"/>
        </w:rPr>
        <w:t>n both children and adolescents</w:t>
      </w:r>
      <w:r w:rsidR="00552BC0">
        <w:rPr>
          <w:rFonts w:ascii="Times New Roman" w:hAnsi="Times New Roman" w:cs="Times New Roman"/>
          <w:sz w:val="24"/>
          <w:szCs w:val="24"/>
          <w:lang w:val="en-GB"/>
        </w:rPr>
        <w:t xml:space="preserve"> </w:t>
      </w:r>
      <w:r w:rsidR="00B052E4"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7/s00787-003-0344-0","ISSN":"10188827","abstract":"Background: It has been demonstrated that adult suicidal behaviour is associated with unemployment and social deprivation. The association between self-harm and social deprivation in young people is less clear. Aims: To examine the relationship between social deprivation and deliberate self-harm in children and adolescents in an UK district. Method: Computer records of patients under 18 years of age presenting with self-harm at the district casualty department were analysed in Hull and East Yorkshire. The relationship with social deprivation was examined using Townsend scores. Results: 730 young people presented with self-harm during a period of two years. Socio-economic deprivation was associated with overdose, self-injury, and poisoning by illicit substances. After controlling for the proportion of single parent households, moving households with children, and adult long-term sickness in each ward, partial correlations remained significant between overdose, self-injury, and Townsend scores. Conclusions: The results highlight the importance of socio-economic deprivation in the aetiology of deliberate self-harm in young people. Primary and secondary prevention programs cannot be successful without taking this into consideration.","author":[{"dropping-particle":"","family":"Ayton","given":"Agnes","non-dropping-particle":"","parse-names":false,"suffix":""},{"dropping-particle":"","family":"Rasool","given":"Hufrize","non-dropping-particle":"","parse-names":false,"suffix":""},{"dropping-particle":"","family":"Cottrell","given":"David","non-dropping-particle":"","parse-names":false,"suffix":""}],"container-title":"European Child and Adolescent Psychiatry","id":"ITEM-1","issue":"6","issued":{"date-parts":[["2003"]]},"page":"303-307","title":"Deliberate self-harm in children and adolescents: Association with social deprivation","type":"article-journal","volume":"12"},"uris":["http://www.mendeley.com/documents/?uuid=420f5ac6-8f5d-4ff8-a0cd-51346d5cf559","http://www.mendeley.com/documents/?uuid=fe622778-5c92-44e8-bc13-ec282214cf98"]}],"mendeley":{"formattedCitation":"(Ayton et al., 2003)","plainTextFormattedCitation":"(Ayton et al., 2003)","previouslyFormattedCitation":"(Ayton et al., 2003)"},"properties":{"noteIndex":0},"schema":"https://github.com/citation-style-language/schema/raw/master/csl-citation.json"}</w:instrText>
      </w:r>
      <w:r w:rsidR="00B052E4"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Ayton et al., 2003)</w:t>
      </w:r>
      <w:r w:rsidR="00B052E4" w:rsidRPr="00D875EC">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 xml:space="preserve">. </w:t>
      </w:r>
    </w:p>
    <w:p w14:paraId="2FA34123" w14:textId="4D0861B7" w:rsidR="006B6845" w:rsidRPr="00D875EC" w:rsidRDefault="006B6845"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Perspectives</w:t>
      </w:r>
    </w:p>
    <w:p w14:paraId="2506AA3E" w14:textId="26CFA911" w:rsidR="006B6845" w:rsidRDefault="00A439EB"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t>Because this is an unprecedented situation, t</w:t>
      </w:r>
      <w:r w:rsidR="006B6845" w:rsidRPr="00D875EC">
        <w:rPr>
          <w:rFonts w:ascii="Times New Roman" w:hAnsi="Times New Roman" w:cs="Times New Roman"/>
          <w:sz w:val="24"/>
          <w:szCs w:val="24"/>
          <w:lang w:val="en-GB"/>
        </w:rPr>
        <w:t xml:space="preserve">here is no prior study </w:t>
      </w:r>
      <w:r w:rsidRPr="00D875EC">
        <w:rPr>
          <w:rFonts w:ascii="Times New Roman" w:hAnsi="Times New Roman" w:cs="Times New Roman"/>
          <w:sz w:val="24"/>
          <w:szCs w:val="24"/>
          <w:lang w:val="en-GB"/>
        </w:rPr>
        <w:t>regarding how a strict lockdown</w:t>
      </w:r>
      <w:r w:rsidR="00502C24" w:rsidRPr="00D875EC">
        <w:rPr>
          <w:rFonts w:ascii="Times New Roman" w:hAnsi="Times New Roman" w:cs="Times New Roman"/>
          <w:sz w:val="24"/>
          <w:szCs w:val="24"/>
          <w:lang w:val="en-GB"/>
        </w:rPr>
        <w:t xml:space="preserve"> might affect</w:t>
      </w:r>
      <w:r w:rsidRPr="00D875EC">
        <w:rPr>
          <w:rFonts w:ascii="Times New Roman" w:hAnsi="Times New Roman" w:cs="Times New Roman"/>
          <w:sz w:val="24"/>
          <w:szCs w:val="24"/>
          <w:lang w:val="en-GB"/>
        </w:rPr>
        <w:t xml:space="preserve"> </w:t>
      </w:r>
      <w:r w:rsidR="00502C24" w:rsidRPr="00D875EC">
        <w:rPr>
          <w:rFonts w:ascii="Times New Roman" w:hAnsi="Times New Roman" w:cs="Times New Roman"/>
          <w:sz w:val="24"/>
          <w:szCs w:val="24"/>
          <w:lang w:val="en-GB"/>
        </w:rPr>
        <w:t xml:space="preserve">health risk behaviors in healthy children. We assumed that similar situations of </w:t>
      </w:r>
      <w:r w:rsidR="008C25C7" w:rsidRPr="00D875EC">
        <w:rPr>
          <w:rFonts w:ascii="Times New Roman" w:hAnsi="Times New Roman" w:cs="Times New Roman"/>
          <w:sz w:val="24"/>
          <w:szCs w:val="24"/>
          <w:lang w:val="en-GB"/>
        </w:rPr>
        <w:t>isolation</w:t>
      </w:r>
      <w:r w:rsidR="0067081E" w:rsidRPr="00D875EC">
        <w:rPr>
          <w:rFonts w:ascii="Times New Roman" w:hAnsi="Times New Roman" w:cs="Times New Roman"/>
          <w:sz w:val="24"/>
          <w:szCs w:val="24"/>
          <w:lang w:val="en-GB"/>
        </w:rPr>
        <w:t xml:space="preserve"> </w:t>
      </w:r>
      <w:r w:rsidR="00EC7489" w:rsidRPr="00D875EC">
        <w:rPr>
          <w:rFonts w:ascii="Times New Roman" w:hAnsi="Times New Roman" w:cs="Times New Roman"/>
          <w:sz w:val="24"/>
          <w:szCs w:val="24"/>
          <w:lang w:val="en-GB"/>
        </w:rPr>
        <w:t>i</w:t>
      </w:r>
      <w:r w:rsidR="00502C24" w:rsidRPr="00D875EC">
        <w:rPr>
          <w:rFonts w:ascii="Times New Roman" w:hAnsi="Times New Roman" w:cs="Times New Roman"/>
          <w:sz w:val="24"/>
          <w:szCs w:val="24"/>
          <w:lang w:val="en-GB"/>
        </w:rPr>
        <w:t xml:space="preserve">n healthy children can provide valuable information </w:t>
      </w:r>
      <w:r w:rsidR="00513342" w:rsidRPr="00D875EC">
        <w:rPr>
          <w:rFonts w:ascii="Times New Roman" w:hAnsi="Times New Roman" w:cs="Times New Roman"/>
          <w:sz w:val="24"/>
          <w:szCs w:val="24"/>
          <w:lang w:val="en-GB"/>
        </w:rPr>
        <w:t xml:space="preserve">about this topic. </w:t>
      </w:r>
      <w:r w:rsidR="00506F93" w:rsidRPr="00D875EC">
        <w:rPr>
          <w:rFonts w:ascii="Times New Roman" w:hAnsi="Times New Roman" w:cs="Times New Roman"/>
          <w:sz w:val="24"/>
          <w:szCs w:val="24"/>
          <w:lang w:val="en-GB"/>
        </w:rPr>
        <w:t xml:space="preserve">After </w:t>
      </w:r>
      <w:r w:rsidR="005D68F5" w:rsidRPr="00D875EC">
        <w:rPr>
          <w:rFonts w:ascii="Times New Roman" w:hAnsi="Times New Roman" w:cs="Times New Roman"/>
          <w:sz w:val="24"/>
          <w:szCs w:val="24"/>
          <w:lang w:val="en-GB"/>
        </w:rPr>
        <w:t>reviewing</w:t>
      </w:r>
      <w:r w:rsidR="00513342" w:rsidRPr="00D875EC">
        <w:rPr>
          <w:rFonts w:ascii="Times New Roman" w:hAnsi="Times New Roman" w:cs="Times New Roman"/>
          <w:sz w:val="24"/>
          <w:szCs w:val="24"/>
          <w:lang w:val="en-GB"/>
        </w:rPr>
        <w:t xml:space="preserve"> mo</w:t>
      </w:r>
      <w:r w:rsidR="004857AC" w:rsidRPr="00D875EC">
        <w:rPr>
          <w:rFonts w:ascii="Times New Roman" w:hAnsi="Times New Roman" w:cs="Times New Roman"/>
          <w:sz w:val="24"/>
          <w:szCs w:val="24"/>
          <w:lang w:val="en-GB"/>
        </w:rPr>
        <w:t>re than 70 studies, we hypothesize both</w:t>
      </w:r>
      <w:r w:rsidR="007F5E8F" w:rsidRPr="00D875EC">
        <w:rPr>
          <w:rFonts w:ascii="Times New Roman" w:hAnsi="Times New Roman" w:cs="Times New Roman"/>
          <w:sz w:val="24"/>
          <w:szCs w:val="24"/>
          <w:lang w:val="en-GB"/>
        </w:rPr>
        <w:t xml:space="preserve"> future</w:t>
      </w:r>
      <w:r w:rsidR="004857AC" w:rsidRPr="00D875EC">
        <w:rPr>
          <w:rFonts w:ascii="Times New Roman" w:hAnsi="Times New Roman" w:cs="Times New Roman"/>
          <w:sz w:val="24"/>
          <w:szCs w:val="24"/>
          <w:lang w:val="en-GB"/>
        </w:rPr>
        <w:t xml:space="preserve"> socio-affective </w:t>
      </w:r>
      <w:r w:rsidR="007F5E8F" w:rsidRPr="00D875EC">
        <w:rPr>
          <w:rFonts w:ascii="Times New Roman" w:hAnsi="Times New Roman" w:cs="Times New Roman"/>
          <w:sz w:val="24"/>
          <w:szCs w:val="24"/>
          <w:lang w:val="en-GB"/>
        </w:rPr>
        <w:t xml:space="preserve">complications </w:t>
      </w:r>
      <w:r w:rsidR="004857AC" w:rsidRPr="00D875EC">
        <w:rPr>
          <w:rFonts w:ascii="Times New Roman" w:hAnsi="Times New Roman" w:cs="Times New Roman"/>
          <w:sz w:val="24"/>
          <w:szCs w:val="24"/>
          <w:lang w:val="en-GB"/>
        </w:rPr>
        <w:t>(i.e. hampered social interaction</w:t>
      </w:r>
      <w:r w:rsidR="001419F9" w:rsidRPr="00D875EC">
        <w:rPr>
          <w:rFonts w:ascii="Times New Roman" w:hAnsi="Times New Roman" w:cs="Times New Roman"/>
          <w:sz w:val="24"/>
          <w:szCs w:val="24"/>
          <w:lang w:val="en-GB"/>
        </w:rPr>
        <w:t xml:space="preserve"> and lower social skills</w:t>
      </w:r>
      <w:r w:rsidR="004857AC" w:rsidRPr="00D875EC">
        <w:rPr>
          <w:rFonts w:ascii="Times New Roman" w:hAnsi="Times New Roman" w:cs="Times New Roman"/>
          <w:sz w:val="24"/>
          <w:szCs w:val="24"/>
          <w:lang w:val="en-GB"/>
        </w:rPr>
        <w:t xml:space="preserve">) and physical </w:t>
      </w:r>
      <w:r w:rsidR="007F5E8F" w:rsidRPr="00D875EC">
        <w:rPr>
          <w:rFonts w:ascii="Times New Roman" w:hAnsi="Times New Roman" w:cs="Times New Roman"/>
          <w:sz w:val="24"/>
          <w:szCs w:val="24"/>
          <w:lang w:val="en-GB"/>
        </w:rPr>
        <w:t>difficulties</w:t>
      </w:r>
      <w:r w:rsidR="004857AC" w:rsidRPr="00D875EC">
        <w:rPr>
          <w:rFonts w:ascii="Times New Roman" w:hAnsi="Times New Roman" w:cs="Times New Roman"/>
          <w:sz w:val="24"/>
          <w:szCs w:val="24"/>
          <w:lang w:val="en-GB"/>
        </w:rPr>
        <w:t xml:space="preserve"> derived from insufficient physical activity (i.e. lower motor competence and injuries)</w:t>
      </w:r>
      <w:r w:rsidR="00392C69" w:rsidRPr="00D875EC">
        <w:rPr>
          <w:rFonts w:ascii="Times New Roman" w:hAnsi="Times New Roman" w:cs="Times New Roman"/>
          <w:sz w:val="24"/>
          <w:szCs w:val="24"/>
          <w:lang w:val="en-GB"/>
        </w:rPr>
        <w:t xml:space="preserve"> regardless gender</w:t>
      </w:r>
      <w:r w:rsidR="004857AC" w:rsidRPr="00D875EC">
        <w:rPr>
          <w:rFonts w:ascii="Times New Roman" w:hAnsi="Times New Roman" w:cs="Times New Roman"/>
          <w:sz w:val="24"/>
          <w:szCs w:val="24"/>
          <w:lang w:val="en-GB"/>
        </w:rPr>
        <w:t xml:space="preserve">, although it could widely vary depending on each specific individual situation and the country enacted measures in relation to COVID-19. For instance, those countries with longer lockdowns and </w:t>
      </w:r>
      <w:r w:rsidR="00784E91" w:rsidRPr="00D875EC">
        <w:rPr>
          <w:rFonts w:ascii="Times New Roman" w:hAnsi="Times New Roman" w:cs="Times New Roman"/>
          <w:sz w:val="24"/>
          <w:szCs w:val="24"/>
          <w:lang w:val="en-GB"/>
        </w:rPr>
        <w:t xml:space="preserve">stricter </w:t>
      </w:r>
      <w:r w:rsidR="004857AC" w:rsidRPr="00D875EC">
        <w:rPr>
          <w:rFonts w:ascii="Times New Roman" w:hAnsi="Times New Roman" w:cs="Times New Roman"/>
          <w:sz w:val="24"/>
          <w:szCs w:val="24"/>
          <w:lang w:val="en-GB"/>
        </w:rPr>
        <w:t xml:space="preserve">restrictions </w:t>
      </w:r>
      <w:r w:rsidR="00784E91" w:rsidRPr="00D875EC">
        <w:rPr>
          <w:rFonts w:ascii="Times New Roman" w:hAnsi="Times New Roman" w:cs="Times New Roman"/>
          <w:sz w:val="24"/>
          <w:szCs w:val="24"/>
          <w:lang w:val="en-GB"/>
        </w:rPr>
        <w:t xml:space="preserve">could present children with </w:t>
      </w:r>
      <w:r w:rsidR="00784E91" w:rsidRPr="00D875EC">
        <w:rPr>
          <w:rFonts w:ascii="Times New Roman" w:hAnsi="Times New Roman" w:cs="Times New Roman"/>
          <w:sz w:val="24"/>
          <w:szCs w:val="24"/>
          <w:lang w:val="en-GB"/>
        </w:rPr>
        <w:lastRenderedPageBreak/>
        <w:t>higher health risk behaviors and subsequent derived sequels</w:t>
      </w:r>
      <w:r w:rsidR="00552BC0">
        <w:rPr>
          <w:rFonts w:ascii="Times New Roman" w:hAnsi="Times New Roman" w:cs="Times New Roman"/>
          <w:sz w:val="24"/>
          <w:szCs w:val="24"/>
          <w:lang w:val="en-GB"/>
        </w:rPr>
        <w:t xml:space="preserve"> </w:t>
      </w:r>
      <w:r w:rsidR="008D48BA"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S0140-6736(20)30547-X","ISSN":"1474547X","PMID":"32145186","author":[{"dropping-particle":"","family":"Wang","given":"Guanghai","non-dropping-particle":"","parse-names":false,"suffix":""},{"dropping-particle":"","family":"Zhang","given":"Yunting","non-dropping-particle":"","parse-names":false,"suffix":""},{"dropping-particle":"","family":"Zhao","given":"Jin","non-dropping-particle":"","parse-names":false,"suffix":""},{"dropping-particle":"","family":"Zhang","given":"Jun","non-dropping-particle":"","parse-names":false,"suffix":""},{"dropping-particle":"","family":"Jiang","given":"Fan","non-dropping-particle":"","parse-names":false,"suffix":""}],"container-title":"The Lancet","id":"ITEM-1","issue":"10228","issued":{"date-parts":[["2020"]]},"page":"945-947","title":"Mitigate the effects of home confinement on children during the COVID-19 outbreak","type":"article-journal","volume":"395"},"uris":["http://www.mendeley.com/documents/?uuid=fca9d20d-3022-4209-81f2-a395f8461489","http://www.mendeley.com/documents/?uuid=0577b738-46f3-450c-b9b3-8be3cc958c2e"]}],"mendeley":{"formattedCitation":"(G. Wang et al., 2020)","plainTextFormattedCitation":"(G. Wang et al., 2020)","previouslyFormattedCitation":"(G. Wang et al., 2020)"},"properties":{"noteIndex":0},"schema":"https://github.com/citation-style-language/schema/raw/master/csl-citation.json"}</w:instrText>
      </w:r>
      <w:r w:rsidR="008D48BA"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G. Wang et al., 2020)</w:t>
      </w:r>
      <w:r w:rsidR="008D48BA" w:rsidRPr="00D875EC">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w:t>
      </w:r>
      <w:r w:rsidR="00784E91" w:rsidRPr="00D875EC">
        <w:rPr>
          <w:rFonts w:ascii="Times New Roman" w:hAnsi="Times New Roman" w:cs="Times New Roman"/>
          <w:sz w:val="24"/>
          <w:szCs w:val="24"/>
          <w:lang w:val="en-GB"/>
        </w:rPr>
        <w:t xml:space="preserve"> thus those countries might need to promote specific health strategies aimed at this population </w:t>
      </w:r>
      <w:r w:rsidR="008D48BA" w:rsidRPr="00D875EC">
        <w:rPr>
          <w:rFonts w:ascii="Times New Roman" w:hAnsi="Times New Roman" w:cs="Times New Roman"/>
          <w:sz w:val="24"/>
          <w:szCs w:val="24"/>
          <w:lang w:val="en-GB"/>
        </w:rPr>
        <w:t xml:space="preserve">so that </w:t>
      </w:r>
      <w:r w:rsidR="00784E91" w:rsidRPr="00D875EC">
        <w:rPr>
          <w:rFonts w:ascii="Times New Roman" w:hAnsi="Times New Roman" w:cs="Times New Roman"/>
          <w:sz w:val="24"/>
          <w:szCs w:val="24"/>
          <w:lang w:val="en-GB"/>
        </w:rPr>
        <w:t>the mentioned deficits</w:t>
      </w:r>
      <w:r w:rsidR="008D48BA" w:rsidRPr="00D875EC">
        <w:rPr>
          <w:rFonts w:ascii="Times New Roman" w:hAnsi="Times New Roman" w:cs="Times New Roman"/>
          <w:sz w:val="24"/>
          <w:szCs w:val="24"/>
          <w:lang w:val="en-GB"/>
        </w:rPr>
        <w:t xml:space="preserve"> could be compensated and the regular timetables recovered</w:t>
      </w:r>
      <w:r w:rsidR="00D24463" w:rsidRPr="00D875EC">
        <w:rPr>
          <w:rFonts w:ascii="Times New Roman" w:hAnsi="Times New Roman" w:cs="Times New Roman"/>
          <w:sz w:val="24"/>
          <w:szCs w:val="24"/>
          <w:lang w:val="en-GB"/>
        </w:rPr>
        <w:t xml:space="preserve">; this would include a closer look on how educational institutions are dealing with these situations and make the learning process more efficient </w:t>
      </w:r>
      <w:r w:rsidR="00F72821" w:rsidRPr="00D875EC">
        <w:rPr>
          <w:rFonts w:ascii="Times New Roman" w:hAnsi="Times New Roman" w:cs="Times New Roman"/>
          <w:sz w:val="24"/>
          <w:szCs w:val="24"/>
          <w:lang w:val="en-GB"/>
        </w:rPr>
        <w:t xml:space="preserve">without promoting too much exposure to screen </w:t>
      </w:r>
      <w:r w:rsidR="00D24463" w:rsidRPr="00D875EC">
        <w:rPr>
          <w:rFonts w:ascii="Times New Roman" w:hAnsi="Times New Roman" w:cs="Times New Roman"/>
          <w:sz w:val="24"/>
          <w:szCs w:val="24"/>
          <w:lang w:val="en-GB"/>
        </w:rPr>
        <w:t xml:space="preserve">(e.g. </w:t>
      </w:r>
      <w:r w:rsidR="00835913" w:rsidRPr="00D875EC">
        <w:rPr>
          <w:rFonts w:ascii="Times New Roman" w:hAnsi="Times New Roman" w:cs="Times New Roman"/>
          <w:sz w:val="24"/>
          <w:szCs w:val="24"/>
          <w:lang w:val="en-GB"/>
        </w:rPr>
        <w:t xml:space="preserve">massive online </w:t>
      </w:r>
      <w:r w:rsidR="00F72821" w:rsidRPr="00D875EC">
        <w:rPr>
          <w:rFonts w:ascii="Times New Roman" w:hAnsi="Times New Roman" w:cs="Times New Roman"/>
          <w:sz w:val="24"/>
          <w:szCs w:val="24"/>
          <w:lang w:val="en-GB"/>
        </w:rPr>
        <w:t>classes and mobile applications), which has been associ</w:t>
      </w:r>
      <w:r w:rsidR="00DE7982" w:rsidRPr="00D875EC">
        <w:rPr>
          <w:rFonts w:ascii="Times New Roman" w:hAnsi="Times New Roman" w:cs="Times New Roman"/>
          <w:sz w:val="24"/>
          <w:szCs w:val="24"/>
          <w:lang w:val="en-GB"/>
        </w:rPr>
        <w:t>ated to less physical activity</w:t>
      </w:r>
      <w:r w:rsidR="00835913" w:rsidRPr="00D875EC">
        <w:rPr>
          <w:rFonts w:ascii="Times New Roman" w:hAnsi="Times New Roman" w:cs="Times New Roman"/>
          <w:sz w:val="24"/>
          <w:szCs w:val="24"/>
          <w:lang w:val="en-GB"/>
        </w:rPr>
        <w:t>, higher adiposity</w:t>
      </w:r>
      <w:r w:rsidR="00F72821" w:rsidRPr="00D875EC">
        <w:rPr>
          <w:rFonts w:ascii="Times New Roman" w:hAnsi="Times New Roman" w:cs="Times New Roman"/>
          <w:sz w:val="24"/>
          <w:szCs w:val="24"/>
          <w:lang w:val="en-GB"/>
        </w:rPr>
        <w:t xml:space="preserve"> and worse global cognition </w:t>
      </w:r>
      <w:r w:rsidR="00F72821" w:rsidRPr="00D875EC">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16/S2352-4642(18)30278-5","ISSN":"23524642","abstract":"Background: Childhood and adolescence are crucial periods for brain development, and the behaviours during a typical 24 h period contribute to cognitive performance. The Canadian 24-Hour Movement Guidelines for Children and Youth recommend at least 60 min physical activity per day, 2 h or less recreational screen time per day, and 9–11 h sleep per night in children aged 8–11 years. We investigated the relationship between adherence to these recommendations and global cognition. Methods: In this cross-sectional observational study, we obtained data from the first annual curated release of the Adolescent Brain Cognitive Development study, a 10-year longitudinal, observational study. Data were collected from 21 study sites across the USA between Sept 1, 2016, and Sept 15, 2017. The participants were 4524 US children aged 8–11 years from 20 study sites. Exposures of interest were adherence to the physical activity, recreational screen time, and sleep duration guideline recommendations. The primary outcome was global cognition, assessed with the NIH Toolbox (National Institutes of Health, Bethesda, MD, USA), which we analysed with multivariable linear mixed-effects models to examine the relations with movement behaviour variables. Findings: Complete movement behaviour data were available for 4520 participants. The mean number of guideline recommendations met was 1·1 (SD 0·9). Overall, 2303 (51%) participants met the sleep recommendation, 1655 (37%) met screen time, and 793 (18%) met the physical activity recommendation. 3190 (71%) participants met at least one recommendation, whereas 216 (5%) of participants met all three recommendations. Global cognition was positively associated with each additional recommendation met (β=1·44, 95% CI 0·82–2·07, p&lt;0·0001). Compared with meeting none of the recommendations, associations with superior global cognition were found in participants who met all three recommendations (β=3·89, 95% CI 1·43 to 6·34, p=0·0019), the screen time recommendation only (β=4·25, 2·50–6·01, p&lt;0·0001), and both the screen time and the sleep recommendations (β=5·15, 3·56–6·74, p&lt;0·0001). Interpretation: Meeting the 24 h movement recommendations was associated with superior global cognition. These findings highlight the importance of limiting recreational screen time and encouraging healthy sleep to improve cognition in children. Funding: National Institutes of Health.","author":[{"dropping-particle":"","family":"Walsh","given":"Jeremy J.","non-dropping-particle":"","parse-names":false,"suffix":""},{"dropping-particle":"","family":"Barnes","given":"Joel D.","non-dropping-particle":"","parse-names":false,"suffix":""},{"dropping-particle":"","family":"Cameron","given":"Jameason D.","non-dropping-particle":"","parse-names":false,"suffix":""},{"dropping-particle":"","family":"Goldfield","given":"Gary S.","non-dropping-particle":"","parse-names":false,"suffix":""},{"dropping-particle":"","family":"Chaput","given":"Jean Philippe","non-dropping-particle":"","parse-names":false,"suffix":""},{"dropping-particle":"","family":"Gunnell","given":"Katie E.","non-dropping-particle":"","parse-names":false,"suffix":""},{"dropping-particle":"","family":"Ledoux","given":"Andrée Anne","non-dropping-particle":"","parse-names":false,"suffix":""},{"dropping-particle":"","family":"Zemek","given":"Roger L.","non-dropping-particle":"","parse-names":false,"suffix":""},{"dropping-particle":"","family":"Tremblay","given":"Mark S.","non-dropping-particle":"","parse-names":false,"suffix":""}],"container-title":"The Lancet Child and Adolescent Health","id":"ITEM-1","issue":"11","issued":{"date-parts":[["2018"]]},"page":"783-791","title":"Associations between 24 hour movement behaviours and global cognition in US children: a cross-sectional observational study","type":"article-journal","volume":"2"},"uris":["http://www.mendeley.com/documents/?uuid=86bd7945-3888-429f-80b8-caafca13beac","http://www.mendeley.com/documents/?uuid=4a2b239b-a2f8-498d-ac28-072ed6386594"]},{"id":"ITEM-2","itemData":{"DOI":"10.1080/03014460.2019.1659414","ISSN":"14645033","abstract":"Background: Pre-school years are important for adopting health behaviours; however, today’s children seem to be overweight, present low physical activity (PA) levels and exceed screen time (ST) recommendations. Aim: To examine (a) time trends in PA in Greek pre-school children, (b) the associations among PA, body mass index (BMI) and ST and (c) potential PA differences between boys and girls. Subjects and methods: Data from five cross-sectional cohorts (2005 [n = 252]; 2008 [n = 212]; 2011 [n = 187]; 2014 [n = 194]; 2017 [n = 128]) were compared. PA was assessed using Omron HJ-720IT-E2 pedometers, whereas ST was reported by participants’ parents. A 4-way ANOVA was applied on children’s average week step counts. Results: A significant association (F = 828.90, p &lt; 0.001, η2 = 0.638) between ST and PA was revealed, with children that had ST &lt; 1 hour/day presenting the higher PA levels and being the only ones that met PA recommendations (11,500 steps/day). Statistically significant PA differences, though of no practical importance, were found among cohorts. There were no significant PA differences between boys and girls or among BMI categories. Nevertheless, obesity prevalence was found to exist at alarming levels (24.5% in 2008–41.4% in 2017), and a large percentage of children (23.6% in 2008–63.3% in 2017) presented excessive ST (&gt; 2 hours/day). Conclusion: Effective interventions aiming at reducing ST and enhancing PA seem imperative if children’s health is to be safeguarded.","author":[{"dropping-particle":"","family":"Venetsanou","given":"Fotini","non-dropping-particle":"","parse-names":false,"suffix":""},{"dropping-particle":"","family":"Kambas","given":"Antonis","non-dropping-particle":"","parse-names":false,"suffix":""},{"dropping-particle":"","family":"Gourgoulis","given":"Vassilios","non-dropping-particle":"","parse-names":false,"suffix":""},{"dropping-particle":"","family":"Yannakoulia","given":"Mary","non-dropping-particle":"","parse-names":false,"suffix":""}],"container-title":"Annals of Human Biology","id":"ITEM-2","issue":"5","issued":{"date-parts":[["2019"]]},"page":"393-399","publisher":"Taylor &amp; Francis","title":"Physical activity in pre-school children: Trends over time and associations with body mass index and screen time","type":"article-journal","volume":"46"},"uris":["http://www.mendeley.com/documents/?uuid=6a6d1f57-0bb7-496b-a661-11a020deb8da","http://www.mendeley.com/documents/?uuid=70928017-446e-48df-9c91-f4a119ebc1c7"]},{"id":"ITEM-3","itemData":{"DOI":"10.1038/ijo.2014.110","ISSN":"14765497","abstract":"BACKGROUND: There is evidence for a relation of TV viewing with adiposity and increased cardiometabolic risk factors in children and adolescents. It is unclear to what extent this relation is mediated by snacking and lack of physical activity. We determined whether associations of screen time with adiposity and cardiometabolic markers were mediated by these behaviours. METHODS: Children from a population-representative Dutch birth cohort (n = 1447) reported screen time and other lifestyle factors by a questionnaire around the age of 11 years (range 10-14) and had anthropometry and cardiometabolic markers measured around the age of 12 years (range 12-14). Adjusted associations of screen time with snacking, physical activity, adiposity and cardiometabolic markers (total-to-high-density lipoprotein cholesterol (TC/HDLC) ratio, blood pressure, glycated haemoglobin) were assessed by using formal mediation analysis. We tested the hypothesized paths by structural equation modeling, which allows quantification of the indirect effects associated with potential mediators. RESULTS: Children with ≥20 h screen time per week consumed more snacks (1.9 vs 1.3 portions per day) and were less physically active (4.3 vs 4.8 days per week) than children with maximum 6 h screen time. Screen time was directly associated with higher adiposity (standardized β = 0.10-0.12 depending on the outcome, P&lt;0.001), and indirectly through less physical activity. The association of screen time with TC/HDLC ratio was almost completely mediated by adiposity (β = 0.39, P&lt;0.0001), and to a minor extent by physical activity (β = ? 0.06, P = 0.02). There was no direct association of screen time with TC/HDLC ratio. CONCLUSIONS: The adverse association of screen time with adiposity was partly mediated by physical activity, but not by snacking. The association of screen time with TC/HDLC ratio was almost completely mediated by adiposity. Our results may suggest that future efforts in society and public health should be directed to replace screen time with physical activity for reducing children's adiposity and cardiometabolic risk.","author":[{"dropping-particle":"","family":"Berentzen","given":"N. E.","non-dropping-particle":"","parse-names":false,"suffix":""},{"dropping-particle":"","family":"Smit","given":"H. A.","non-dropping-particle":"","parse-names":false,"suffix":""},{"dropping-particle":"","family":"Rossem","given":"L.","non-dropping-particle":"Van","parse-names":false,"suffix":""},{"dropping-particle":"","family":"Gehring","given":"U.","non-dropping-particle":"","parse-names":false,"suffix":""},{"dropping-particle":"","family":"Kerkhof","given":"M.","non-dropping-particle":"","parse-names":false,"suffix":""},{"dropping-particle":"","family":"Postma","given":"D. S.","non-dropping-particle":"","parse-names":false,"suffix":""},{"dropping-particle":"","family":"Boshuizen","given":"H. C.","non-dropping-particle":"","parse-names":false,"suffix":""},{"dropping-particle":"","family":"Wijga","given":"A. H.","non-dropping-particle":"","parse-names":false,"suffix":""}],"container-title":"International Journal of Obesity","id":"ITEM-3","issue":"10","issued":{"date-parts":[["2014"]]},"page":"1317-1323","publisher":"Nature Publishing Group","title":"Screen time, adiposity and cardiometabolic markers: Mediation by physical activity, not snacking, among 11-year-old children","type":"article-journal","volume":"38"},"uris":["http://www.mendeley.com/documents/?uuid=e283b1ac-501a-4e2b-b125-4d6afe57e94e","http://www.mendeley.com/documents/?uuid=52b8dd32-4196-4d7f-8bcb-a070f76ee6b1"]}],"mendeley":{"formattedCitation":"(Berentzen et al., 2014; Venetsanou et al., 2019; Walsh et al., 2018)","plainTextFormattedCitation":"(Berentzen et al., 2014; Venetsanou et al., 2019; Walsh et al., 2018)","previouslyFormattedCitation":"(Berentzen et al., 2014; Venetsanou et al., 2019; Walsh et al., 2018)"},"properties":{"noteIndex":0},"schema":"https://github.com/citation-style-language/schema/raw/master/csl-citation.json"}</w:instrText>
      </w:r>
      <w:r w:rsidR="00F72821" w:rsidRPr="00D875EC">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Berentzen et al., 2014; Venetsanou et al., 2019; Walsh et al., 2018)</w:t>
      </w:r>
      <w:r w:rsidR="00F72821" w:rsidRPr="00D875EC">
        <w:rPr>
          <w:rFonts w:ascii="Times New Roman" w:hAnsi="Times New Roman" w:cs="Times New Roman"/>
          <w:sz w:val="24"/>
          <w:szCs w:val="24"/>
          <w:lang w:val="en-GB"/>
        </w:rPr>
        <w:fldChar w:fldCharType="end"/>
      </w:r>
      <w:r w:rsidR="00821A93" w:rsidRPr="00D875EC">
        <w:rPr>
          <w:rFonts w:ascii="Times New Roman" w:hAnsi="Times New Roman" w:cs="Times New Roman"/>
          <w:sz w:val="24"/>
          <w:szCs w:val="24"/>
          <w:lang w:val="en-GB"/>
        </w:rPr>
        <w:t xml:space="preserve">. </w:t>
      </w:r>
      <w:r w:rsidR="00972D67" w:rsidRPr="00D875EC">
        <w:rPr>
          <w:rFonts w:ascii="Times New Roman" w:hAnsi="Times New Roman" w:cs="Times New Roman"/>
          <w:sz w:val="24"/>
          <w:szCs w:val="24"/>
          <w:lang w:val="en-GB"/>
        </w:rPr>
        <w:t xml:space="preserve">Figure </w:t>
      </w:r>
      <w:r w:rsidR="00535231" w:rsidRPr="00D875EC">
        <w:rPr>
          <w:rFonts w:ascii="Times New Roman" w:hAnsi="Times New Roman" w:cs="Times New Roman"/>
          <w:sz w:val="24"/>
          <w:szCs w:val="24"/>
          <w:lang w:val="en-GB"/>
        </w:rPr>
        <w:t>I</w:t>
      </w:r>
      <w:r w:rsidR="00972D67" w:rsidRPr="00D875EC">
        <w:rPr>
          <w:rFonts w:ascii="Times New Roman" w:hAnsi="Times New Roman" w:cs="Times New Roman"/>
          <w:sz w:val="24"/>
          <w:szCs w:val="24"/>
          <w:lang w:val="en-GB"/>
        </w:rPr>
        <w:t xml:space="preserve"> summarises </w:t>
      </w:r>
      <w:r w:rsidR="00B6647D" w:rsidRPr="00D875EC">
        <w:rPr>
          <w:rFonts w:ascii="Times New Roman" w:hAnsi="Times New Roman" w:cs="Times New Roman"/>
          <w:sz w:val="24"/>
          <w:szCs w:val="24"/>
          <w:lang w:val="en-GB"/>
        </w:rPr>
        <w:t>potential health-related consequences of COVID-19 lockdown in children, which could be exacerbated with the course of time</w:t>
      </w:r>
      <w:r w:rsidR="001830B7" w:rsidRPr="00D875EC">
        <w:rPr>
          <w:rFonts w:ascii="Times New Roman" w:hAnsi="Times New Roman" w:cs="Times New Roman"/>
          <w:sz w:val="24"/>
          <w:szCs w:val="24"/>
          <w:lang w:val="en-GB"/>
        </w:rPr>
        <w:t xml:space="preserve">, whereas Figure II illustrates a loop diagram highlighting the main associations among the identified health-related components according to the literature search. </w:t>
      </w:r>
      <w:r w:rsidR="00513342" w:rsidRPr="00D875EC">
        <w:rPr>
          <w:rFonts w:ascii="Times New Roman" w:hAnsi="Times New Roman" w:cs="Times New Roman"/>
          <w:sz w:val="24"/>
          <w:szCs w:val="24"/>
          <w:lang w:val="en-GB"/>
        </w:rPr>
        <w:t>Only with the end of this pandemic, we will be able to estimate the real impact of this novel situation among children</w:t>
      </w:r>
      <w:r w:rsidR="00EF7949" w:rsidRPr="00D875EC">
        <w:rPr>
          <w:rFonts w:ascii="Times New Roman" w:hAnsi="Times New Roman" w:cs="Times New Roman"/>
          <w:sz w:val="24"/>
          <w:szCs w:val="24"/>
          <w:lang w:val="en-GB"/>
        </w:rPr>
        <w:t xml:space="preserve"> and to prevent potential health damage in similar situations to come</w:t>
      </w:r>
      <w:r w:rsidR="001419F9" w:rsidRPr="00D875EC">
        <w:rPr>
          <w:rFonts w:ascii="Times New Roman" w:hAnsi="Times New Roman" w:cs="Times New Roman"/>
          <w:sz w:val="24"/>
          <w:szCs w:val="24"/>
          <w:lang w:val="en-GB"/>
        </w:rPr>
        <w:t>.</w:t>
      </w:r>
      <w:r w:rsidR="003F0375">
        <w:rPr>
          <w:rFonts w:ascii="Times New Roman" w:hAnsi="Times New Roman" w:cs="Times New Roman"/>
          <w:sz w:val="24"/>
          <w:szCs w:val="24"/>
          <w:lang w:val="en-GB"/>
        </w:rPr>
        <w:t xml:space="preserve"> </w:t>
      </w:r>
      <w:r w:rsidR="001419F9" w:rsidRPr="00D875EC">
        <w:rPr>
          <w:rFonts w:ascii="Times New Roman" w:hAnsi="Times New Roman" w:cs="Times New Roman"/>
          <w:sz w:val="24"/>
          <w:szCs w:val="24"/>
          <w:lang w:val="en-GB"/>
        </w:rPr>
        <w:t xml:space="preserve">For that to happen, </w:t>
      </w:r>
      <w:r w:rsidR="008D48BA" w:rsidRPr="00D875EC">
        <w:rPr>
          <w:rFonts w:ascii="Times New Roman" w:hAnsi="Times New Roman" w:cs="Times New Roman"/>
          <w:sz w:val="24"/>
          <w:szCs w:val="24"/>
          <w:lang w:val="en-GB"/>
        </w:rPr>
        <w:t xml:space="preserve">longitudinal research in collaboration with both families and schools </w:t>
      </w:r>
      <w:r w:rsidR="00EF7949" w:rsidRPr="00D875EC">
        <w:rPr>
          <w:rFonts w:ascii="Times New Roman" w:hAnsi="Times New Roman" w:cs="Times New Roman"/>
          <w:sz w:val="24"/>
          <w:szCs w:val="24"/>
          <w:lang w:val="en-GB"/>
        </w:rPr>
        <w:t>should be</w:t>
      </w:r>
      <w:r w:rsidR="008D48BA" w:rsidRPr="00D875EC">
        <w:rPr>
          <w:rFonts w:ascii="Times New Roman" w:hAnsi="Times New Roman" w:cs="Times New Roman"/>
          <w:sz w:val="24"/>
          <w:szCs w:val="24"/>
          <w:lang w:val="en-GB"/>
        </w:rPr>
        <w:t xml:space="preserve"> further</w:t>
      </w:r>
      <w:r w:rsidR="00EF7949" w:rsidRPr="00D875EC">
        <w:rPr>
          <w:rFonts w:ascii="Times New Roman" w:hAnsi="Times New Roman" w:cs="Times New Roman"/>
          <w:sz w:val="24"/>
          <w:szCs w:val="24"/>
          <w:lang w:val="en-GB"/>
        </w:rPr>
        <w:t xml:space="preserve"> required and </w:t>
      </w:r>
      <w:r w:rsidR="00A601E1">
        <w:rPr>
          <w:rFonts w:ascii="Times New Roman" w:hAnsi="Times New Roman" w:cs="Times New Roman"/>
          <w:sz w:val="24"/>
          <w:szCs w:val="24"/>
          <w:lang w:val="en-GB"/>
        </w:rPr>
        <w:t xml:space="preserve">both community and </w:t>
      </w:r>
      <w:r w:rsidR="00EF7949" w:rsidRPr="00D875EC">
        <w:rPr>
          <w:rFonts w:ascii="Times New Roman" w:hAnsi="Times New Roman" w:cs="Times New Roman"/>
          <w:sz w:val="24"/>
          <w:szCs w:val="24"/>
          <w:lang w:val="en-GB"/>
        </w:rPr>
        <w:t xml:space="preserve">family-friendly policies revised. </w:t>
      </w:r>
      <w:r w:rsidR="00506EFA" w:rsidRPr="00506EFA">
        <w:rPr>
          <w:rFonts w:ascii="Times New Roman" w:hAnsi="Times New Roman" w:cs="Times New Roman"/>
          <w:sz w:val="24"/>
          <w:szCs w:val="24"/>
          <w:lang w:val="en-GB"/>
        </w:rPr>
        <w:t>As observed in prior researc</w:t>
      </w:r>
      <w:r w:rsidR="00506EFA">
        <w:rPr>
          <w:rFonts w:ascii="Times New Roman" w:hAnsi="Times New Roman" w:cs="Times New Roman"/>
          <w:sz w:val="24"/>
          <w:szCs w:val="24"/>
          <w:lang w:val="en-GB"/>
        </w:rPr>
        <w:t xml:space="preserve">h, both family support and </w:t>
      </w:r>
      <w:r w:rsidR="00506EFA" w:rsidRPr="00506EFA">
        <w:rPr>
          <w:rFonts w:ascii="Times New Roman" w:hAnsi="Times New Roman" w:cs="Times New Roman"/>
          <w:sz w:val="24"/>
          <w:szCs w:val="24"/>
          <w:lang w:val="en-GB"/>
        </w:rPr>
        <w:t>adequate access to community facilities are warranted since it could contribute to mitigate the potential worsen of health-related behaviors</w:t>
      </w:r>
      <w:r w:rsidR="00552BC0">
        <w:rPr>
          <w:rFonts w:ascii="Times New Roman" w:hAnsi="Times New Roman" w:cs="Times New Roman"/>
          <w:sz w:val="24"/>
          <w:szCs w:val="24"/>
          <w:lang w:val="en-GB"/>
        </w:rPr>
        <w:t xml:space="preserve"> </w:t>
      </w:r>
      <w:r w:rsidR="00506EFA">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1007/s11524-006-9055-4","ISBN":"1152400690554","ISSN":"10993460","abstract":"There is a need for innovative research on housing and health. In contrast to traditional disciplinary studies, which are sector-based, interdisciplinary and transdisciplinary contributions offer a broader approach. Interdisciplinary approaches highlight the difference between a biomedical model that often adopts a symptom-treatment interpretation of housing and health and a holistic or integrated model that combines biological, cultural, economic, political, psychological and social factors in a new way. This article illustrates the pertinence of interdisciplinary contributions to develop a more holistic understanding of housing density and how it can be interpreted to understand the complex relationship between housing conditions and health status. © 2006 The New York Academy of Medicine.","author":[{"dropping-particle":"","family":"Lawrence","given":"Roderick J.","non-dropping-particle":"","parse-names":false,"suffix":""}],"container-title":"Journal of Urban Health","id":"ITEM-1","issue":"3","issued":{"date-parts":[["2006"]]},"page":"540-549","title":"Housing and health: Beyond disciplinary confinement","type":"article-journal","volume":"83"},"uris":["http://www.mendeley.com/documents/?uuid=c89cf6fa-2e87-40c9-a717-29f9da928f5b"]},{"id":"ITEM-2","itemData":{"DOI":"10.1155/2015/546925","ISSN":"2090-0708","PMID":"25874123","abstract":"Parents play a critical role in developing and shaping their children’s physical activity (PA) and sedentary behaviours, particularly in the early years of life. The aim of this systematic review is to identify current literature investigating associations of parental influences with both PA and screen time in young children. This systematic review was conducted in November 2013 using 6 electronic databases covering research literature from January 1998 to November 2013. Thirty articles that met inclusion criteria were identified. These studies covered five important aspects of parenting: (1) parenting practices; (2) parents’ role modelling; (3) parental perceptions of children’s PA and screen viewing behaviours; (4) parental self-efficacy; and (5) general parenting style. Findings suggest that parents’ encouragement and support can increase children’s PA, and reducing parents’ own screen time can lead to decreased child screen time. Improving parenting practices, parental self-efficacy or changing parenting style may also be promising approaches to increasing PA time and decreasing screen time of young children.","author":[{"dropping-particle":"","family":"Xu","given":"Huilan","non-dropping-particle":"","parse-names":false,"suffix":""},{"dropping-particle":"","family":"Wen","given":"Li Ming","non-dropping-particle":"","parse-names":false,"suffix":""},{"dropping-particle":"","family":"Rissel","given":"Chris","non-dropping-particle":"","parse-names":false,"suffix":""}],"container-title":"Journal of Obesity","id":"ITEM-2","issued":{"date-parts":[["2015"]]},"page":"1-23","title":"Associations of Parental Influences with Physical Activity and Screen Time among Young Children: A Systematic Review","type":"article-journal","volume":"2015"},"uris":["http://www.mendeley.com/documents/?uuid=09d0727c-965f-4447-acb5-67fea4617d2f","http://www.mendeley.com/documents/?uuid=177b4f7f-3175-4f96-8e74-1a14b666ee7c"]}],"mendeley":{"formattedCitation":"(Lawrence, 2006; Xu et al., 2015)","plainTextFormattedCitation":"(Lawrence, 2006; Xu et al., 2015)","previouslyFormattedCitation":"(Lawrence, 2006; Xu et al., 2015)"},"properties":{"noteIndex":0},"schema":"https://github.com/citation-style-language/schema/raw/master/csl-citation.json"}</w:instrText>
      </w:r>
      <w:r w:rsidR="00506EFA">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awrence, 2006; Xu et al., 2015)</w:t>
      </w:r>
      <w:r w:rsidR="00506EFA">
        <w:rPr>
          <w:rFonts w:ascii="Times New Roman" w:hAnsi="Times New Roman" w:cs="Times New Roman"/>
          <w:sz w:val="24"/>
          <w:szCs w:val="24"/>
          <w:lang w:val="en-GB"/>
        </w:rPr>
        <w:fldChar w:fldCharType="end"/>
      </w:r>
      <w:r w:rsidR="00552BC0">
        <w:rPr>
          <w:rFonts w:ascii="Times New Roman" w:hAnsi="Times New Roman" w:cs="Times New Roman"/>
          <w:sz w:val="24"/>
          <w:szCs w:val="24"/>
          <w:lang w:val="en-GB"/>
        </w:rPr>
        <w:t>.</w:t>
      </w:r>
    </w:p>
    <w:p w14:paraId="398CD540" w14:textId="0795AE65" w:rsidR="007E634A" w:rsidRDefault="009327E1" w:rsidP="008B05A5">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Strengths</w:t>
      </w:r>
      <w:r w:rsidR="000706C2">
        <w:rPr>
          <w:rFonts w:ascii="Times New Roman" w:hAnsi="Times New Roman" w:cs="Times New Roman"/>
          <w:b/>
          <w:sz w:val="24"/>
          <w:szCs w:val="24"/>
          <w:lang w:val="en-GB"/>
        </w:rPr>
        <w:t xml:space="preserve"> and l</w:t>
      </w:r>
      <w:r w:rsidR="007E634A" w:rsidRPr="007A26BB">
        <w:rPr>
          <w:rFonts w:ascii="Times New Roman" w:hAnsi="Times New Roman" w:cs="Times New Roman"/>
          <w:b/>
          <w:sz w:val="24"/>
          <w:szCs w:val="24"/>
          <w:lang w:val="en-GB"/>
        </w:rPr>
        <w:t>imitations</w:t>
      </w:r>
    </w:p>
    <w:p w14:paraId="60F1D2D2" w14:textId="14501B88" w:rsidR="001D6D5A" w:rsidRPr="0056462D" w:rsidRDefault="000706C2" w:rsidP="008B05A5">
      <w:pPr>
        <w:spacing w:line="360" w:lineRule="auto"/>
        <w:jc w:val="both"/>
        <w:rPr>
          <w:rFonts w:ascii="Times New Roman" w:hAnsi="Times New Roman" w:cs="Times New Roman"/>
          <w:sz w:val="24"/>
          <w:szCs w:val="24"/>
          <w:lang w:val="en-GB"/>
        </w:rPr>
      </w:pPr>
      <w:r w:rsidRPr="007A26BB">
        <w:rPr>
          <w:rFonts w:ascii="Times New Roman" w:hAnsi="Times New Roman" w:cs="Times New Roman"/>
          <w:sz w:val="24"/>
          <w:szCs w:val="24"/>
          <w:lang w:val="en-GB"/>
        </w:rPr>
        <w:t>The main streng</w:t>
      </w:r>
      <w:r w:rsidRPr="0056462D">
        <w:rPr>
          <w:rFonts w:ascii="Times New Roman" w:hAnsi="Times New Roman" w:cs="Times New Roman"/>
          <w:sz w:val="24"/>
          <w:szCs w:val="24"/>
          <w:lang w:val="en-GB"/>
        </w:rPr>
        <w:t xml:space="preserve">th of our study is the search process </w:t>
      </w:r>
      <w:r>
        <w:rPr>
          <w:rFonts w:ascii="Times New Roman" w:hAnsi="Times New Roman" w:cs="Times New Roman"/>
          <w:sz w:val="24"/>
          <w:szCs w:val="24"/>
          <w:lang w:val="en-GB"/>
        </w:rPr>
        <w:t xml:space="preserve">carried out </w:t>
      </w:r>
      <w:r w:rsidRPr="0056462D">
        <w:rPr>
          <w:rFonts w:ascii="Times New Roman" w:hAnsi="Times New Roman" w:cs="Times New Roman"/>
          <w:sz w:val="24"/>
          <w:szCs w:val="24"/>
          <w:lang w:val="en-GB"/>
        </w:rPr>
        <w:t>through four</w:t>
      </w:r>
      <w:r>
        <w:rPr>
          <w:rFonts w:ascii="Times New Roman" w:hAnsi="Times New Roman" w:cs="Times New Roman"/>
          <w:sz w:val="24"/>
          <w:szCs w:val="24"/>
          <w:lang w:val="en-GB"/>
        </w:rPr>
        <w:t xml:space="preserve"> </w:t>
      </w:r>
      <w:r w:rsidR="009327E1">
        <w:rPr>
          <w:rFonts w:ascii="Times New Roman" w:hAnsi="Times New Roman" w:cs="Times New Roman"/>
          <w:sz w:val="24"/>
          <w:szCs w:val="24"/>
          <w:lang w:val="en-GB"/>
        </w:rPr>
        <w:t xml:space="preserve">large databases. </w:t>
      </w:r>
      <w:r w:rsidRPr="007A26BB">
        <w:rPr>
          <w:rFonts w:ascii="Times New Roman" w:hAnsi="Times New Roman" w:cs="Times New Roman"/>
          <w:sz w:val="24"/>
          <w:szCs w:val="24"/>
          <w:lang w:val="en-GB"/>
        </w:rPr>
        <w:t xml:space="preserve">However, interpretations of the findings of this study should be made in the light of several limitations. </w:t>
      </w:r>
      <w:r w:rsidR="009327E1">
        <w:rPr>
          <w:rFonts w:ascii="Times New Roman" w:hAnsi="Times New Roman" w:cs="Times New Roman"/>
          <w:sz w:val="24"/>
          <w:szCs w:val="24"/>
          <w:lang w:val="en-GB"/>
        </w:rPr>
        <w:t xml:space="preserve">First, </w:t>
      </w:r>
      <w:r w:rsidR="006B25B5">
        <w:rPr>
          <w:rFonts w:ascii="Times New Roman" w:hAnsi="Times New Roman" w:cs="Times New Roman"/>
          <w:sz w:val="24"/>
          <w:szCs w:val="24"/>
          <w:lang w:val="en-GB"/>
        </w:rPr>
        <w:t xml:space="preserve">the settings </w:t>
      </w:r>
      <w:r w:rsidR="006B25B5" w:rsidRPr="006B25B5">
        <w:rPr>
          <w:rFonts w:ascii="Times New Roman" w:hAnsi="Times New Roman" w:cs="Times New Roman"/>
          <w:sz w:val="24"/>
          <w:szCs w:val="24"/>
          <w:lang w:val="en-GB"/>
        </w:rPr>
        <w:t xml:space="preserve">where most of the revised studies took place are substantially different </w:t>
      </w:r>
      <w:r w:rsidR="00493F3D">
        <w:rPr>
          <w:rFonts w:ascii="Times New Roman" w:hAnsi="Times New Roman" w:cs="Times New Roman"/>
          <w:sz w:val="24"/>
          <w:szCs w:val="24"/>
          <w:lang w:val="en-GB"/>
        </w:rPr>
        <w:t xml:space="preserve">among them as well as </w:t>
      </w:r>
      <w:r w:rsidR="006B25B5" w:rsidRPr="006B25B5">
        <w:rPr>
          <w:rFonts w:ascii="Times New Roman" w:hAnsi="Times New Roman" w:cs="Times New Roman"/>
          <w:sz w:val="24"/>
          <w:szCs w:val="24"/>
          <w:lang w:val="en-GB"/>
        </w:rPr>
        <w:t>from the unprecedented Covid-19 pandemic we are living.</w:t>
      </w:r>
      <w:r w:rsidR="006B25B5">
        <w:rPr>
          <w:rFonts w:ascii="Times New Roman" w:hAnsi="Times New Roman" w:cs="Times New Roman"/>
          <w:sz w:val="24"/>
          <w:szCs w:val="24"/>
          <w:lang w:val="en-GB"/>
        </w:rPr>
        <w:t xml:space="preserve"> This fact </w:t>
      </w:r>
      <w:r w:rsidR="006B25B5" w:rsidRPr="006B25B5">
        <w:rPr>
          <w:rFonts w:ascii="Times New Roman" w:hAnsi="Times New Roman" w:cs="Times New Roman"/>
          <w:sz w:val="24"/>
          <w:szCs w:val="24"/>
          <w:lang w:val="en-GB"/>
        </w:rPr>
        <w:t xml:space="preserve">hampers generalizations or comparisons </w:t>
      </w:r>
      <w:r w:rsidR="00161E0A">
        <w:rPr>
          <w:rFonts w:ascii="Times New Roman" w:hAnsi="Times New Roman" w:cs="Times New Roman"/>
          <w:sz w:val="24"/>
          <w:szCs w:val="24"/>
          <w:lang w:val="en-GB"/>
        </w:rPr>
        <w:t xml:space="preserve">of </w:t>
      </w:r>
      <w:r w:rsidR="006B25B5" w:rsidRPr="006B25B5">
        <w:rPr>
          <w:rFonts w:ascii="Times New Roman" w:hAnsi="Times New Roman" w:cs="Times New Roman"/>
          <w:sz w:val="24"/>
          <w:szCs w:val="24"/>
          <w:lang w:val="en-GB"/>
        </w:rPr>
        <w:t>the current situation</w:t>
      </w:r>
      <w:r w:rsidR="00EF0FBA">
        <w:rPr>
          <w:rFonts w:ascii="Times New Roman" w:hAnsi="Times New Roman" w:cs="Times New Roman"/>
          <w:sz w:val="24"/>
          <w:szCs w:val="24"/>
          <w:lang w:val="en-GB"/>
        </w:rPr>
        <w:t xml:space="preserve"> with that</w:t>
      </w:r>
      <w:r w:rsidR="00161E0A">
        <w:rPr>
          <w:rFonts w:ascii="Times New Roman" w:hAnsi="Times New Roman" w:cs="Times New Roman"/>
          <w:sz w:val="24"/>
          <w:szCs w:val="24"/>
          <w:lang w:val="en-GB"/>
        </w:rPr>
        <w:t xml:space="preserve"> from the examined research. Second, the review of the research was conducted using the available evidence to date thus it is quite likely that further studies will be published showing a better picture of the current situation; a case in point of a preliminary attempt is a recent study involving Spanish children whose health-related habits (i.e. physical activity, eating habits, and screen</w:t>
      </w:r>
      <w:r w:rsidR="00EF0FBA">
        <w:rPr>
          <w:rFonts w:ascii="Times New Roman" w:hAnsi="Times New Roman" w:cs="Times New Roman"/>
          <w:sz w:val="24"/>
          <w:szCs w:val="24"/>
          <w:lang w:val="en-GB"/>
        </w:rPr>
        <w:t xml:space="preserve"> exposure) worsen during the Spanish Covid-19 strict confinement phase </w:t>
      </w:r>
      <w:r w:rsidR="00EF0FBA">
        <w:rPr>
          <w:rFonts w:ascii="Times New Roman" w:hAnsi="Times New Roman" w:cs="Times New Roman"/>
          <w:sz w:val="24"/>
          <w:szCs w:val="24"/>
          <w:lang w:val="en-GB"/>
        </w:rPr>
        <w:fldChar w:fldCharType="begin" w:fldLock="1"/>
      </w:r>
      <w:r w:rsidR="00D83142">
        <w:rPr>
          <w:rFonts w:ascii="Times New Roman" w:hAnsi="Times New Roman" w:cs="Times New Roman"/>
          <w:sz w:val="24"/>
          <w:szCs w:val="24"/>
          <w:lang w:val="en-GB"/>
        </w:rPr>
        <w:instrText>ADDIN CSL_CITATION {"citationItems":[{"id":"ITEM-1","itemData":{"DOI":"10.3389/fped.2020.00573","ISSN":"2296-2360","author":[{"dropping-particle":"","family":"López-Bueno","given":"Rubén","non-dropping-particle":"","parse-names":false,"suffix":""},{"dropping-particle":"","family":"López-Sánchez","given":"Guillermo F.","non-dropping-particle":"","parse-names":false,"suffix":""},{"dropping-particle":"","family":"Casajús","given":"José A","non-dropping-particle":"","parse-names":false,"suffix":""},{"dropping-particle":"","family":"Calatayud","given":"Joaquín","non-dropping-particle":"","parse-names":false,"suffix":""},{"dropping-particle":"","family":"Gil-Salmerón","given":"Alejandro","non-dropping-particle":"","parse-names":false,"suffix":""},{"dropping-particle":"","family":"Grabovac","given":"Igor","non-dropping-particle":"","parse-names":false,"suffix":""},{"dropping-particle":"","family":"Tully","given":"Mark A","non-dropping-particle":"","parse-names":false,"suffix":""},{"dropping-particle":"","family":"Smith","given":"Lee","non-dropping-particle":"","parse-names":false,"suffix":""}],"container-title":"Frontiers in Pediatrics","id":"ITEM-1","issue":"September","issued":{"date-parts":[["2020","9"]]},"page":"1-11","title":"Health-Related Behaviors Among School-Aged Children and Adolescents During the Spanish Covid-19 Confinement","type":"article-journal","volume":"8"},"uris":["http://www.mendeley.com/documents/?uuid=ac46db24-6629-413e-b8dc-249b34f738f1","http://www.mendeley.com/documents/?uuid=d63f78e6-9757-4790-8483-f2c6d4922639"]}],"mendeley":{"formattedCitation":"(López-Bueno et al., 2020)","plainTextFormattedCitation":"(López-Bueno et al., 2020)","previouslyFormattedCitation":"(López-Bueno et al., 2020)"},"properties":{"noteIndex":0},"schema":"https://github.com/citation-style-language/schema/raw/master/csl-citation.json"}</w:instrText>
      </w:r>
      <w:r w:rsidR="00EF0FBA">
        <w:rPr>
          <w:rFonts w:ascii="Times New Roman" w:hAnsi="Times New Roman" w:cs="Times New Roman"/>
          <w:sz w:val="24"/>
          <w:szCs w:val="24"/>
          <w:lang w:val="en-GB"/>
        </w:rPr>
        <w:fldChar w:fldCharType="separate"/>
      </w:r>
      <w:r w:rsidR="00D83142" w:rsidRPr="00D83142">
        <w:rPr>
          <w:rFonts w:ascii="Times New Roman" w:hAnsi="Times New Roman" w:cs="Times New Roman"/>
          <w:noProof/>
          <w:sz w:val="24"/>
          <w:szCs w:val="24"/>
          <w:lang w:val="en-GB"/>
        </w:rPr>
        <w:t>(López-Bueno et al., 2020)</w:t>
      </w:r>
      <w:r w:rsidR="00EF0FBA">
        <w:rPr>
          <w:rFonts w:ascii="Times New Roman" w:hAnsi="Times New Roman" w:cs="Times New Roman"/>
          <w:sz w:val="24"/>
          <w:szCs w:val="24"/>
          <w:lang w:val="en-GB"/>
        </w:rPr>
        <w:fldChar w:fldCharType="end"/>
      </w:r>
      <w:r w:rsidR="00EF0FBA">
        <w:rPr>
          <w:rFonts w:ascii="Times New Roman" w:hAnsi="Times New Roman" w:cs="Times New Roman"/>
          <w:sz w:val="24"/>
          <w:szCs w:val="24"/>
          <w:lang w:val="en-GB"/>
        </w:rPr>
        <w:t xml:space="preserve">. </w:t>
      </w:r>
    </w:p>
    <w:p w14:paraId="0B8C79E1" w14:textId="1B2A7B64" w:rsidR="00A44103" w:rsidRPr="00D875EC" w:rsidRDefault="00A44103"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Conclusions</w:t>
      </w:r>
    </w:p>
    <w:p w14:paraId="11BA5F9F" w14:textId="439BAE1D" w:rsidR="00CD5964" w:rsidRDefault="006B6845"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lastRenderedPageBreak/>
        <w:t>This study provides an insight into the potential health</w:t>
      </w:r>
      <w:r w:rsidR="00CD5964" w:rsidRPr="00D875EC">
        <w:rPr>
          <w:rFonts w:ascii="Times New Roman" w:hAnsi="Times New Roman" w:cs="Times New Roman"/>
          <w:sz w:val="24"/>
          <w:szCs w:val="24"/>
          <w:lang w:val="en-GB"/>
        </w:rPr>
        <w:t xml:space="preserve">-related </w:t>
      </w:r>
      <w:r w:rsidRPr="00D875EC">
        <w:rPr>
          <w:rFonts w:ascii="Times New Roman" w:hAnsi="Times New Roman" w:cs="Times New Roman"/>
          <w:sz w:val="24"/>
          <w:szCs w:val="24"/>
          <w:lang w:val="en-GB"/>
        </w:rPr>
        <w:t xml:space="preserve">behaviors regarding children locked down due to COVID-19 pandemic. As a consequence of isolation, lack of both socio-affective and physical activity stimuli </w:t>
      </w:r>
      <w:r w:rsidR="00A439EB" w:rsidRPr="00D875EC">
        <w:rPr>
          <w:rFonts w:ascii="Times New Roman" w:hAnsi="Times New Roman" w:cs="Times New Roman"/>
          <w:sz w:val="24"/>
          <w:szCs w:val="24"/>
          <w:lang w:val="en-GB"/>
        </w:rPr>
        <w:t>emerge as two of the main concerns, particularly in socio-economic deprived children, although both issues c</w:t>
      </w:r>
      <w:r w:rsidR="00502C24" w:rsidRPr="00D875EC">
        <w:rPr>
          <w:rFonts w:ascii="Times New Roman" w:hAnsi="Times New Roman" w:cs="Times New Roman"/>
          <w:sz w:val="24"/>
          <w:szCs w:val="24"/>
          <w:lang w:val="en-GB"/>
        </w:rPr>
        <w:t xml:space="preserve">ould be mitigated with </w:t>
      </w:r>
      <w:r w:rsidR="00CD5964" w:rsidRPr="00D875EC">
        <w:rPr>
          <w:rFonts w:ascii="Times New Roman" w:hAnsi="Times New Roman" w:cs="Times New Roman"/>
          <w:sz w:val="24"/>
          <w:szCs w:val="24"/>
          <w:lang w:val="en-GB"/>
        </w:rPr>
        <w:t>either adequate parental or community guidance or</w:t>
      </w:r>
      <w:r w:rsidR="00A439EB" w:rsidRPr="00D875EC">
        <w:rPr>
          <w:rFonts w:ascii="Times New Roman" w:hAnsi="Times New Roman" w:cs="Times New Roman"/>
          <w:sz w:val="24"/>
          <w:szCs w:val="24"/>
          <w:lang w:val="en-GB"/>
        </w:rPr>
        <w:t xml:space="preserve"> support. </w:t>
      </w:r>
      <w:r w:rsidR="008D48BA" w:rsidRPr="00D875EC">
        <w:rPr>
          <w:rFonts w:ascii="Times New Roman" w:hAnsi="Times New Roman" w:cs="Times New Roman"/>
          <w:sz w:val="24"/>
          <w:szCs w:val="24"/>
          <w:lang w:val="en-GB"/>
        </w:rPr>
        <w:t xml:space="preserve">The maintenance of a regular timetable </w:t>
      </w:r>
      <w:r w:rsidR="007F5E8F" w:rsidRPr="00D875EC">
        <w:rPr>
          <w:rFonts w:ascii="Times New Roman" w:hAnsi="Times New Roman" w:cs="Times New Roman"/>
          <w:sz w:val="24"/>
          <w:szCs w:val="24"/>
          <w:lang w:val="en-GB"/>
        </w:rPr>
        <w:t xml:space="preserve">and the referral parents following healthy habits </w:t>
      </w:r>
      <w:r w:rsidR="004B7E81" w:rsidRPr="00D875EC">
        <w:rPr>
          <w:rFonts w:ascii="Times New Roman" w:hAnsi="Times New Roman" w:cs="Times New Roman"/>
          <w:sz w:val="24"/>
          <w:szCs w:val="24"/>
          <w:lang w:val="en-GB"/>
        </w:rPr>
        <w:t>have</w:t>
      </w:r>
      <w:r w:rsidR="007F5E8F" w:rsidRPr="00D875EC">
        <w:rPr>
          <w:rFonts w:ascii="Times New Roman" w:hAnsi="Times New Roman" w:cs="Times New Roman"/>
          <w:sz w:val="24"/>
          <w:szCs w:val="24"/>
          <w:lang w:val="en-GB"/>
        </w:rPr>
        <w:t xml:space="preserve"> </w:t>
      </w:r>
      <w:r w:rsidR="004B7E81" w:rsidRPr="00D875EC">
        <w:rPr>
          <w:rFonts w:ascii="Times New Roman" w:hAnsi="Times New Roman" w:cs="Times New Roman"/>
          <w:sz w:val="24"/>
          <w:szCs w:val="24"/>
          <w:lang w:val="en-GB"/>
        </w:rPr>
        <w:t xml:space="preserve">been remarked as </w:t>
      </w:r>
      <w:r w:rsidR="007F5E8F" w:rsidRPr="00D875EC">
        <w:rPr>
          <w:rFonts w:ascii="Times New Roman" w:hAnsi="Times New Roman" w:cs="Times New Roman"/>
          <w:sz w:val="24"/>
          <w:szCs w:val="24"/>
          <w:lang w:val="en-GB"/>
        </w:rPr>
        <w:t xml:space="preserve">effective </w:t>
      </w:r>
      <w:r w:rsidR="004B7E81" w:rsidRPr="00D875EC">
        <w:rPr>
          <w:rFonts w:ascii="Times New Roman" w:hAnsi="Times New Roman" w:cs="Times New Roman"/>
          <w:sz w:val="24"/>
          <w:szCs w:val="24"/>
          <w:lang w:val="en-GB"/>
        </w:rPr>
        <w:t>strategies</w:t>
      </w:r>
      <w:r w:rsidR="007F5E8F" w:rsidRPr="00D875EC">
        <w:rPr>
          <w:rFonts w:ascii="Times New Roman" w:hAnsi="Times New Roman" w:cs="Times New Roman"/>
          <w:sz w:val="24"/>
          <w:szCs w:val="24"/>
          <w:lang w:val="en-GB"/>
        </w:rPr>
        <w:t xml:space="preserve"> to minimize potential health damage</w:t>
      </w:r>
      <w:r w:rsidR="004B7E81" w:rsidRPr="00D875EC">
        <w:rPr>
          <w:rFonts w:ascii="Times New Roman" w:hAnsi="Times New Roman" w:cs="Times New Roman"/>
          <w:sz w:val="24"/>
          <w:szCs w:val="24"/>
          <w:lang w:val="en-GB"/>
        </w:rPr>
        <w:t xml:space="preserve"> in isolated children. </w:t>
      </w:r>
    </w:p>
    <w:p w14:paraId="0146497A" w14:textId="681976EC" w:rsidR="006D6DF6" w:rsidRPr="006D6DF6" w:rsidRDefault="006D6DF6" w:rsidP="008B05A5">
      <w:pPr>
        <w:spacing w:line="360" w:lineRule="auto"/>
        <w:jc w:val="both"/>
        <w:rPr>
          <w:rFonts w:ascii="Times New Roman" w:hAnsi="Times New Roman" w:cs="Times New Roman"/>
          <w:b/>
          <w:sz w:val="24"/>
          <w:szCs w:val="24"/>
          <w:lang w:val="en-GB"/>
        </w:rPr>
      </w:pPr>
      <w:r w:rsidRPr="006D6DF6">
        <w:rPr>
          <w:rFonts w:ascii="Times New Roman" w:hAnsi="Times New Roman" w:cs="Times New Roman"/>
          <w:b/>
          <w:sz w:val="24"/>
          <w:szCs w:val="24"/>
          <w:lang w:val="en-GB"/>
        </w:rPr>
        <w:t>Funding</w:t>
      </w:r>
    </w:p>
    <w:p w14:paraId="007D75B6" w14:textId="44AA5EF8" w:rsidR="006D6DF6" w:rsidRPr="00D875EC" w:rsidRDefault="006D6DF6" w:rsidP="006D6DF6">
      <w:pPr>
        <w:spacing w:line="360" w:lineRule="auto"/>
        <w:jc w:val="both"/>
        <w:rPr>
          <w:rFonts w:ascii="Times New Roman" w:hAnsi="Times New Roman" w:cs="Times New Roman"/>
          <w:sz w:val="24"/>
          <w:szCs w:val="24"/>
          <w:lang w:val="en-GB"/>
        </w:rPr>
      </w:pPr>
      <w:r w:rsidRPr="006D6DF6">
        <w:rPr>
          <w:rFonts w:ascii="Times New Roman" w:hAnsi="Times New Roman" w:cs="Times New Roman"/>
          <w:sz w:val="24"/>
          <w:szCs w:val="24"/>
          <w:lang w:val="en-GB"/>
        </w:rPr>
        <w:t>This research did not receive any specific grant from funding agencies in the public, commercial,</w:t>
      </w:r>
      <w:r>
        <w:rPr>
          <w:rFonts w:ascii="Times New Roman" w:hAnsi="Times New Roman" w:cs="Times New Roman"/>
          <w:sz w:val="24"/>
          <w:szCs w:val="24"/>
          <w:lang w:val="en-GB"/>
        </w:rPr>
        <w:t xml:space="preserve"> or </w:t>
      </w:r>
      <w:r w:rsidRPr="006D6DF6">
        <w:rPr>
          <w:rFonts w:ascii="Times New Roman" w:hAnsi="Times New Roman" w:cs="Times New Roman"/>
          <w:sz w:val="24"/>
          <w:szCs w:val="24"/>
          <w:lang w:val="en-GB"/>
        </w:rPr>
        <w:t>not-for-profit sectors.</w:t>
      </w:r>
    </w:p>
    <w:p w14:paraId="46735D96" w14:textId="4CEE01B9" w:rsidR="005B5B02" w:rsidRDefault="00816AED" w:rsidP="008B05A5">
      <w:pPr>
        <w:spacing w:line="360" w:lineRule="auto"/>
        <w:jc w:val="both"/>
        <w:rPr>
          <w:rFonts w:ascii="Times New Roman" w:hAnsi="Times New Roman" w:cs="Times New Roman"/>
          <w:b/>
          <w:sz w:val="24"/>
          <w:szCs w:val="24"/>
          <w:lang w:val="en-GB"/>
        </w:rPr>
      </w:pPr>
      <w:r w:rsidRPr="007A26BB">
        <w:rPr>
          <w:rFonts w:ascii="Times New Roman" w:hAnsi="Times New Roman" w:cs="Times New Roman"/>
          <w:b/>
          <w:sz w:val="24"/>
          <w:szCs w:val="24"/>
          <w:lang w:val="en-GB"/>
        </w:rPr>
        <w:t>Conflict of interest</w:t>
      </w:r>
    </w:p>
    <w:p w14:paraId="61C50553" w14:textId="2D1C456C" w:rsidR="00816AED" w:rsidRDefault="00816AED" w:rsidP="008B05A5">
      <w:pPr>
        <w:spacing w:line="360" w:lineRule="auto"/>
        <w:jc w:val="both"/>
        <w:rPr>
          <w:rFonts w:ascii="Times New Roman" w:hAnsi="Times New Roman" w:cs="Times New Roman"/>
          <w:sz w:val="24"/>
          <w:szCs w:val="24"/>
          <w:lang w:val="en-GB"/>
        </w:rPr>
      </w:pPr>
      <w:r w:rsidRPr="007A26BB">
        <w:rPr>
          <w:rFonts w:ascii="Times New Roman" w:hAnsi="Times New Roman" w:cs="Times New Roman"/>
          <w:sz w:val="24"/>
          <w:szCs w:val="24"/>
          <w:lang w:val="en-GB"/>
        </w:rPr>
        <w:t xml:space="preserve">The authors declare that there are no conflict of interest. </w:t>
      </w:r>
    </w:p>
    <w:p w14:paraId="30A0094A" w14:textId="5843AA07" w:rsidR="00816AED" w:rsidRDefault="00816AED" w:rsidP="008B05A5">
      <w:pPr>
        <w:spacing w:line="360" w:lineRule="auto"/>
        <w:jc w:val="both"/>
        <w:rPr>
          <w:rFonts w:ascii="Times New Roman" w:hAnsi="Times New Roman" w:cs="Times New Roman"/>
          <w:b/>
          <w:sz w:val="24"/>
          <w:szCs w:val="24"/>
          <w:lang w:val="en-GB"/>
        </w:rPr>
      </w:pPr>
      <w:r w:rsidRPr="00816AED">
        <w:rPr>
          <w:rFonts w:ascii="Times New Roman" w:hAnsi="Times New Roman" w:cs="Times New Roman"/>
          <w:b/>
          <w:sz w:val="24"/>
          <w:szCs w:val="24"/>
          <w:lang w:val="en-GB"/>
        </w:rPr>
        <w:t>Authors’</w:t>
      </w:r>
      <w:r w:rsidRPr="007A26BB">
        <w:rPr>
          <w:rFonts w:ascii="Times New Roman" w:hAnsi="Times New Roman" w:cs="Times New Roman"/>
          <w:b/>
          <w:sz w:val="24"/>
          <w:szCs w:val="24"/>
          <w:lang w:val="en-GB"/>
        </w:rPr>
        <w:t xml:space="preserve"> contribution</w:t>
      </w:r>
    </w:p>
    <w:p w14:paraId="0C596549" w14:textId="1F5B9B09" w:rsidR="00816AED" w:rsidRPr="007A26BB" w:rsidRDefault="00816AED" w:rsidP="008B05A5">
      <w:pPr>
        <w:spacing w:line="360" w:lineRule="auto"/>
        <w:jc w:val="both"/>
        <w:rPr>
          <w:rFonts w:ascii="Times New Roman" w:hAnsi="Times New Roman" w:cs="Times New Roman"/>
          <w:sz w:val="24"/>
          <w:szCs w:val="24"/>
          <w:lang w:val="en-GB"/>
        </w:rPr>
      </w:pPr>
      <w:r w:rsidRPr="007A26BB">
        <w:rPr>
          <w:rFonts w:ascii="Times New Roman" w:hAnsi="Times New Roman" w:cs="Times New Roman"/>
          <w:sz w:val="24"/>
          <w:szCs w:val="24"/>
          <w:lang w:val="en-GB"/>
        </w:rPr>
        <w:t xml:space="preserve">RL-B and LS were responsible for the conception and design. All authors analyzed and interpreted the </w:t>
      </w:r>
      <w:r>
        <w:rPr>
          <w:rFonts w:ascii="Times New Roman" w:hAnsi="Times New Roman" w:cs="Times New Roman"/>
          <w:sz w:val="24"/>
          <w:szCs w:val="24"/>
          <w:lang w:val="en-GB"/>
        </w:rPr>
        <w:t>included articles</w:t>
      </w:r>
      <w:r w:rsidRPr="007A26BB">
        <w:rPr>
          <w:rFonts w:ascii="Times New Roman" w:hAnsi="Times New Roman" w:cs="Times New Roman"/>
          <w:sz w:val="24"/>
          <w:szCs w:val="24"/>
          <w:lang w:val="en-GB"/>
        </w:rPr>
        <w:t xml:space="preserve"> and revised the </w:t>
      </w:r>
      <w:r>
        <w:rPr>
          <w:rFonts w:ascii="Times New Roman" w:hAnsi="Times New Roman" w:cs="Times New Roman"/>
          <w:sz w:val="24"/>
          <w:szCs w:val="24"/>
          <w:lang w:val="en-GB"/>
        </w:rPr>
        <w:t xml:space="preserve">present </w:t>
      </w:r>
      <w:r w:rsidRPr="007A26BB">
        <w:rPr>
          <w:rFonts w:ascii="Times New Roman" w:hAnsi="Times New Roman" w:cs="Times New Roman"/>
          <w:sz w:val="24"/>
          <w:szCs w:val="24"/>
          <w:lang w:val="en-GB"/>
        </w:rPr>
        <w:t>article for important intellectual content. RL-B drafted the article and is guarantor.</w:t>
      </w:r>
    </w:p>
    <w:p w14:paraId="6DBBA0E8" w14:textId="77777777" w:rsidR="0071330D" w:rsidRPr="00D875EC" w:rsidRDefault="0071330D"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sz w:val="24"/>
          <w:szCs w:val="24"/>
          <w:lang w:val="en-GB"/>
        </w:rPr>
        <w:t>References</w:t>
      </w:r>
    </w:p>
    <w:p w14:paraId="0DE729CC" w14:textId="603CE4C8" w:rsidR="00D83142" w:rsidRPr="007A26BB" w:rsidRDefault="008A2CA3"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875EC">
        <w:rPr>
          <w:rFonts w:ascii="Times New Roman" w:hAnsi="Times New Roman" w:cs="Times New Roman"/>
          <w:sz w:val="24"/>
          <w:szCs w:val="24"/>
          <w:lang w:val="en-GB"/>
        </w:rPr>
        <w:fldChar w:fldCharType="begin" w:fldLock="1"/>
      </w:r>
      <w:r w:rsidRPr="00D875EC">
        <w:rPr>
          <w:rFonts w:ascii="Times New Roman" w:hAnsi="Times New Roman" w:cs="Times New Roman"/>
          <w:sz w:val="24"/>
          <w:szCs w:val="24"/>
          <w:lang w:val="en-GB"/>
        </w:rPr>
        <w:instrText xml:space="preserve">ADDIN Mendeley Bibliography CSL_BIBLIOGRAPHY </w:instrText>
      </w:r>
      <w:r w:rsidRPr="00D875EC">
        <w:rPr>
          <w:rFonts w:ascii="Times New Roman" w:hAnsi="Times New Roman" w:cs="Times New Roman"/>
          <w:sz w:val="24"/>
          <w:szCs w:val="24"/>
          <w:lang w:val="en-GB"/>
        </w:rPr>
        <w:fldChar w:fldCharType="separate"/>
      </w:r>
      <w:r w:rsidR="00D83142" w:rsidRPr="007A26BB">
        <w:rPr>
          <w:rFonts w:ascii="Times New Roman" w:hAnsi="Times New Roman" w:cs="Times New Roman"/>
          <w:noProof/>
          <w:sz w:val="24"/>
          <w:szCs w:val="24"/>
          <w:lang w:val="en-US"/>
        </w:rPr>
        <w:t xml:space="preserve">Adamo, K.B., Wilson, S., Harvey, A.L.J., Grattan, K.P., Naylor, P.J., Temple, V.A., Goldfield, G.S., 2016. Does intervening in childcare settings impact fundamental movement skill development? Med. Sci. Sports Exerc. 48, 926–932. </w:t>
      </w:r>
      <w:r w:rsidR="00552BC0" w:rsidRPr="007A26BB">
        <w:rPr>
          <w:rFonts w:ascii="Times New Roman" w:hAnsi="Times New Roman" w:cs="Times New Roman"/>
          <w:noProof/>
          <w:sz w:val="24"/>
          <w:szCs w:val="24"/>
          <w:lang w:val="en-US"/>
        </w:rPr>
        <w:t>doi:</w:t>
      </w:r>
      <w:r w:rsidR="00D83142" w:rsidRPr="007A26BB">
        <w:rPr>
          <w:rFonts w:ascii="Times New Roman" w:hAnsi="Times New Roman" w:cs="Times New Roman"/>
          <w:noProof/>
          <w:sz w:val="24"/>
          <w:szCs w:val="24"/>
          <w:lang w:val="en-US"/>
        </w:rPr>
        <w:t>10.1249/MSS.0000000000000838</w:t>
      </w:r>
    </w:p>
    <w:p w14:paraId="783B3320" w14:textId="1B21A539"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Adank, A.M., Van Kann, D.H.H., Hoeboer, J.J.A.A., de Vries, S.I., Kremers, S.P.J., Vos, S.B., 2018. Investigating motor competence in association with sedentary behavior and physical activity in 7-to 11-year-old children. Int. J. Environ. Res. Public Health 15.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90/ijerph15112470</w:t>
      </w:r>
    </w:p>
    <w:p w14:paraId="12253F6D" w14:textId="74CC4A01"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Aires, L., Pratt, M., Lobelo, F., Santos, R.M., Santos, M.P., Mota, J., 2011. Associations of cardiorespiratory fitness in children and adolescents with physical activity, active commuting to school, and screen time. J. Phys. Act. Health 8 Suppl 2, 198–205.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23/jpah.8.s2.s198</w:t>
      </w:r>
    </w:p>
    <w:p w14:paraId="39FEE22F" w14:textId="5C40017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lastRenderedPageBreak/>
        <w:t xml:space="preserve">Alshamrani, H.A., Alloub, H., Burke, D., Offiah, A.C., 2019. Vitamin D intake, calcium intake and physical activity among children with wrist and ankle injuries and the association with fracture risk. Nutr. Health 25, 113–118.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77/0260106019826422</w:t>
      </w:r>
    </w:p>
    <w:p w14:paraId="0237F7A6" w14:textId="577C081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Andersen, K.L., Seliger, V., Rutenfranz, J., Nesset, T., 1980. Physical performance capacity of children in Norway. Eur. J. Appl. Physiol. Occup. Physiol. 45, 155–166.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7/bf00421323</w:t>
      </w:r>
    </w:p>
    <w:p w14:paraId="3824553A" w14:textId="4C4FEB2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Aparicio-Ugarriza, R., Mielgo-Ayuso, J., Ruiz, E., Ávila, J.M., Aranceta-Bartrina, J., Gil, Á., Ortega, R.M., Serra-Majem, L., Varela-Moreiras, G., González-Gross, M., 2020. Active commuting, physical activity, and sedentary behaviors in children and adolescents from spain: Findings from the ANIBES study. Int. J. Environ. Res. Public Health 17.</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90/ijerph17020668</w:t>
      </w:r>
    </w:p>
    <w:p w14:paraId="64E65535" w14:textId="30FDB806"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rPr>
      </w:pPr>
      <w:r w:rsidRPr="007A26BB">
        <w:rPr>
          <w:rFonts w:ascii="Times New Roman" w:hAnsi="Times New Roman" w:cs="Times New Roman"/>
          <w:noProof/>
          <w:sz w:val="24"/>
          <w:szCs w:val="24"/>
          <w:lang w:val="en-US"/>
        </w:rPr>
        <w:t xml:space="preserve">Assis, M.M. de, Leite, M.A., Côrtes, A.J., Carmo, A.S. do, Matozinhos, F.P., Cândido, A.P.C., Mendes, L.L., 2018. </w:t>
      </w:r>
      <w:r w:rsidRPr="00D83142">
        <w:rPr>
          <w:rFonts w:ascii="Times New Roman" w:hAnsi="Times New Roman" w:cs="Times New Roman"/>
          <w:noProof/>
          <w:sz w:val="24"/>
          <w:szCs w:val="24"/>
        </w:rPr>
        <w:t xml:space="preserve">Excesso De Peso, Ambiente Percebido E Privação Social: Um Estudo Da Percepção De Pais Ou Responsáveis. Rev. Paul. Pediatr. 36, 466–473. </w:t>
      </w:r>
      <w:r w:rsidR="00552BC0">
        <w:rPr>
          <w:rFonts w:ascii="Times New Roman" w:hAnsi="Times New Roman" w:cs="Times New Roman"/>
          <w:noProof/>
          <w:sz w:val="24"/>
          <w:szCs w:val="24"/>
        </w:rPr>
        <w:t>doi:</w:t>
      </w:r>
      <w:r w:rsidRPr="00D83142">
        <w:rPr>
          <w:rFonts w:ascii="Times New Roman" w:hAnsi="Times New Roman" w:cs="Times New Roman"/>
          <w:noProof/>
          <w:sz w:val="24"/>
          <w:szCs w:val="24"/>
        </w:rPr>
        <w:t>10.1590/1984-0462/;2018;36;4;00011</w:t>
      </w:r>
    </w:p>
    <w:p w14:paraId="735FB981" w14:textId="10898B2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83142">
        <w:rPr>
          <w:rFonts w:ascii="Times New Roman" w:hAnsi="Times New Roman" w:cs="Times New Roman"/>
          <w:noProof/>
          <w:sz w:val="24"/>
          <w:szCs w:val="24"/>
        </w:rPr>
        <w:t xml:space="preserve">Ávila-garcía, M., Femia-marzo, P., Huertas-delgado, F.J., Tercedor, P., 2020. </w:t>
      </w:r>
      <w:r w:rsidRPr="007A26BB">
        <w:rPr>
          <w:rFonts w:ascii="Times New Roman" w:hAnsi="Times New Roman" w:cs="Times New Roman"/>
          <w:noProof/>
          <w:sz w:val="24"/>
          <w:szCs w:val="24"/>
          <w:lang w:val="en-US"/>
        </w:rPr>
        <w:t xml:space="preserve">Bidirectional associations between objective physical activity and sleep patterns in spanish school children. Int. J. Environ. Res. Public Health 17.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90/ijerph17030710</w:t>
      </w:r>
    </w:p>
    <w:p w14:paraId="3A5C6F3E" w14:textId="07AB5FBC"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Ayton, A., Rasool, H., Cottrell, D., 2003. Deliberate self-harm in children and adolescents: Association with social deprivation. Eur. Child Adolesc. Psychiatry 12, 303–307.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7/s00787-003-0344-0</w:t>
      </w:r>
    </w:p>
    <w:p w14:paraId="07246E3A" w14:textId="5484749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Barton, J., Sandercock, G., Pretty, J., Wood, C., 2015. The effect of playground-and nature-based playtime interventions on physical activity and self-esteem in UK school children. Int. J. Environ. Health Res. 25, 196–206.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80/09603123.2014.915020</w:t>
      </w:r>
    </w:p>
    <w:p w14:paraId="1BA54C3D" w14:textId="787A38D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Belmon, L.S., van Stralen, M.M., Busch, V., Hamsen, I.A., Chinapaw, M.J.M., 2019. What are the determinants of children’s sleep behavior? A systematic review of longitudinal studies. Sleep Med. Rev. 43, 60–70.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smrv.2018.09.007</w:t>
      </w:r>
    </w:p>
    <w:p w14:paraId="2F6A773C" w14:textId="03E2BA51"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Berentzen, N.E., Smit, H.A., Van Rossem, L., Gehring, U., Kerkhof, M., Postma, D.S., Boshuizen, H.C., Wijga, A.H., 2014. Screen time, adiposity and cardiometabolic </w:t>
      </w:r>
      <w:r w:rsidRPr="007A26BB">
        <w:rPr>
          <w:rFonts w:ascii="Times New Roman" w:hAnsi="Times New Roman" w:cs="Times New Roman"/>
          <w:noProof/>
          <w:sz w:val="24"/>
          <w:szCs w:val="24"/>
          <w:lang w:val="en-US"/>
        </w:rPr>
        <w:lastRenderedPageBreak/>
        <w:t xml:space="preserve">markers: Mediation by physical activity, not snacking, among 11-year-old children. Int. J. Obes. 38, 1317–1323.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38/ijo.2014.110</w:t>
      </w:r>
    </w:p>
    <w:p w14:paraId="226CFFAE" w14:textId="2C1269CD"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Bick, J., Luyster, R., Fox, N.A., Zeanah, C.H., Nelson, C.A., 2017. Effects of early institutionalization on emotion processing in 12-year-old youth. Dev. Psychopathol. 29, 1749–1761.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7/S0954579417001377</w:t>
      </w:r>
    </w:p>
    <w:p w14:paraId="4A99899B" w14:textId="5971B609"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Brouwer, S.I., Küpers, L.K., Kors, L., Sijtsma, A., Sauer, P.J.J., Renders, C.M., Corpeleijn, E., 2018. Parental physical activity is associated with objectively measured physical activity in young children in a sex-specific manner: The GECKO Drenthe cohort. BMC Public Health 18, 1–10.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86/s12889-018-5883-x</w:t>
      </w:r>
    </w:p>
    <w:p w14:paraId="7F40DF83" w14:textId="7A616BEE"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Cardadeiro, G., Baptista, F., Rosati, N., Zymbal, V., Janz, K.F., Sardinha, L.B., 2014. Influence of physical activity and skeleton geometry on bone mass at the proximal femur in 10- to 12-year-old children - A longitudinal study. Osteoporos. Int. 25, 2035–2045.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7/s00198-014-2729-y</w:t>
      </w:r>
    </w:p>
    <w:p w14:paraId="76CBAD7B" w14:textId="0B7AFCB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Caspi, A., Harrington, H.L., Moffitt, T.E., Milne, B.J., Poulton, R., 2006. Socially isolated children 20 years later: Risk of cardiovascular disease. Arch. Pediatr. Adolesc. Med. 160, 805–811.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1/archpedi.160.8.805</w:t>
      </w:r>
    </w:p>
    <w:p w14:paraId="7ECB427D" w14:textId="47D6F8A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Caspi, A., Taylor, A., Moffitt, T.E., Plomin, R., 2000. Neighborhood deprivation affects children’s mental health: Environmental Risks Identified in a Genetic Design. Psychol. Sci. 11, 338–342.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11/1467-9280.00267</w:t>
      </w:r>
    </w:p>
    <w:p w14:paraId="56C2AA86" w14:textId="1D0E2C6F"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Collings, P.J., Wijndaele, K., Corder, K., Westgate, K., Ridgway, C.L., Sharp, S.J., Atkin, A.J., Stephen, A.M., Bamber, D., Goodyer, I., Brage, S., Ekelund, U., 2016. Objectively measured physical activity and longitudinal changes in adolescent body fatness: An observational cohort study. Pediatr. Obes. 11, 107–114.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11/ijpo.12031</w:t>
      </w:r>
    </w:p>
    <w:p w14:paraId="0514ACED" w14:textId="2A53C2A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Cowan, P.A., 2016. Social Isolation and Cognitive Development : Logical Operations and Role-Taking Abilities in Three Norwegian Social Settings </w:t>
      </w:r>
      <w:r w:rsidR="00552BC0" w:rsidRPr="007A26BB">
        <w:rPr>
          <w:rFonts w:ascii="Times New Roman" w:hAnsi="Times New Roman" w:cs="Times New Roman"/>
          <w:noProof/>
          <w:sz w:val="24"/>
          <w:szCs w:val="24"/>
          <w:lang w:val="en-US"/>
        </w:rPr>
        <w:t>Child Dev</w:t>
      </w:r>
      <w:r w:rsidR="00552BC0">
        <w:rPr>
          <w:rFonts w:ascii="Times New Roman" w:hAnsi="Times New Roman" w:cs="Times New Roman"/>
          <w:noProof/>
          <w:sz w:val="24"/>
          <w:szCs w:val="24"/>
          <w:lang w:val="en-US"/>
        </w:rPr>
        <w:t>.</w:t>
      </w:r>
      <w:r w:rsidR="00552BC0" w:rsidRPr="007A26BB">
        <w:rPr>
          <w:rFonts w:ascii="Times New Roman" w:hAnsi="Times New Roman" w:cs="Times New Roman"/>
          <w:noProof/>
          <w:sz w:val="24"/>
          <w:szCs w:val="24"/>
          <w:lang w:val="en-US"/>
        </w:rPr>
        <w:t xml:space="preserve"> </w:t>
      </w:r>
      <w:r w:rsidR="00552BC0">
        <w:rPr>
          <w:rFonts w:ascii="Times New Roman" w:hAnsi="Times New Roman" w:cs="Times New Roman"/>
          <w:noProof/>
          <w:sz w:val="24"/>
          <w:szCs w:val="24"/>
          <w:lang w:val="en-US"/>
        </w:rPr>
        <w:t xml:space="preserve">44, </w:t>
      </w:r>
      <w:r w:rsidRPr="007A26BB">
        <w:rPr>
          <w:rFonts w:ascii="Times New Roman" w:hAnsi="Times New Roman" w:cs="Times New Roman"/>
          <w:noProof/>
          <w:sz w:val="24"/>
          <w:szCs w:val="24"/>
          <w:lang w:val="en-US"/>
        </w:rPr>
        <w:t>630–641.</w:t>
      </w:r>
    </w:p>
    <w:p w14:paraId="053AB633" w14:textId="6A5F819E"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De Decker, E., De Craemer, M., De Bourdeaudhuij, I., Wijndaele, K., Duvinage, K., Koletzko, B., Grammatikaki, E., Iotova, V., Usheva, N., Fernández-Alvira, J.M., Zych, K., Manios, Y., Cardon, G., 2012. Influencing factors of screen time in preschool children: An exploration of parents’ perceptions through focus groups in six European countries. Obes. Rev. 13, 75–84.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11/j.1467-</w:t>
      </w:r>
      <w:r w:rsidRPr="007A26BB">
        <w:rPr>
          <w:rFonts w:ascii="Times New Roman" w:hAnsi="Times New Roman" w:cs="Times New Roman"/>
          <w:noProof/>
          <w:sz w:val="24"/>
          <w:szCs w:val="24"/>
          <w:lang w:val="en-US"/>
        </w:rPr>
        <w:lastRenderedPageBreak/>
        <w:t>789X.2011.00961.x</w:t>
      </w:r>
    </w:p>
    <w:p w14:paraId="386C7B8C" w14:textId="2D1681DF"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De Meester, F., Van Dyck, D., De Bourdeaudhuij, I., Deforche, B., Cardon, G., 2014. Changes in physical activity during the transition from primary to secondary school in Belgian children: What is the role of the school environment? BMC Public Health 14, 1–15.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86/1471-2458-14-261</w:t>
      </w:r>
    </w:p>
    <w:p w14:paraId="34CC8C77" w14:textId="53811A0F"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Di Gennaro, F., Pizzol, D., Marotta, C., Antunes, M., Racalbuto, V., Veronese, N., Smith, L., 2020. Coronavirus Diseases (COVID-19) Current Status and Future Perspectives: A Narrative Review. Int. J. Environ. Res. Public Health 17. </w:t>
      </w:r>
      <w:r w:rsidR="00552BC0"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90/ijerph17082690</w:t>
      </w:r>
    </w:p>
    <w:p w14:paraId="26358C92" w14:textId="1AD1875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Donin, A.S., Nightingale, C.M., Owen, C.G., Rudnicka, A.R., Cook, D.G., Whincup, P.H., 2018. Takeaway meal consumption and risk markers for coronary heart disease, type 2 diabetes and obesity in children aged 9-10 years: A cross-sectional study. Arch. Dis. Child. 103, 431–436.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36/archdischild-2017-312981</w:t>
      </w:r>
    </w:p>
    <w:p w14:paraId="6F5E809F" w14:textId="73410E6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Drury, S.S., Theall, K., Gleason, M.M., Smyke, A.T., De Vivo, I., Wong, J.Y.Y., Fox, N.A., Zeanah, C.H., Nelson, C.A., 2012. Telomere length and early severe social deprivation: Linking early adversity and cellular aging. Mol. Psychiatry 17, 719–727.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38/mp.2011.53</w:t>
      </w:r>
    </w:p>
    <w:p w14:paraId="17794DD3" w14:textId="21D29FC6"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Faulkner, G., Bassett-Gunter, R., White, L., Berry, T.R., Tremblay, M.S., 2018. Can The Moblees</w:t>
      </w:r>
      <w:r w:rsidRPr="007A26BB">
        <w:rPr>
          <w:rFonts w:ascii="Times New Roman" w:hAnsi="Times New Roman" w:cs="Times New Roman"/>
          <w:noProof/>
          <w:sz w:val="24"/>
          <w:szCs w:val="24"/>
          <w:vertAlign w:val="superscript"/>
          <w:lang w:val="en-US"/>
        </w:rPr>
        <w:t>TM</w:t>
      </w:r>
      <w:r w:rsidRPr="007A26BB">
        <w:rPr>
          <w:rFonts w:ascii="Times New Roman" w:hAnsi="Times New Roman" w:cs="Times New Roman"/>
          <w:noProof/>
          <w:sz w:val="24"/>
          <w:szCs w:val="24"/>
          <w:lang w:val="en-US"/>
        </w:rPr>
        <w:t xml:space="preserve"> Move Canadian Children? Investigating the Impact of a Television Program on Children’s Physical Activity. Front. Public Heal. 6, 1–8.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89/fpubh.2018.00206</w:t>
      </w:r>
    </w:p>
    <w:p w14:paraId="23AB4716" w14:textId="2848294D"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Floyd, M.F., Bocarro, J.N., Smith, W.R., Baran, P.K., Moore, R.C., Cosco, N.G., Edwards, M.B., Suau, L.J., Fang, K., 2011. Park-based physical activity among children and adolescents. Am. J. Prev. Med. 41, 258–265.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amepre.2011.04.013</w:t>
      </w:r>
    </w:p>
    <w:p w14:paraId="7CD2C9A4" w14:textId="7365358D"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Ford, T., Parker, C., Salim, J., Goodman, R., Logan, S., Henley, W., 2018. The relationship between exclusion from school and mental health: A secondary analysis of the British Child and Adolescent Mental Health Surveys 2004 and 2007. Psychol. Med. 48, 629–641.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7/S003329171700215X</w:t>
      </w:r>
    </w:p>
    <w:p w14:paraId="3D8E90B0" w14:textId="0CC46679"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Foweather, L., Knowles, Z., Ridgers, N.D., O’Dwyer, M. V., Foulkes, J.D., Stratton, G., 2015. Fundamental movement skills in relation to weekday and weekend physical activity in preschool children. J. Sci. Med. Sport 18, 691–696. </w:t>
      </w:r>
      <w:r w:rsidR="00863262" w:rsidRPr="007A26BB">
        <w:rPr>
          <w:rFonts w:ascii="Times New Roman" w:hAnsi="Times New Roman" w:cs="Times New Roman"/>
          <w:noProof/>
          <w:sz w:val="24"/>
          <w:szCs w:val="24"/>
          <w:lang w:val="en-US"/>
        </w:rPr>
        <w:lastRenderedPageBreak/>
        <w:t>doi:</w:t>
      </w:r>
      <w:r w:rsidRPr="007A26BB">
        <w:rPr>
          <w:rFonts w:ascii="Times New Roman" w:hAnsi="Times New Roman" w:cs="Times New Roman"/>
          <w:noProof/>
          <w:sz w:val="24"/>
          <w:szCs w:val="24"/>
          <w:lang w:val="en-US"/>
        </w:rPr>
        <w:t>10.1016/j.jsams.2014.09.014</w:t>
      </w:r>
    </w:p>
    <w:p w14:paraId="2151905F" w14:textId="659BFA5C"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rPr>
      </w:pPr>
      <w:r w:rsidRPr="007A26BB">
        <w:rPr>
          <w:rFonts w:ascii="Times New Roman" w:hAnsi="Times New Roman" w:cs="Times New Roman"/>
          <w:noProof/>
          <w:sz w:val="24"/>
          <w:szCs w:val="24"/>
          <w:lang w:val="en-US"/>
        </w:rPr>
        <w:t xml:space="preserve">Gaya, A.R., Silva, P., Martins, C., Gaya, A., Ribeiro, J.C., Mota, J., 2011. Association of leisure time physical activity and sports competition activities with high blood pressure levels: Study carried out in a sample of portuguese children and adolescents. </w:t>
      </w:r>
      <w:r w:rsidRPr="00D83142">
        <w:rPr>
          <w:rFonts w:ascii="Times New Roman" w:hAnsi="Times New Roman" w:cs="Times New Roman"/>
          <w:noProof/>
          <w:sz w:val="24"/>
          <w:szCs w:val="24"/>
        </w:rPr>
        <w:t xml:space="preserve">Child. Care. Health Dev. 37, 329–334. </w:t>
      </w:r>
      <w:r w:rsidR="00863262">
        <w:rPr>
          <w:rFonts w:ascii="Times New Roman" w:hAnsi="Times New Roman" w:cs="Times New Roman"/>
          <w:noProof/>
          <w:sz w:val="24"/>
          <w:szCs w:val="24"/>
        </w:rPr>
        <w:t>doi:</w:t>
      </w:r>
      <w:r w:rsidRPr="00D83142">
        <w:rPr>
          <w:rFonts w:ascii="Times New Roman" w:hAnsi="Times New Roman" w:cs="Times New Roman"/>
          <w:noProof/>
          <w:sz w:val="24"/>
          <w:szCs w:val="24"/>
        </w:rPr>
        <w:t>10.1111/j.1365-2214.2010.01179.x</w:t>
      </w:r>
    </w:p>
    <w:p w14:paraId="511C5D95" w14:textId="2BE0836D"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83142">
        <w:rPr>
          <w:rFonts w:ascii="Times New Roman" w:hAnsi="Times New Roman" w:cs="Times New Roman"/>
          <w:noProof/>
          <w:sz w:val="24"/>
          <w:szCs w:val="24"/>
        </w:rPr>
        <w:t xml:space="preserve">Grao-Cruces, A., Segura-Jiménez, V., Conde-Caveda, J., García-Cervantes, L., Martínez-Gómez, D., Keating, X.D., Castro-Piñero, J., 2019. </w:t>
      </w:r>
      <w:r w:rsidRPr="007A26BB">
        <w:rPr>
          <w:rFonts w:ascii="Times New Roman" w:hAnsi="Times New Roman" w:cs="Times New Roman"/>
          <w:noProof/>
          <w:sz w:val="24"/>
          <w:szCs w:val="24"/>
          <w:lang w:val="en-US"/>
        </w:rPr>
        <w:t xml:space="preserve">The Role of School in Helping Children and Adolescents Reach the Physical Activity Recommendations: The UP&amp;DOWN Study. J. Sch. Health 89, 612–618.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11/josh.12785</w:t>
      </w:r>
    </w:p>
    <w:p w14:paraId="483F0B80" w14:textId="5F1EA491"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Gu, X., Keller, M.J., Weiller-Abels, K.H., Zhang, T., 2018. The roles of physical activity and sedentary behavior on Hispanic children’s mental health: a motor skill perspective. Qual. Life Res. 27, 185–193.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7/s11136-017-1687-1</w:t>
      </w:r>
    </w:p>
    <w:p w14:paraId="35A8F655" w14:textId="359C42D1"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Guan, H., Okely, A.D., Aguilar-Farias, N., del Pozo Cruz, B., Draper, C.E., El Hamdouchi, A., Florindo, A.A., Jáuregui, A., Katzmarzyk, P.T., Kontsevaya, A., Löf, M., Park, W., Reilly, J.J., Sharma, D., Tremblay, M.S., Veldman, S.L.C., 2020. Promoting healthy movement behaviours among children during the COVID-19 pandemic. Lancet Child Adolesc. Heal. 4642, 19–20.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S2352-4642(20)30131-0</w:t>
      </w:r>
    </w:p>
    <w:p w14:paraId="2DFEE3A3" w14:textId="46BC143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Hayes, H.M., Eisenmann, J.C., Pfeiffer, K., Carlson, J.J., 2013. Weight status, physical activity, and vascular health in 9- to 12-year-old children. J. Phys. Act. Heal. 10, 205–210.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23/jpah.10.2.205</w:t>
      </w:r>
    </w:p>
    <w:p w14:paraId="266FA601" w14:textId="38610023"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Hesketh, K.R., Griffin, S.J., Van Sluijs, E.M.F., 2015. UK Preschool-aged children’s physical activity levels in childcare and at home: A cross-sectional exploration. Int. J. Behav. Nutr. Phys. Act. 12, 1–9.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86/s12966-015-0286-1</w:t>
      </w:r>
    </w:p>
    <w:p w14:paraId="24403A46" w14:textId="7C4F1D59"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Janssen, X., Martin, A., Hughes, A.R., Hill, C.M., Kotronoulas, G., Hesketh, K.R., 2020. Associations of screen time, sedentary time and physical activity with sleep in under 5s: A systematic review and meta-analysis. Sleep Med. Rev. 49, 101226.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smrv.2019.101226</w:t>
      </w:r>
    </w:p>
    <w:p w14:paraId="4F0854F6" w14:textId="0225C8FC"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Khan, M.K.A., Chu, Y.L., Kirk, S.F.L., Veugelers, P.J., 2015. Are sleep duration and sleep quality associated with diet quality, physical activity, and body weight status? A population-based study of Canadian children. Can. J. Public Heal. 106, e277–e282.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7269/CJPH.106.4892</w:t>
      </w:r>
    </w:p>
    <w:p w14:paraId="0DB050CA" w14:textId="7E9C2384"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lastRenderedPageBreak/>
        <w:t xml:space="preserve">King, D.L., Delfabbro, P.H., Billieux, J., Potenza, M.N., 2020. Problematic online gaming and the COVID-19 pandemic. J. Behav. Addict. 2019–2021.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556/2006.2020.00016</w:t>
      </w:r>
    </w:p>
    <w:p w14:paraId="40180CAE" w14:textId="470B731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Kremer, P., Elshaug, C., Leslie, E., Toumbourou, J.W., Patton, G.C., Williams, J., 2014. Physical activity, leisure-time screen use and depression among children and young adolescents. J. Sci. Med. Sport 17, 183–187.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jsams.2013.03.012</w:t>
      </w:r>
    </w:p>
    <w:p w14:paraId="75AB4AFF" w14:textId="1D4B3F1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Kristiansen, A.L., Bjelland, M., Himberg-Sundet, A., Lien, N., Andersen, L.F., 2017. Associations between physical home environmental factors and vegetable consumption among Norwegian 3-5-year-olds: The BRA-study. Public Health Nutr. 20, 1173–1183.</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7/S1368980016003396</w:t>
      </w:r>
    </w:p>
    <w:p w14:paraId="47690608" w14:textId="6AC0AB0C"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Lacey, R.E., Kumari, M., Bartley, M., 2014. Social isolation in childhood and adult inflammation: Evidence from the National Child Development Study. Psychoneuroendocrinology 50, 85–94. </w:t>
      </w:r>
      <w:r w:rsidR="00863262"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psyneuen.2014.08.007</w:t>
      </w:r>
    </w:p>
    <w:p w14:paraId="2319423D" w14:textId="7C6EED0F"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Lanca, C., Saw, S.M., 2020. The association between digital screen time and myopia: A systematic review. </w:t>
      </w:r>
      <w:r w:rsidRPr="00FE45BB">
        <w:rPr>
          <w:rFonts w:ascii="Times New Roman" w:hAnsi="Times New Roman" w:cs="Times New Roman"/>
          <w:noProof/>
          <w:sz w:val="24"/>
          <w:szCs w:val="24"/>
          <w:lang w:val="en-US"/>
        </w:rPr>
        <w:t xml:space="preserve">Ophthalmic Physiol. Opt. 40, 216–229.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111/opo.12657</w:t>
      </w:r>
    </w:p>
    <w:p w14:paraId="1B0EF621" w14:textId="46894266"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Larouche, R., Garriguet, D., Tremblay, M.S., 2016. Outdoor time, physical activity and sedentary time among young children: The 2012–2013 Canadian Health Measures Survey. Can. J. Public Heal. 107, e500–e506.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7269/CJPH.107.5700</w:t>
      </w:r>
    </w:p>
    <w:p w14:paraId="28050CE8" w14:textId="5F7FA3DA"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Laursen, B., Bukowski, W.M.,</w:t>
      </w:r>
      <w:r w:rsidR="00863262" w:rsidRPr="00FE45BB">
        <w:rPr>
          <w:rFonts w:ascii="Times New Roman" w:hAnsi="Times New Roman" w:cs="Times New Roman"/>
          <w:noProof/>
          <w:sz w:val="24"/>
          <w:szCs w:val="24"/>
          <w:lang w:val="en-US"/>
        </w:rPr>
        <w:t xml:space="preserve"> Aunola, K., Nurmi, J.E.,</w:t>
      </w:r>
      <w:r w:rsidRPr="00FE45BB">
        <w:rPr>
          <w:rFonts w:ascii="Times New Roman" w:hAnsi="Times New Roman" w:cs="Times New Roman"/>
          <w:noProof/>
          <w:sz w:val="24"/>
          <w:szCs w:val="24"/>
          <w:lang w:val="en-US"/>
        </w:rPr>
        <w:t xml:space="preserve"> 2007. </w:t>
      </w:r>
      <w:r w:rsidRPr="007A26BB">
        <w:rPr>
          <w:rFonts w:ascii="Times New Roman" w:hAnsi="Times New Roman" w:cs="Times New Roman"/>
          <w:noProof/>
          <w:sz w:val="24"/>
          <w:szCs w:val="24"/>
          <w:lang w:val="en-US"/>
        </w:rPr>
        <w:t>Friendship Moderates Prospective Associations between Social Isolation and Adjustment Problems in Young Children</w:t>
      </w:r>
      <w:r w:rsidR="00863262" w:rsidRPr="007A26BB">
        <w:rPr>
          <w:rFonts w:ascii="Times New Roman" w:hAnsi="Times New Roman" w:cs="Times New Roman"/>
          <w:noProof/>
          <w:sz w:val="24"/>
          <w:szCs w:val="24"/>
          <w:lang w:val="en-US"/>
        </w:rPr>
        <w:t xml:space="preserve">. </w:t>
      </w:r>
      <w:r w:rsidRPr="00FE45BB">
        <w:rPr>
          <w:rFonts w:ascii="Times New Roman" w:hAnsi="Times New Roman" w:cs="Times New Roman"/>
          <w:noProof/>
          <w:sz w:val="24"/>
          <w:szCs w:val="24"/>
          <w:lang w:val="en-US"/>
        </w:rPr>
        <w:t>Child Dev. 78, 1395–1404.</w:t>
      </w:r>
    </w:p>
    <w:p w14:paraId="64CCED9B" w14:textId="3EBDBB23"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Lawrence, R.J., 2006. Housing and health: Beyond disciplinary confinement. J. Urban Heal. 83, 540–549.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007/s11524-006-9055-4</w:t>
      </w:r>
    </w:p>
    <w:p w14:paraId="24C43E88" w14:textId="7909DE40"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Levin, A.R., Zeanah, C.H., Fox, N.A., Nelson, C.A., 2014. Motor outcomes in children exposed to early psychosocial deprivation. J. Pediatr. 164, 123-129.e1.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016/j.jpeds.2013.09.026</w:t>
      </w:r>
    </w:p>
    <w:p w14:paraId="179FBE7A" w14:textId="0AA02D59"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López-Bueno, R., López-Sánchez, G.F., Casajús, J.A., Calatayud, J., Gil-Salmerón, A., Grabovac, I., Tully, M.A., Smith, L., 2020. Health-Related Behaviors Among School-Aged Children and Adolescents During the Spanish Covid-19 Confinement. Front. Pediatr. 8, 1–11.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3389/fped.2020.00573</w:t>
      </w:r>
    </w:p>
    <w:p w14:paraId="665B0457" w14:textId="3DF8589E"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lastRenderedPageBreak/>
        <w:t xml:space="preserve">Lorenzo, G. Di, Trolio, R. Di, 2020. Coronavirus Disease ( COVID-19 ) in Italy : Analysis of Risk Factors and Proposed Remedial Measures 7, 23–26.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3389/fmed.2020.00140</w:t>
      </w:r>
    </w:p>
    <w:p w14:paraId="4CC27C62" w14:textId="7B6C8275"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Maitland, C., Stratton, G., Foster, S., Braham, R., Rosenberg, M., 2013. A place for play? The influence of the home physical environment on children’s physical activity and sedentary behaviour. Int. J. Behav. Nutr. Phys. Act. 10.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186/1479-5868-10-99</w:t>
      </w:r>
    </w:p>
    <w:p w14:paraId="5C2AA254" w14:textId="0CD5B346"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Matthews, T., Danese, A., Wertz, J., Ambler, A., Kelly, M., Diver, A., Caspi, A., Moffitt, T.E., Arseneault, L., 2015. Social isolation and mental health at primary and secondary school entry: A longitudinal cohort study. J. Am. Acad. Child Adolesc. Psychiatry 54, 225–232.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016/j.jaac.2014.12.008</w:t>
      </w:r>
    </w:p>
    <w:p w14:paraId="6AA24B7A" w14:textId="4BCEB861"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Mattioli, A.V., Ballerini Puviani, M., Nasi, M., Farinetti, A., 2020. COVID-19 pandemic: the effects of quarantine on cardiovascular risk. Eur. J. Clin. Nutr. 74, 852–855.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038/s41430-020-0646-z</w:t>
      </w:r>
    </w:p>
    <w:p w14:paraId="6F3674CA" w14:textId="54845141"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McDermott, B., Berry, H., Cobham, V., 2012. Social connectedness: A potential aetiological factor in the development of child post-traumatic stress disorder. Aust. N. Z. J. Psychiatry 46, 109–117.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1177/0004867411433950</w:t>
      </w:r>
    </w:p>
    <w:p w14:paraId="172B51B0" w14:textId="732E19A7" w:rsidR="00D83142" w:rsidRPr="00FE45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 xml:space="preserve">McDermott, J.M., Troller-Renfree, S., Vanderwert, R., Nelson, C.A., Zeanah, C.H., Fox, N.A., 2013. Psychosocial deprivation, executive functions and the emergence of socio-emotional behavior problems. Front. Hum. Neurosci. 7, 1–11. </w:t>
      </w:r>
      <w:r w:rsidR="00863262" w:rsidRPr="00FE45BB">
        <w:rPr>
          <w:rFonts w:ascii="Times New Roman" w:hAnsi="Times New Roman" w:cs="Times New Roman"/>
          <w:noProof/>
          <w:sz w:val="24"/>
          <w:szCs w:val="24"/>
          <w:lang w:val="en-US"/>
        </w:rPr>
        <w:t>doi:</w:t>
      </w:r>
      <w:r w:rsidRPr="00FE45BB">
        <w:rPr>
          <w:rFonts w:ascii="Times New Roman" w:hAnsi="Times New Roman" w:cs="Times New Roman"/>
          <w:noProof/>
          <w:sz w:val="24"/>
          <w:szCs w:val="24"/>
          <w:lang w:val="en-US"/>
        </w:rPr>
        <w:t>10.3389/fnhum.2013.00167</w:t>
      </w:r>
    </w:p>
    <w:p w14:paraId="5A0DAF9A" w14:textId="77777777" w:rsidR="00863262" w:rsidRPr="00FE45BB" w:rsidRDefault="00D83142" w:rsidP="007A26BB">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FE45BB">
        <w:rPr>
          <w:rFonts w:ascii="Times New Roman" w:hAnsi="Times New Roman" w:cs="Times New Roman"/>
          <w:noProof/>
          <w:sz w:val="24"/>
          <w:szCs w:val="24"/>
          <w:lang w:val="en-US"/>
        </w:rPr>
        <w:t>Meredith-Jones, K., Haszard, J., Moir, C., Heath, A.L., Lawrence, J., Galland, B., Taylor, B., Gray, A., Sayers, R., Taylor, R., 2018. Physical activity and inactivity trajectories associated with body composition in pre-schoolers. Int. J. Obes. 42, 1621–1630.</w:t>
      </w:r>
    </w:p>
    <w:p w14:paraId="5F0A3E86" w14:textId="25C4FAA8" w:rsidR="00D83142" w:rsidRPr="007A26BB" w:rsidRDefault="00863262" w:rsidP="007A26BB">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Eather, N.,Morgan, </w:t>
      </w:r>
      <w:r>
        <w:rPr>
          <w:rFonts w:ascii="Times New Roman" w:hAnsi="Times New Roman" w:cs="Times New Roman"/>
          <w:noProof/>
          <w:sz w:val="24"/>
          <w:szCs w:val="24"/>
          <w:lang w:val="en-US"/>
        </w:rPr>
        <w:t>Lubans, D.R.</w:t>
      </w:r>
      <w:r w:rsidR="00D83142" w:rsidRPr="007A26BB">
        <w:rPr>
          <w:rFonts w:ascii="Times New Roman" w:hAnsi="Times New Roman" w:cs="Times New Roman"/>
          <w:noProof/>
          <w:sz w:val="24"/>
          <w:szCs w:val="24"/>
          <w:lang w:val="en-US"/>
        </w:rPr>
        <w:t xml:space="preserve">, 2013. </w:t>
      </w:r>
      <w:r w:rsidR="00D83142" w:rsidRPr="00FE45BB">
        <w:rPr>
          <w:rFonts w:ascii="Times New Roman" w:hAnsi="Times New Roman" w:cs="Times New Roman"/>
          <w:noProof/>
          <w:sz w:val="24"/>
          <w:szCs w:val="24"/>
          <w:lang w:val="en-US"/>
        </w:rPr>
        <w:t xml:space="preserve">Social support from teachers mediates physical activity behavior change in children participating in the Fit-4-Fun intervention. </w:t>
      </w:r>
      <w:r w:rsidR="00D83142" w:rsidRPr="00D83142">
        <w:rPr>
          <w:rFonts w:ascii="Times New Roman" w:hAnsi="Times New Roman" w:cs="Times New Roman"/>
          <w:noProof/>
          <w:sz w:val="24"/>
          <w:szCs w:val="24"/>
        </w:rPr>
        <w:t xml:space="preserve">Int. J. Behav. Nutr. </w:t>
      </w:r>
      <w:r w:rsidR="00D83142" w:rsidRPr="007A26BB">
        <w:rPr>
          <w:rFonts w:ascii="Times New Roman" w:hAnsi="Times New Roman" w:cs="Times New Roman"/>
          <w:noProof/>
          <w:sz w:val="24"/>
          <w:szCs w:val="24"/>
          <w:lang w:val="en-US"/>
        </w:rPr>
        <w:t>Phys. Act. 10, 1–15.</w:t>
      </w:r>
      <w:r w:rsidRPr="007A26BB">
        <w:rPr>
          <w:lang w:val="en-US"/>
        </w:rPr>
        <w:t xml:space="preserve"> doi:</w:t>
      </w:r>
      <w:r w:rsidRPr="007A26BB">
        <w:rPr>
          <w:rFonts w:ascii="Times New Roman" w:hAnsi="Times New Roman" w:cs="Times New Roman"/>
          <w:noProof/>
          <w:sz w:val="24"/>
          <w:szCs w:val="24"/>
          <w:lang w:val="en-US"/>
        </w:rPr>
        <w:t>10.1186/1479-5868-10-68</w:t>
      </w:r>
    </w:p>
    <w:p w14:paraId="270D8B00" w14:textId="10D0C312"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rPr>
      </w:pPr>
      <w:r w:rsidRPr="007A26BB">
        <w:rPr>
          <w:rFonts w:ascii="Times New Roman" w:hAnsi="Times New Roman" w:cs="Times New Roman"/>
          <w:noProof/>
          <w:sz w:val="24"/>
          <w:szCs w:val="24"/>
          <w:lang w:val="en-US"/>
        </w:rPr>
        <w:t xml:space="preserve">Nevill, A.M., Duncan, M.J., Lahart, I., Sandercock, G., 2016. Modelling the association between weight status and social deprivation in English school children: Can physical activity and fitness affect the relationship? </w:t>
      </w:r>
      <w:r w:rsidRPr="00D83142">
        <w:rPr>
          <w:rFonts w:ascii="Times New Roman" w:hAnsi="Times New Roman" w:cs="Times New Roman"/>
          <w:noProof/>
          <w:sz w:val="24"/>
          <w:szCs w:val="24"/>
        </w:rPr>
        <w:t xml:space="preserve">Ann. Hum. Biol. 43, 497–504. </w:t>
      </w:r>
      <w:r w:rsidR="00C844F8">
        <w:rPr>
          <w:rFonts w:ascii="Times New Roman" w:hAnsi="Times New Roman" w:cs="Times New Roman"/>
          <w:noProof/>
          <w:sz w:val="24"/>
          <w:szCs w:val="24"/>
        </w:rPr>
        <w:t>doi:</w:t>
      </w:r>
      <w:r w:rsidRPr="00D83142">
        <w:rPr>
          <w:rFonts w:ascii="Times New Roman" w:hAnsi="Times New Roman" w:cs="Times New Roman"/>
          <w:noProof/>
          <w:sz w:val="24"/>
          <w:szCs w:val="24"/>
        </w:rPr>
        <w:t>10.3109/03014460.2015.1115126</w:t>
      </w:r>
    </w:p>
    <w:p w14:paraId="4D9A3D31" w14:textId="33D83A5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lastRenderedPageBreak/>
        <w:t xml:space="preserve">Niermann, C.Y.N., Spengler, S., Gubbels, J.S., 2018. Physical Activity, Screen Time, and Dietary Intake in Families: A Cluster-Analysis With Mother-Father-Child Triads. Front. Public Heal. 6, 1–12. </w:t>
      </w:r>
      <w:r w:rsidR="00C844F8"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89/fpubh.2018.00276</w:t>
      </w:r>
    </w:p>
    <w:p w14:paraId="312A5180" w14:textId="094218C9"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Ong, J.S.M., Tosoni, A., Kim, Y.J., Kissoon, N., Murthy, S., 2020. Coronavirus Disease 2019 in Critically Ill Children: A Narrative Review of the Literature. Pediatr. Crit. Care Med. 1–5. </w:t>
      </w:r>
      <w:r w:rsidR="00C844F8"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97/PCC.0000000000002376</w:t>
      </w:r>
    </w:p>
    <w:p w14:paraId="3F856707" w14:textId="47BD84F3"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rPr>
      </w:pPr>
      <w:r w:rsidRPr="007A26BB">
        <w:rPr>
          <w:rFonts w:ascii="Times New Roman" w:hAnsi="Times New Roman" w:cs="Times New Roman"/>
          <w:noProof/>
          <w:sz w:val="24"/>
          <w:szCs w:val="24"/>
          <w:lang w:val="en-US"/>
        </w:rPr>
        <w:t xml:space="preserve">Ottenhoff, J.S.E., Kortlever, J.T.P., Boersma, E.Z., Laverty, D.C., Ring, D., Driscoll, M.D., 2019. Adverse Childhood Experiences Are Not Associated with Patient-reported Outcome Measures in Patients with Musculoskeletal Illness. </w:t>
      </w:r>
      <w:r w:rsidRPr="00D83142">
        <w:rPr>
          <w:rFonts w:ascii="Times New Roman" w:hAnsi="Times New Roman" w:cs="Times New Roman"/>
          <w:noProof/>
          <w:sz w:val="24"/>
          <w:szCs w:val="24"/>
        </w:rPr>
        <w:t xml:space="preserve">Clin. Orthop. Relat. Res. 477, 219–228. </w:t>
      </w:r>
      <w:r w:rsidR="00C844F8">
        <w:rPr>
          <w:rFonts w:ascii="Times New Roman" w:hAnsi="Times New Roman" w:cs="Times New Roman"/>
          <w:noProof/>
          <w:sz w:val="24"/>
          <w:szCs w:val="24"/>
        </w:rPr>
        <w:t>doi:</w:t>
      </w:r>
      <w:r w:rsidRPr="00D83142">
        <w:rPr>
          <w:rFonts w:ascii="Times New Roman" w:hAnsi="Times New Roman" w:cs="Times New Roman"/>
          <w:noProof/>
          <w:sz w:val="24"/>
          <w:szCs w:val="24"/>
        </w:rPr>
        <w:t>10.1097/CORR.0000000000000519</w:t>
      </w:r>
    </w:p>
    <w:p w14:paraId="7BCE54FA" w14:textId="084C71AF"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83142">
        <w:rPr>
          <w:rFonts w:ascii="Times New Roman" w:hAnsi="Times New Roman" w:cs="Times New Roman"/>
          <w:noProof/>
          <w:sz w:val="24"/>
          <w:szCs w:val="24"/>
        </w:rPr>
        <w:t xml:space="preserve">Pereira, B., Rosário, P., Silva, C., Figueiredo, G., Núñez, J.C., Magalhães, P., 2019. </w:t>
      </w:r>
      <w:r w:rsidRPr="007A26BB">
        <w:rPr>
          <w:rFonts w:ascii="Times New Roman" w:hAnsi="Times New Roman" w:cs="Times New Roman"/>
          <w:noProof/>
          <w:sz w:val="24"/>
          <w:szCs w:val="24"/>
          <w:lang w:val="en-US"/>
        </w:rPr>
        <w:t xml:space="preserve">The mediator and/or moderator role of complexity of knowledge about healthy eating and self-regulated behavior on the relation between family’s income and children’s obesity. Int. J. Environ. Res. Public Health 16. </w:t>
      </w:r>
      <w:r w:rsidR="00C844F8"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3390/ijerph16214207</w:t>
      </w:r>
    </w:p>
    <w:p w14:paraId="359EE811" w14:textId="01AD3814"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Petersen, R.A., Damsgaard, C.T., Dalskov, S.M., Sorensen, L.B., Hjorth, M.F., Ritz, C., Kjolbæk, L., Andersen, R., Tetens, I., Krarup, H., Astrup, A., Michaelsen, K.F., Molgaard, C., 2016. Vitamin D status and its determinants during autumn in children at northern latitudes: A cross-sectional analysis from the optimal well-being, development and health for Danish children through a healthy New Nordic Diet (OPUS) School Meal Study. Br. J. Nutr. 115, 239–250.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7/S000711451500433X</w:t>
      </w:r>
    </w:p>
    <w:p w14:paraId="2C39A7B9" w14:textId="6D4D1993"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Pietrobelli, A., Pecoraro, L., Ferruzzi, A., Heo, M., Faith, M., Zoller, T., Antoniazzi, F., Piacentini, G., Fearnbach, S.N., Heymsfield, S.B., 2020. Effects of COVID-19 Lockdown on Lifestyle Behaviors in Children with Obesity Living in Verona, Italy: A Longitudinal Study. Obesity 28, 1382–1385.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2/oby.22861</w:t>
      </w:r>
    </w:p>
    <w:p w14:paraId="3AE42BFD" w14:textId="41DB1317"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Rahman, S., Maximova, K., Carson, V., Jhangri, G.S., Veugelers, P.J., 2019. Stay in or play out? The influence of weather conditions on physical activity of grade 5 children in Canada. Can. J. Public Heal. 110, 169–177.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7269/s41997-019-00176-6</w:t>
      </w:r>
    </w:p>
    <w:p w14:paraId="5E786332" w14:textId="0C783F7C"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Ramaesh, R., Clement, N.D., Rennie, L., Gaston, M.S., Court-Brown, C., 2015. Social deprivation as a risk factor for fractures in childhood. Bone Jt. J. 97-B, 240–245.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302/0301-620X.97B2.34057</w:t>
      </w:r>
    </w:p>
    <w:p w14:paraId="4B8270A5" w14:textId="7C2841A0"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lastRenderedPageBreak/>
        <w:t xml:space="preserve">Ridgers, N.D., Lamb, K.E., Timperio, A., Brown, H., Salmon, J., 2018. Investigating children’s short-term responses to imposed or restricted physical activity. J. Phys. Act. Heal. 15, 239–246.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23/jpah.2017-0297</w:t>
      </w:r>
    </w:p>
    <w:p w14:paraId="662850F7" w14:textId="239EACE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Ridgers, N.D., Timperio, A., Cerin, E., Salmon, J., 2014. Compensation of physical activity and sedentary time in primary school children. Med. Sci. Sports Exerc. 46, 1564–1569.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249/MSS.0000000000000275</w:t>
      </w:r>
    </w:p>
    <w:p w14:paraId="33B70A91" w14:textId="195C10E8"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Robinson, S., Daly, R.M., Ridgers, N.D., Salmon, J., 2015. Screen-Based Behaviors of Children and Cardiovascular Risk Factors. J. Pediatr. 167, 1239–1245.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jpeds.2015.08.067</w:t>
      </w:r>
    </w:p>
    <w:p w14:paraId="101D39AA" w14:textId="5ABA11A9"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Sánchez-Cruz, J.J., de Ruiter, I., Jiménez-Moleón, J.J., 2014. Individual, family and environmental factors associated with pediatric excess weight in Spain: A cross-sectional study. BMC Pediatr. 14, 3.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86/1471-2431-14-3</w:t>
      </w:r>
    </w:p>
    <w:p w14:paraId="4C39F231" w14:textId="77777777"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Silversides, J.A., Gibson, A., Glasgow, J.F.T., Mercer, R., Cran, G.W., 2005. Social deprivation and childhood injuries in North and West Belfast. Ulster Med. J. 74, 22–28.</w:t>
      </w:r>
    </w:p>
    <w:p w14:paraId="660D2DEC" w14:textId="2F446D6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Simons, M., Brug, J., Chinapaw, M.J.M., De Boer, M., Seidell, J., De Vet, E., 2015. Replacing non-active video gaming by active video gaming to prevent excessive weight gain in adolescents. PLoS One 10, 1–21.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371/journal.pone.0126023</w:t>
      </w:r>
    </w:p>
    <w:p w14:paraId="22A794B2" w14:textId="6F26605C"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rPr>
      </w:pPr>
      <w:r w:rsidRPr="007A26BB">
        <w:rPr>
          <w:rFonts w:ascii="Times New Roman" w:hAnsi="Times New Roman" w:cs="Times New Roman"/>
          <w:noProof/>
          <w:sz w:val="24"/>
          <w:szCs w:val="24"/>
          <w:lang w:val="en-US"/>
        </w:rPr>
        <w:t xml:space="preserve">Sorić, M., Starc, G., Borer, K.T., Jurak, G., Kovač, M., Strel, J., Mišigoj-Duraković, M., 2015. Associations of objectively assessed sleep and physical activity in 11-year old children. </w:t>
      </w:r>
      <w:r w:rsidRPr="00D83142">
        <w:rPr>
          <w:rFonts w:ascii="Times New Roman" w:hAnsi="Times New Roman" w:cs="Times New Roman"/>
          <w:noProof/>
          <w:sz w:val="24"/>
          <w:szCs w:val="24"/>
        </w:rPr>
        <w:t xml:space="preserve">Ann. Hum. Biol. 42, 31–37. </w:t>
      </w:r>
      <w:r w:rsidR="003503F5">
        <w:rPr>
          <w:rFonts w:ascii="Times New Roman" w:hAnsi="Times New Roman" w:cs="Times New Roman"/>
          <w:noProof/>
          <w:sz w:val="24"/>
          <w:szCs w:val="24"/>
        </w:rPr>
        <w:t>doi:</w:t>
      </w:r>
      <w:r w:rsidRPr="00D83142">
        <w:rPr>
          <w:rFonts w:ascii="Times New Roman" w:hAnsi="Times New Roman" w:cs="Times New Roman"/>
          <w:noProof/>
          <w:sz w:val="24"/>
          <w:szCs w:val="24"/>
        </w:rPr>
        <w:t>10.3109/03014460.2014.928367</w:t>
      </w:r>
    </w:p>
    <w:p w14:paraId="120041F7" w14:textId="431B284C"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rPr>
      </w:pPr>
      <w:r w:rsidRPr="00D83142">
        <w:rPr>
          <w:rFonts w:ascii="Times New Roman" w:hAnsi="Times New Roman" w:cs="Times New Roman"/>
          <w:noProof/>
          <w:sz w:val="24"/>
          <w:szCs w:val="24"/>
        </w:rPr>
        <w:t>Spanish Government, 2020. Real Decreto 463/2020, de 14 de marzo, por el que se declara el estado de alarma para la gestión de la situación de crisis sanitaria ocasionada por el COVID-19. (2020).</w:t>
      </w:r>
      <w:r w:rsidR="000B5B43" w:rsidRPr="000B5B43">
        <w:t xml:space="preserve"> </w:t>
      </w:r>
      <w:r w:rsidR="000B5B43" w:rsidRPr="000B5B43">
        <w:rPr>
          <w:rFonts w:ascii="Times New Roman" w:hAnsi="Times New Roman" w:cs="Times New Roman"/>
          <w:noProof/>
          <w:sz w:val="24"/>
          <w:szCs w:val="24"/>
        </w:rPr>
        <w:t>https://www.boe.es/buscar/doc.php?id=BOE-A-2020-3692</w:t>
      </w:r>
    </w:p>
    <w:p w14:paraId="2EEF5748" w14:textId="2E4B95FF"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Stone, M.R., Faulkner, G.E.J., 2014. Outdoor play in children: Associations with objectively-measured physical activity, sedentary behavior and weight status. Prev. Med. (Baltim). 65, 122–127.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ypmed.2014.05.008</w:t>
      </w:r>
    </w:p>
    <w:p w14:paraId="2EF421A0" w14:textId="24C612C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Tandon, P., Grow, H.M., Couch, S., Glanz, K., Sallis, J.F., Frank, L.D., Saelens, B.E., 2014. Physical and social home environment in relation to children’s overall and home-based physical activity and sedentary time. Prev. Med. (Baltim). 66, 39–44. </w:t>
      </w:r>
      <w:r w:rsidR="003503F5" w:rsidRPr="007A26BB">
        <w:rPr>
          <w:rFonts w:ascii="Times New Roman" w:hAnsi="Times New Roman" w:cs="Times New Roman"/>
          <w:noProof/>
          <w:sz w:val="24"/>
          <w:szCs w:val="24"/>
          <w:lang w:val="en-US"/>
        </w:rPr>
        <w:lastRenderedPageBreak/>
        <w:t>doi:</w:t>
      </w:r>
      <w:r w:rsidRPr="007A26BB">
        <w:rPr>
          <w:rFonts w:ascii="Times New Roman" w:hAnsi="Times New Roman" w:cs="Times New Roman"/>
          <w:noProof/>
          <w:sz w:val="24"/>
          <w:szCs w:val="24"/>
          <w:lang w:val="en-US"/>
        </w:rPr>
        <w:t>10.1016/j.ypmed.2014.05.019</w:t>
      </w:r>
    </w:p>
    <w:p w14:paraId="66BAC101" w14:textId="3738E07E"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Taylor, R.W., Williams, S.M., Farmer, V.L., Taylor, B.J., 2015. The stability of sleep patterns in children 3 to 7 years of age. J. Pediatr. 166, 697-702.e1.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jpeds.2014.11.014</w:t>
      </w:r>
    </w:p>
    <w:p w14:paraId="258B20F3" w14:textId="1C090FDA"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Timmons, B.W., 2007. Exercise and Immune Function in Children. Am. J. Lifestyle Med. 1, 59–66.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77/1559827606294851</w:t>
      </w:r>
    </w:p>
    <w:p w14:paraId="657BDF18" w14:textId="1C523350"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Tsiros, M.D., Coates, A.M., Howe, P.R.C., Walkley, J., Hills, A.P., Wood, R.E., Buckley, J.D., 2016. Adiposity is related to decrements in cardiorespiratory fitness in obese and normal-weight children. Pediatr. Obes. 11, 144–150.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11/ijpo.12037</w:t>
      </w:r>
    </w:p>
    <w:p w14:paraId="5C2A8D3C" w14:textId="18873DD6"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Tsujiguchi, H., Hori, D., Kambayashi, Y., Hamagishi, T., Asakura, H., Mitoma, J., Kitaoka, M., Anyenda, E.O., Nguyen, T.T.T., Yamada, Y., Hayashi, K., Konoshita, T., Sagara, T., Shibata, A., Sasaki, S., Nakamura, H., 2018. Relationship between screen time and nutrient intake in Japanese children and adolescents: A cross-sectional observational study. Environ. Health Prev. Med. 23, 1–12.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86/s12199-018-0725-0</w:t>
      </w:r>
    </w:p>
    <w:p w14:paraId="677917C1" w14:textId="175BEFF2"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Venetsanou, F., Kambas, A., Gourgoulis, V., Yannakoulia, M., 2019. Physical activity in pre-school children: Trends over time and associations with body mass index and screen time. Ann. Hum. Biol. 46, 393–399.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80/03014460.2019.1659414</w:t>
      </w:r>
    </w:p>
    <w:p w14:paraId="2B91229A" w14:textId="3D10C90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Viner, R.M., Russell, S.J., Croker, H., Packer, J., Ward, J., Stansfield, C., Mytton, O., Bonell, C., Booy, R., 2020. School closure and management practices during coronavirus outbreaks including COVID-19 : a rapid systematic review. Lancet child Adolesc. Heal. 4, 397–404.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S2352-4642(20)30095-X</w:t>
      </w:r>
    </w:p>
    <w:p w14:paraId="79E93F77" w14:textId="47FD7254"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Vissers, P.A.J., Jones, A.P., van Sluijs, E.M.F., Jennings, A., Welch, A., Cassidy, A., Griffin, S.J., 2012. Association between diet and physical activity and sedentary behaviours in 9-10-year-old British White children. Public Health 127, 231–240.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j.puhe.2012.12.006</w:t>
      </w:r>
    </w:p>
    <w:p w14:paraId="0434AA0D" w14:textId="6117D75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agner, M.O., Bös, K., Jekauc, D., Karger, C., Mewes, N., Oberger, J., Reimers, A.K., Schlenker, L., Worth, A., Woll, A., 2014. Cohort Profile: The Motorik-Modul Longitudinal Study: Physical fitness and physical activity as determinants of health development in German children and adolescents. Int. J. Epidemiol. 43, 1410–1416.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93/ije/dyt098</w:t>
      </w:r>
    </w:p>
    <w:p w14:paraId="736C64E6" w14:textId="6AADABE7"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lastRenderedPageBreak/>
        <w:t xml:space="preserve">Walsh, J.J., Barnes, J.D., Cameron, J.D., Goldfield, G.S., Chaput, J.P., Gunnell, K.E., Ledoux, A.A., Zemek, R.L., Tremblay, M.S., 2018. Associations between 24 hour movement behaviours and global cognition in US children: a cross-sectional observational study. Lancet Child Adolesc. Heal. 2, 783–791.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S2352-4642(18)30278-5</w:t>
      </w:r>
    </w:p>
    <w:p w14:paraId="2067C3E4" w14:textId="23A8A1B3"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ang, G., Zhang, Y., Zhao, J., Zhang, J., Jiang, F., 2020. Mitigate the effects of home confinement on children during the COVID-19 outbreak. Lancet 395, 945–947.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16/S0140-6736(20)30547-X</w:t>
      </w:r>
    </w:p>
    <w:p w14:paraId="47D2D0E1" w14:textId="17500F45"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ang, K., Zhang, Z., Yu, M., Tao, Y., Xie, M., 2020. 15 </w:t>
      </w:r>
      <w:r w:rsidRPr="007A26BB">
        <w:rPr>
          <w:rFonts w:ascii="Cambria Math" w:hAnsi="Cambria Math" w:cs="Cambria Math"/>
          <w:noProof/>
          <w:sz w:val="24"/>
          <w:szCs w:val="24"/>
          <w:lang w:val="en-US"/>
        </w:rPr>
        <w:t>‑</w:t>
      </w:r>
      <w:r w:rsidRPr="007A26BB">
        <w:rPr>
          <w:rFonts w:ascii="Times New Roman" w:hAnsi="Times New Roman" w:cs="Times New Roman"/>
          <w:noProof/>
          <w:sz w:val="24"/>
          <w:szCs w:val="24"/>
          <w:lang w:val="en-US"/>
        </w:rPr>
        <w:t xml:space="preserve"> day mortality and associated risk factors for hospitalized patients with COVID </w:t>
      </w:r>
      <w:r w:rsidRPr="007A26BB">
        <w:rPr>
          <w:rFonts w:ascii="Cambria Math" w:hAnsi="Cambria Math" w:cs="Cambria Math"/>
          <w:noProof/>
          <w:sz w:val="24"/>
          <w:szCs w:val="24"/>
          <w:lang w:val="en-US"/>
        </w:rPr>
        <w:t>‑</w:t>
      </w:r>
      <w:r w:rsidRPr="007A26BB">
        <w:rPr>
          <w:rFonts w:ascii="Times New Roman" w:hAnsi="Times New Roman" w:cs="Times New Roman"/>
          <w:noProof/>
          <w:sz w:val="24"/>
          <w:szCs w:val="24"/>
          <w:lang w:val="en-US"/>
        </w:rPr>
        <w:t xml:space="preserve"> 19 in Wuhan , China : an ambispective observational cohort study. Intensive Care Med. 2–4.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007/s00134-020-06047-w</w:t>
      </w:r>
    </w:p>
    <w:p w14:paraId="7DA4136A" w14:textId="7566893A"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ang, S., Schwartz, M.B., Shebl, F.M., Read, M., Henderson, K.E., Ickovics, J.R., 2017. School breakfast and body mass index: a longitudinal observational study of middle school students. Pediatr. Obes. 12, 213–220.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11/ijpo.12127</w:t>
      </w:r>
    </w:p>
    <w:p w14:paraId="1A89B4E2" w14:textId="429A451B"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ilkie, H.J., Standage, M., Gillison, F.B., Cumming, S.P., Katzmarzyk, P.T., 2018. Correlates of intensity-specific physical activity in children aged 9-11 years: A multilevel analysis of UK data from the International Study of Childhood Obesity, Lifestyle and the Environment. BMJ Open 8, 1–11.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36/bmjopen-2017-018373</w:t>
      </w:r>
    </w:p>
    <w:p w14:paraId="2FED00D1" w14:textId="3359E6C4"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illiams, K.D., Cheung, C.K.T., Choi, W., 2000. </w:t>
      </w:r>
      <w:r w:rsidR="00E23695" w:rsidRPr="007A26BB">
        <w:rPr>
          <w:rFonts w:ascii="Times New Roman" w:hAnsi="Times New Roman" w:cs="Times New Roman"/>
          <w:noProof/>
          <w:sz w:val="24"/>
          <w:szCs w:val="24"/>
          <w:lang w:val="en-US"/>
        </w:rPr>
        <w:t xml:space="preserve">Cyberostracism: Effects of Being Ignored Over the Internet. </w:t>
      </w:r>
      <w:r w:rsidR="00E23695" w:rsidRPr="00E23695">
        <w:rPr>
          <w:rFonts w:ascii="Times New Roman" w:hAnsi="Times New Roman" w:cs="Times New Roman"/>
          <w:noProof/>
          <w:sz w:val="24"/>
          <w:szCs w:val="24"/>
          <w:lang w:val="en-US"/>
        </w:rPr>
        <w:t>J Pers Soc Psychol</w:t>
      </w:r>
      <w:r w:rsidR="00E23695">
        <w:rPr>
          <w:rFonts w:ascii="Times New Roman" w:hAnsi="Times New Roman" w:cs="Times New Roman"/>
          <w:noProof/>
          <w:sz w:val="24"/>
          <w:szCs w:val="24"/>
          <w:lang w:val="en-US"/>
        </w:rPr>
        <w:t xml:space="preserve"> </w:t>
      </w:r>
      <w:r w:rsidRPr="007A26BB">
        <w:rPr>
          <w:rFonts w:ascii="Times New Roman" w:hAnsi="Times New Roman" w:cs="Times New Roman"/>
          <w:noProof/>
          <w:sz w:val="24"/>
          <w:szCs w:val="24"/>
          <w:lang w:val="en-US"/>
        </w:rPr>
        <w:t>79, 748–762.</w:t>
      </w:r>
      <w:r w:rsidR="00E23695" w:rsidRPr="007A26BB">
        <w:rPr>
          <w:rFonts w:ascii="Times New Roman" w:hAnsi="Times New Roman" w:cs="Times New Roman"/>
          <w:noProof/>
          <w:sz w:val="24"/>
          <w:szCs w:val="24"/>
          <w:lang w:val="en-US"/>
        </w:rPr>
        <w:t xml:space="preserve"> doi:</w:t>
      </w:r>
      <w:r w:rsidR="00E23695" w:rsidRPr="007A26BB">
        <w:rPr>
          <w:lang w:val="en-US"/>
        </w:rPr>
        <w:t xml:space="preserve"> </w:t>
      </w:r>
      <w:r w:rsidR="00E23695" w:rsidRPr="007A26BB">
        <w:rPr>
          <w:rFonts w:ascii="Times New Roman" w:hAnsi="Times New Roman" w:cs="Times New Roman"/>
          <w:noProof/>
          <w:sz w:val="24"/>
          <w:szCs w:val="24"/>
          <w:lang w:val="en-US"/>
        </w:rPr>
        <w:t>I0.1037//O022-3514.79.5.748</w:t>
      </w:r>
    </w:p>
    <w:p w14:paraId="32452D0A" w14:textId="1AF6AB65"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World Health Organization, </w:t>
      </w:r>
      <w:r w:rsidR="00E23695" w:rsidRPr="007A26BB">
        <w:rPr>
          <w:rFonts w:ascii="Times New Roman" w:hAnsi="Times New Roman" w:cs="Times New Roman"/>
          <w:noProof/>
          <w:sz w:val="24"/>
          <w:szCs w:val="24"/>
          <w:lang w:val="en-US"/>
        </w:rPr>
        <w:t>2020.</w:t>
      </w:r>
      <w:r w:rsidRPr="007A26BB">
        <w:rPr>
          <w:rFonts w:ascii="Times New Roman" w:hAnsi="Times New Roman" w:cs="Times New Roman"/>
          <w:noProof/>
          <w:sz w:val="24"/>
          <w:szCs w:val="24"/>
          <w:lang w:val="en-US"/>
        </w:rPr>
        <w:t xml:space="preserve"> Coronavirus disease 2019 (COVID-19): Situation report, 74.</w:t>
      </w:r>
      <w:r w:rsidR="00BC11A8" w:rsidRPr="007A26BB">
        <w:rPr>
          <w:lang w:val="en-US"/>
        </w:rPr>
        <w:t xml:space="preserve"> </w:t>
      </w:r>
      <w:r w:rsidR="00BC11A8" w:rsidRPr="00BC11A8">
        <w:rPr>
          <w:rFonts w:ascii="Times New Roman" w:hAnsi="Times New Roman" w:cs="Times New Roman"/>
          <w:noProof/>
          <w:sz w:val="24"/>
          <w:szCs w:val="24"/>
          <w:lang w:val="en-US"/>
        </w:rPr>
        <w:t>https://www.who.int/emergencies/diseases/novel-coronavirus-2019/situation-reports</w:t>
      </w:r>
    </w:p>
    <w:p w14:paraId="22DDADAE" w14:textId="041A1265" w:rsidR="00D83142" w:rsidRPr="007A26BB" w:rsidRDefault="00D83142" w:rsidP="00D83142">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7A26BB">
        <w:rPr>
          <w:rFonts w:ascii="Times New Roman" w:hAnsi="Times New Roman" w:cs="Times New Roman"/>
          <w:noProof/>
          <w:sz w:val="24"/>
          <w:szCs w:val="24"/>
          <w:lang w:val="en-US"/>
        </w:rPr>
        <w:t xml:space="preserve">Xu, H., Wen, L.M., Rissel, C., 2015. Associations of Parental Influences with Physical Activity and Screen Time among Young Children: A Systematic Review. J. Obes. 2015, 1–23. </w:t>
      </w:r>
      <w:r w:rsidR="003503F5" w:rsidRPr="007A26BB">
        <w:rPr>
          <w:rFonts w:ascii="Times New Roman" w:hAnsi="Times New Roman" w:cs="Times New Roman"/>
          <w:noProof/>
          <w:sz w:val="24"/>
          <w:szCs w:val="24"/>
          <w:lang w:val="en-US"/>
        </w:rPr>
        <w:t>doi:</w:t>
      </w:r>
      <w:r w:rsidRPr="007A26BB">
        <w:rPr>
          <w:rFonts w:ascii="Times New Roman" w:hAnsi="Times New Roman" w:cs="Times New Roman"/>
          <w:noProof/>
          <w:sz w:val="24"/>
          <w:szCs w:val="24"/>
          <w:lang w:val="en-US"/>
        </w:rPr>
        <w:t>10.1155/2015/546925</w:t>
      </w:r>
    </w:p>
    <w:p w14:paraId="2D5CA5E8" w14:textId="774051DA" w:rsidR="00D83142" w:rsidRPr="00D83142" w:rsidRDefault="00D83142" w:rsidP="00D83142">
      <w:pPr>
        <w:widowControl w:val="0"/>
        <w:autoSpaceDE w:val="0"/>
        <w:autoSpaceDN w:val="0"/>
        <w:adjustRightInd w:val="0"/>
        <w:spacing w:line="360" w:lineRule="auto"/>
        <w:ind w:left="480" w:hanging="480"/>
        <w:rPr>
          <w:rFonts w:ascii="Times New Roman" w:hAnsi="Times New Roman" w:cs="Times New Roman"/>
          <w:noProof/>
          <w:sz w:val="24"/>
        </w:rPr>
      </w:pPr>
      <w:r w:rsidRPr="007A26BB">
        <w:rPr>
          <w:rFonts w:ascii="Times New Roman" w:hAnsi="Times New Roman" w:cs="Times New Roman"/>
          <w:noProof/>
          <w:sz w:val="24"/>
          <w:szCs w:val="24"/>
          <w:lang w:val="en-US"/>
        </w:rPr>
        <w:t xml:space="preserve">Young, A., Luyster, R.J., Fox, N.A., Zeanah, C.H., Nelson, C.A., 2017. The effects of </w:t>
      </w:r>
      <w:r w:rsidRPr="007A26BB">
        <w:rPr>
          <w:rFonts w:ascii="Times New Roman" w:hAnsi="Times New Roman" w:cs="Times New Roman"/>
          <w:noProof/>
          <w:sz w:val="24"/>
          <w:szCs w:val="24"/>
          <w:lang w:val="en-US"/>
        </w:rPr>
        <w:lastRenderedPageBreak/>
        <w:t xml:space="preserve">early institutionalization on emotional face processing: evidence for sparing via an experience-dependent mechanism. </w:t>
      </w:r>
      <w:r w:rsidRPr="00D83142">
        <w:rPr>
          <w:rFonts w:ascii="Times New Roman" w:hAnsi="Times New Roman" w:cs="Times New Roman"/>
          <w:noProof/>
          <w:sz w:val="24"/>
          <w:szCs w:val="24"/>
        </w:rPr>
        <w:t xml:space="preserve">Br. J. Dev. Psychol. 35, 439–453. </w:t>
      </w:r>
      <w:r w:rsidR="003503F5">
        <w:rPr>
          <w:rFonts w:ascii="Times New Roman" w:hAnsi="Times New Roman" w:cs="Times New Roman"/>
          <w:noProof/>
          <w:sz w:val="24"/>
          <w:szCs w:val="24"/>
        </w:rPr>
        <w:t>doi:</w:t>
      </w:r>
      <w:r w:rsidRPr="00D83142">
        <w:rPr>
          <w:rFonts w:ascii="Times New Roman" w:hAnsi="Times New Roman" w:cs="Times New Roman"/>
          <w:noProof/>
          <w:sz w:val="24"/>
          <w:szCs w:val="24"/>
        </w:rPr>
        <w:t>10.1111/bjdp.12185</w:t>
      </w:r>
    </w:p>
    <w:p w14:paraId="5D757E1B" w14:textId="77777777" w:rsidR="006B6845" w:rsidRPr="00D875EC" w:rsidRDefault="008A2CA3" w:rsidP="008B05A5">
      <w:pPr>
        <w:spacing w:line="360" w:lineRule="auto"/>
        <w:jc w:val="both"/>
        <w:rPr>
          <w:rFonts w:ascii="Times New Roman" w:hAnsi="Times New Roman" w:cs="Times New Roman"/>
          <w:sz w:val="24"/>
          <w:szCs w:val="24"/>
          <w:lang w:val="en-GB"/>
        </w:rPr>
      </w:pPr>
      <w:r w:rsidRPr="00D875EC">
        <w:rPr>
          <w:rFonts w:ascii="Times New Roman" w:hAnsi="Times New Roman" w:cs="Times New Roman"/>
          <w:sz w:val="24"/>
          <w:szCs w:val="24"/>
          <w:lang w:val="en-GB"/>
        </w:rPr>
        <w:fldChar w:fldCharType="end"/>
      </w:r>
    </w:p>
    <w:p w14:paraId="52DA0F2B" w14:textId="77777777" w:rsidR="005B5B02" w:rsidRPr="00D875EC" w:rsidRDefault="005B5B02" w:rsidP="008B05A5">
      <w:pPr>
        <w:spacing w:line="360" w:lineRule="auto"/>
        <w:jc w:val="both"/>
        <w:rPr>
          <w:rFonts w:ascii="Times New Roman" w:hAnsi="Times New Roman" w:cs="Times New Roman"/>
          <w:sz w:val="24"/>
          <w:szCs w:val="24"/>
          <w:lang w:val="en-GB"/>
        </w:rPr>
      </w:pPr>
    </w:p>
    <w:p w14:paraId="1284CFFF" w14:textId="77777777" w:rsidR="005B5B02" w:rsidRPr="00D875EC" w:rsidRDefault="005B5B02" w:rsidP="008B05A5">
      <w:pPr>
        <w:spacing w:line="360" w:lineRule="auto"/>
        <w:jc w:val="both"/>
        <w:rPr>
          <w:rFonts w:ascii="Times New Roman" w:hAnsi="Times New Roman" w:cs="Times New Roman"/>
          <w:sz w:val="24"/>
          <w:szCs w:val="24"/>
          <w:lang w:val="en-GB"/>
        </w:rPr>
      </w:pPr>
    </w:p>
    <w:p w14:paraId="0C2C2848" w14:textId="77777777" w:rsidR="005B5B02" w:rsidRPr="00D875EC" w:rsidRDefault="005B5B02" w:rsidP="008B05A5">
      <w:pPr>
        <w:spacing w:line="360" w:lineRule="auto"/>
        <w:jc w:val="both"/>
        <w:rPr>
          <w:rFonts w:ascii="Times New Roman" w:hAnsi="Times New Roman" w:cs="Times New Roman"/>
          <w:sz w:val="24"/>
          <w:szCs w:val="24"/>
          <w:lang w:val="en-GB"/>
        </w:rPr>
      </w:pPr>
    </w:p>
    <w:p w14:paraId="1511FFF1" w14:textId="77777777" w:rsidR="005B5B02" w:rsidRPr="00D875EC" w:rsidRDefault="005B5B02" w:rsidP="008B05A5">
      <w:pPr>
        <w:spacing w:line="360" w:lineRule="auto"/>
        <w:jc w:val="both"/>
        <w:rPr>
          <w:rFonts w:ascii="Times New Roman" w:hAnsi="Times New Roman" w:cs="Times New Roman"/>
          <w:sz w:val="24"/>
          <w:szCs w:val="24"/>
          <w:lang w:val="en-GB"/>
        </w:rPr>
      </w:pPr>
    </w:p>
    <w:p w14:paraId="6E94735A" w14:textId="77777777" w:rsidR="005B5B02" w:rsidRPr="00D875EC" w:rsidRDefault="005B5B02" w:rsidP="008B05A5">
      <w:pPr>
        <w:spacing w:line="360" w:lineRule="auto"/>
        <w:jc w:val="both"/>
        <w:rPr>
          <w:rFonts w:ascii="Times New Roman" w:hAnsi="Times New Roman" w:cs="Times New Roman"/>
          <w:sz w:val="24"/>
          <w:szCs w:val="24"/>
          <w:lang w:val="en-GB"/>
        </w:rPr>
      </w:pPr>
    </w:p>
    <w:p w14:paraId="501A2361" w14:textId="77777777" w:rsidR="005B5B02" w:rsidRPr="00D875EC" w:rsidRDefault="005B5B02" w:rsidP="008B05A5">
      <w:pPr>
        <w:spacing w:line="360" w:lineRule="auto"/>
        <w:jc w:val="both"/>
        <w:rPr>
          <w:rFonts w:ascii="Times New Roman" w:hAnsi="Times New Roman" w:cs="Times New Roman"/>
          <w:sz w:val="24"/>
          <w:szCs w:val="24"/>
          <w:lang w:val="en-GB"/>
        </w:rPr>
      </w:pPr>
    </w:p>
    <w:p w14:paraId="15CC186F" w14:textId="77777777" w:rsidR="005B5B02" w:rsidRPr="00D875EC" w:rsidRDefault="005B5B02" w:rsidP="008B05A5">
      <w:pPr>
        <w:spacing w:line="360" w:lineRule="auto"/>
        <w:jc w:val="both"/>
        <w:rPr>
          <w:rFonts w:ascii="Times New Roman" w:hAnsi="Times New Roman" w:cs="Times New Roman"/>
          <w:sz w:val="24"/>
          <w:szCs w:val="24"/>
          <w:lang w:val="en-GB"/>
        </w:rPr>
      </w:pPr>
    </w:p>
    <w:p w14:paraId="4432C46F" w14:textId="7D52AE58" w:rsidR="00535231" w:rsidRPr="00D875EC" w:rsidRDefault="00535231" w:rsidP="00184F09">
      <w:pPr>
        <w:tabs>
          <w:tab w:val="left" w:pos="420"/>
          <w:tab w:val="right" w:pos="1781"/>
        </w:tabs>
        <w:spacing w:line="360" w:lineRule="auto"/>
        <w:rPr>
          <w:rFonts w:ascii="Times New Roman" w:hAnsi="Times New Roman" w:cs="Times New Roman"/>
          <w:sz w:val="24"/>
          <w:szCs w:val="24"/>
          <w:lang w:val="en-GB"/>
        </w:rPr>
      </w:pPr>
      <w:bookmarkStart w:id="0" w:name="_GoBack"/>
      <w:bookmarkEnd w:id="0"/>
    </w:p>
    <w:tbl>
      <w:tblPr>
        <w:tblStyle w:val="Tablaconcuadrcula"/>
        <w:tblW w:w="0" w:type="auto"/>
        <w:tblLook w:val="04A0" w:firstRow="1" w:lastRow="0" w:firstColumn="1" w:lastColumn="0" w:noHBand="0" w:noVBand="1"/>
      </w:tblPr>
      <w:tblGrid>
        <w:gridCol w:w="8494"/>
      </w:tblGrid>
      <w:tr w:rsidR="00535231" w:rsidRPr="007A26BB" w14:paraId="7DCC5D88" w14:textId="77777777" w:rsidTr="007D7B88">
        <w:tc>
          <w:tcPr>
            <w:tcW w:w="8494" w:type="dxa"/>
            <w:tcBorders>
              <w:top w:val="nil"/>
              <w:left w:val="nil"/>
              <w:bottom w:val="single" w:sz="4" w:space="0" w:color="auto"/>
              <w:right w:val="nil"/>
            </w:tcBorders>
          </w:tcPr>
          <w:p w14:paraId="172B93A8" w14:textId="497095B7" w:rsidR="00535231" w:rsidRPr="00D875EC" w:rsidRDefault="00535231" w:rsidP="00184F09">
            <w:pPr>
              <w:tabs>
                <w:tab w:val="left" w:pos="420"/>
                <w:tab w:val="right" w:pos="1781"/>
              </w:tabs>
              <w:spacing w:line="360" w:lineRule="auto"/>
              <w:rPr>
                <w:rFonts w:ascii="Times New Roman" w:hAnsi="Times New Roman" w:cs="Times New Roman"/>
                <w:b/>
                <w:sz w:val="24"/>
                <w:szCs w:val="24"/>
                <w:lang w:val="en-GB"/>
              </w:rPr>
            </w:pPr>
            <w:r w:rsidRPr="00D875EC">
              <w:rPr>
                <w:rFonts w:ascii="Times New Roman" w:hAnsi="Times New Roman" w:cs="Times New Roman"/>
                <w:b/>
                <w:sz w:val="24"/>
                <w:szCs w:val="24"/>
                <w:lang w:val="en-GB"/>
              </w:rPr>
              <w:t xml:space="preserve">Table I. </w:t>
            </w:r>
            <w:r w:rsidRPr="00D875EC">
              <w:rPr>
                <w:rFonts w:ascii="Times New Roman" w:hAnsi="Times New Roman" w:cs="Times New Roman"/>
                <w:sz w:val="24"/>
                <w:szCs w:val="24"/>
                <w:lang w:val="en-GB"/>
              </w:rPr>
              <w:t>Health-related areas identified in isolated pre-school and school-aged children</w:t>
            </w:r>
          </w:p>
        </w:tc>
      </w:tr>
      <w:tr w:rsidR="00535231" w:rsidRPr="00D875EC" w14:paraId="74DF47CC" w14:textId="77777777" w:rsidTr="007D7B88">
        <w:tc>
          <w:tcPr>
            <w:tcW w:w="8494" w:type="dxa"/>
            <w:tcBorders>
              <w:left w:val="nil"/>
              <w:bottom w:val="nil"/>
              <w:right w:val="nil"/>
            </w:tcBorders>
          </w:tcPr>
          <w:p w14:paraId="242D31E1" w14:textId="67F76BCA" w:rsidR="00535231" w:rsidRPr="00D875EC" w:rsidRDefault="00535231">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Screen exposure</w:t>
            </w:r>
          </w:p>
        </w:tc>
      </w:tr>
      <w:tr w:rsidR="00535231" w:rsidRPr="007A26BB" w14:paraId="02D75478" w14:textId="77777777" w:rsidTr="007D7B88">
        <w:tc>
          <w:tcPr>
            <w:tcW w:w="8494" w:type="dxa"/>
            <w:tcBorders>
              <w:top w:val="nil"/>
              <w:left w:val="nil"/>
              <w:bottom w:val="nil"/>
              <w:right w:val="nil"/>
            </w:tcBorders>
          </w:tcPr>
          <w:p w14:paraId="34D24CC1" w14:textId="3FDCDEB4" w:rsidR="00535231" w:rsidRPr="00D875EC" w:rsidRDefault="00E55FA5">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Physical activity, physical fitness and sedentary behaviors</w:t>
            </w:r>
          </w:p>
        </w:tc>
      </w:tr>
      <w:tr w:rsidR="00E55FA5" w:rsidRPr="00D875EC" w14:paraId="76DF75CA" w14:textId="77777777" w:rsidTr="007D7B88">
        <w:tc>
          <w:tcPr>
            <w:tcW w:w="8494" w:type="dxa"/>
            <w:tcBorders>
              <w:top w:val="nil"/>
              <w:left w:val="nil"/>
              <w:bottom w:val="nil"/>
              <w:right w:val="nil"/>
            </w:tcBorders>
          </w:tcPr>
          <w:p w14:paraId="4D8EB5C0" w14:textId="75B6CDED" w:rsidR="00E55FA5" w:rsidRPr="00D875EC" w:rsidRDefault="00E55FA5">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Eating habits</w:t>
            </w:r>
          </w:p>
        </w:tc>
      </w:tr>
      <w:tr w:rsidR="00535231" w:rsidRPr="00D875EC" w14:paraId="63CB2522" w14:textId="77777777" w:rsidTr="007D7B88">
        <w:tc>
          <w:tcPr>
            <w:tcW w:w="8494" w:type="dxa"/>
            <w:tcBorders>
              <w:top w:val="nil"/>
              <w:left w:val="nil"/>
              <w:bottom w:val="nil"/>
              <w:right w:val="nil"/>
            </w:tcBorders>
          </w:tcPr>
          <w:p w14:paraId="19D03698" w14:textId="175868F9" w:rsidR="00535231" w:rsidRPr="00D875EC" w:rsidRDefault="00E55FA5">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Psychological responses</w:t>
            </w:r>
          </w:p>
        </w:tc>
      </w:tr>
      <w:tr w:rsidR="00535231" w:rsidRPr="00D875EC" w14:paraId="0D6F7CC8" w14:textId="77777777" w:rsidTr="007D7B88">
        <w:tc>
          <w:tcPr>
            <w:tcW w:w="8494" w:type="dxa"/>
            <w:tcBorders>
              <w:top w:val="nil"/>
              <w:left w:val="nil"/>
              <w:bottom w:val="nil"/>
              <w:right w:val="nil"/>
            </w:tcBorders>
          </w:tcPr>
          <w:p w14:paraId="035C77E0" w14:textId="35BFDA2C" w:rsidR="00535231" w:rsidRPr="00D875EC" w:rsidRDefault="00E55FA5">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Body composition</w:t>
            </w:r>
          </w:p>
        </w:tc>
      </w:tr>
      <w:tr w:rsidR="00535231" w:rsidRPr="00D875EC" w14:paraId="3022EB86" w14:textId="77777777" w:rsidTr="007D7B88">
        <w:tc>
          <w:tcPr>
            <w:tcW w:w="8494" w:type="dxa"/>
            <w:tcBorders>
              <w:top w:val="nil"/>
              <w:left w:val="nil"/>
              <w:bottom w:val="nil"/>
              <w:right w:val="nil"/>
            </w:tcBorders>
          </w:tcPr>
          <w:p w14:paraId="0912C52C" w14:textId="0106ED92" w:rsidR="00535231" w:rsidRPr="00D875EC" w:rsidRDefault="00E55FA5">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Environmental issues</w:t>
            </w:r>
          </w:p>
        </w:tc>
      </w:tr>
      <w:tr w:rsidR="00E55FA5" w:rsidRPr="00D875EC" w14:paraId="6D5800E9" w14:textId="77777777" w:rsidTr="007D7B88">
        <w:tc>
          <w:tcPr>
            <w:tcW w:w="8494" w:type="dxa"/>
            <w:tcBorders>
              <w:top w:val="nil"/>
              <w:left w:val="nil"/>
              <w:right w:val="nil"/>
            </w:tcBorders>
          </w:tcPr>
          <w:p w14:paraId="55064A2A" w14:textId="6427DF75" w:rsidR="00E55FA5" w:rsidRPr="00D875EC" w:rsidRDefault="00E55FA5">
            <w:pPr>
              <w:tabs>
                <w:tab w:val="left" w:pos="420"/>
                <w:tab w:val="right" w:pos="1781"/>
              </w:tabs>
              <w:spacing w:line="360" w:lineRule="auto"/>
              <w:rPr>
                <w:rFonts w:ascii="Times New Roman" w:hAnsi="Times New Roman" w:cs="Times New Roman"/>
                <w:sz w:val="24"/>
                <w:szCs w:val="24"/>
                <w:lang w:val="en-GB"/>
              </w:rPr>
            </w:pPr>
            <w:r w:rsidRPr="00D875EC">
              <w:rPr>
                <w:rFonts w:ascii="Times New Roman" w:hAnsi="Times New Roman" w:cs="Times New Roman"/>
                <w:sz w:val="24"/>
                <w:szCs w:val="24"/>
                <w:lang w:val="en-GB"/>
              </w:rPr>
              <w:t>Injuries</w:t>
            </w:r>
          </w:p>
        </w:tc>
      </w:tr>
    </w:tbl>
    <w:p w14:paraId="37AE42B0" w14:textId="68BD60AD" w:rsidR="0068343C" w:rsidRPr="00D875EC" w:rsidRDefault="0068343C" w:rsidP="007D7B88">
      <w:pPr>
        <w:tabs>
          <w:tab w:val="left" w:pos="420"/>
          <w:tab w:val="right" w:pos="1781"/>
        </w:tabs>
        <w:spacing w:line="360" w:lineRule="auto"/>
        <w:rPr>
          <w:rFonts w:ascii="Times New Roman" w:hAnsi="Times New Roman" w:cs="Times New Roman"/>
          <w:b/>
          <w:sz w:val="24"/>
          <w:szCs w:val="24"/>
          <w:lang w:val="en-GB"/>
        </w:rPr>
      </w:pPr>
    </w:p>
    <w:p w14:paraId="6DBF0822"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54A7FC0F"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4B7DA118"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2D99E0CC"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0351CC1A"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740FBAB0"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1A79E974"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51FDC6C1"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35CDDE87" w14:textId="77777777" w:rsidR="00F71E35" w:rsidRPr="00D875EC" w:rsidRDefault="00F71E35" w:rsidP="007D7B88">
      <w:pPr>
        <w:tabs>
          <w:tab w:val="left" w:pos="420"/>
          <w:tab w:val="right" w:pos="1781"/>
        </w:tabs>
        <w:spacing w:line="360" w:lineRule="auto"/>
        <w:rPr>
          <w:rFonts w:ascii="Times New Roman" w:hAnsi="Times New Roman" w:cs="Times New Roman"/>
          <w:b/>
          <w:sz w:val="24"/>
          <w:szCs w:val="24"/>
          <w:lang w:val="en-GB"/>
        </w:rPr>
      </w:pPr>
    </w:p>
    <w:p w14:paraId="33412C0F" w14:textId="77777777" w:rsidR="0068343C" w:rsidRPr="00D875EC" w:rsidRDefault="0068343C" w:rsidP="0074009A">
      <w:pPr>
        <w:tabs>
          <w:tab w:val="right" w:pos="1781"/>
        </w:tabs>
        <w:spacing w:line="360" w:lineRule="auto"/>
        <w:jc w:val="center"/>
        <w:rPr>
          <w:rFonts w:ascii="Times New Roman" w:hAnsi="Times New Roman" w:cs="Times New Roman"/>
          <w:b/>
          <w:sz w:val="24"/>
          <w:szCs w:val="24"/>
          <w:lang w:val="en-GB"/>
        </w:rPr>
      </w:pPr>
    </w:p>
    <w:p w14:paraId="21637584" w14:textId="4FA2047D" w:rsidR="004E1122" w:rsidRPr="00D875EC" w:rsidRDefault="007349FE" w:rsidP="0074009A">
      <w:pPr>
        <w:tabs>
          <w:tab w:val="right" w:pos="1781"/>
        </w:tabs>
        <w:spacing w:line="360" w:lineRule="auto"/>
        <w:jc w:val="center"/>
        <w:rPr>
          <w:rFonts w:ascii="Times New Roman" w:hAnsi="Times New Roman" w:cs="Times New Roman"/>
          <w:sz w:val="24"/>
          <w:szCs w:val="24"/>
          <w:lang w:val="en-GB"/>
        </w:rPr>
      </w:pPr>
      <w:r w:rsidRPr="00D875EC">
        <w:rPr>
          <w:rFonts w:ascii="Times New Roman" w:hAnsi="Times New Roman" w:cs="Times New Roman"/>
          <w:noProof/>
          <w:sz w:val="20"/>
          <w:szCs w:val="20"/>
          <w:lang w:eastAsia="es-ES"/>
        </w:rPr>
        <w:drawing>
          <wp:anchor distT="0" distB="0" distL="114300" distR="114300" simplePos="0" relativeHeight="251658240" behindDoc="0" locked="0" layoutInCell="1" allowOverlap="1" wp14:anchorId="003E4B45" wp14:editId="38D75382">
            <wp:simplePos x="0" y="0"/>
            <wp:positionH relativeFrom="margin">
              <wp:posOffset>-250795</wp:posOffset>
            </wp:positionH>
            <wp:positionV relativeFrom="paragraph">
              <wp:posOffset>507705</wp:posOffset>
            </wp:positionV>
            <wp:extent cx="5911850" cy="2245586"/>
            <wp:effectExtent l="0" t="0" r="0" b="254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children1.tif"/>
                    <pic:cNvPicPr/>
                  </pic:nvPicPr>
                  <pic:blipFill>
                    <a:blip r:embed="rId8">
                      <a:extLst>
                        <a:ext uri="{28A0092B-C50C-407E-A947-70E740481C1C}">
                          <a14:useLocalDpi xmlns:a14="http://schemas.microsoft.com/office/drawing/2010/main" val="0"/>
                        </a:ext>
                      </a:extLst>
                    </a:blip>
                    <a:stretch>
                      <a:fillRect/>
                    </a:stretch>
                  </pic:blipFill>
                  <pic:spPr>
                    <a:xfrm>
                      <a:off x="0" y="0"/>
                      <a:ext cx="5911850" cy="2245586"/>
                    </a:xfrm>
                    <a:prstGeom prst="rect">
                      <a:avLst/>
                    </a:prstGeom>
                  </pic:spPr>
                </pic:pic>
              </a:graphicData>
            </a:graphic>
            <wp14:sizeRelH relativeFrom="page">
              <wp14:pctWidth>0</wp14:pctWidth>
            </wp14:sizeRelH>
            <wp14:sizeRelV relativeFrom="page">
              <wp14:pctHeight>0</wp14:pctHeight>
            </wp14:sizeRelV>
          </wp:anchor>
        </w:drawing>
      </w:r>
      <w:r w:rsidR="00AA7526" w:rsidRPr="00D875EC">
        <w:rPr>
          <w:rFonts w:ascii="Times New Roman" w:hAnsi="Times New Roman" w:cs="Times New Roman"/>
          <w:b/>
          <w:sz w:val="20"/>
          <w:szCs w:val="20"/>
          <w:lang w:val="en-GB"/>
        </w:rPr>
        <w:t xml:space="preserve">Figure </w:t>
      </w:r>
      <w:r w:rsidR="0068343C" w:rsidRPr="00D875EC">
        <w:rPr>
          <w:rFonts w:ascii="Times New Roman" w:hAnsi="Times New Roman" w:cs="Times New Roman"/>
          <w:b/>
          <w:sz w:val="20"/>
          <w:szCs w:val="20"/>
          <w:lang w:val="en-GB"/>
        </w:rPr>
        <w:t>I</w:t>
      </w:r>
      <w:r w:rsidR="00AA7526" w:rsidRPr="00D875EC">
        <w:rPr>
          <w:rFonts w:ascii="Times New Roman" w:hAnsi="Times New Roman" w:cs="Times New Roman"/>
          <w:sz w:val="20"/>
          <w:szCs w:val="20"/>
          <w:lang w:val="en-GB"/>
        </w:rPr>
        <w:t>.</w:t>
      </w:r>
      <w:r w:rsidR="00AA7526" w:rsidRPr="00D875EC">
        <w:rPr>
          <w:rFonts w:ascii="Times New Roman" w:hAnsi="Times New Roman" w:cs="Times New Roman"/>
          <w:sz w:val="24"/>
          <w:szCs w:val="24"/>
          <w:lang w:val="en-GB"/>
        </w:rPr>
        <w:t xml:space="preserve"> </w:t>
      </w:r>
      <w:r w:rsidR="00E55FA5" w:rsidRPr="00D875EC">
        <w:rPr>
          <w:rFonts w:ascii="Times New Roman" w:hAnsi="Times New Roman" w:cs="Times New Roman"/>
          <w:b/>
          <w:sz w:val="20"/>
          <w:szCs w:val="20"/>
          <w:lang w:val="en-GB"/>
        </w:rPr>
        <w:t>Potential health</w:t>
      </w:r>
      <w:r w:rsidR="00B6647D" w:rsidRPr="00D875EC">
        <w:rPr>
          <w:rFonts w:ascii="Times New Roman" w:hAnsi="Times New Roman" w:cs="Times New Roman"/>
          <w:b/>
          <w:sz w:val="20"/>
          <w:szCs w:val="20"/>
          <w:lang w:val="en-GB"/>
        </w:rPr>
        <w:t>-related</w:t>
      </w:r>
      <w:r w:rsidR="00E55FA5" w:rsidRPr="00D875EC">
        <w:rPr>
          <w:rFonts w:ascii="Times New Roman" w:hAnsi="Times New Roman" w:cs="Times New Roman"/>
          <w:b/>
          <w:sz w:val="20"/>
          <w:szCs w:val="20"/>
          <w:lang w:val="en-GB"/>
        </w:rPr>
        <w:t xml:space="preserve"> c</w:t>
      </w:r>
      <w:r w:rsidR="00972D67" w:rsidRPr="00D875EC">
        <w:rPr>
          <w:rFonts w:ascii="Times New Roman" w:hAnsi="Times New Roman" w:cs="Times New Roman"/>
          <w:b/>
          <w:sz w:val="20"/>
          <w:szCs w:val="20"/>
          <w:lang w:val="en-GB"/>
        </w:rPr>
        <w:t>o</w:t>
      </w:r>
      <w:r w:rsidR="002834B4" w:rsidRPr="00D875EC">
        <w:rPr>
          <w:rFonts w:ascii="Times New Roman" w:hAnsi="Times New Roman" w:cs="Times New Roman"/>
          <w:b/>
          <w:sz w:val="20"/>
          <w:szCs w:val="20"/>
          <w:lang w:val="en-GB"/>
        </w:rPr>
        <w:t xml:space="preserve">nsequences </w:t>
      </w:r>
      <w:r w:rsidR="00E55FA5" w:rsidRPr="00D875EC">
        <w:rPr>
          <w:rFonts w:ascii="Times New Roman" w:hAnsi="Times New Roman" w:cs="Times New Roman"/>
          <w:b/>
          <w:sz w:val="20"/>
          <w:szCs w:val="20"/>
          <w:lang w:val="en-GB"/>
        </w:rPr>
        <w:t>of COVID-19 lockdown in children</w:t>
      </w:r>
      <w:r w:rsidR="00E55FA5" w:rsidRPr="00D875EC">
        <w:rPr>
          <w:rFonts w:ascii="Times New Roman" w:hAnsi="Times New Roman" w:cs="Times New Roman"/>
          <w:sz w:val="24"/>
          <w:szCs w:val="24"/>
          <w:lang w:val="en-GB"/>
        </w:rPr>
        <w:t>.</w:t>
      </w:r>
    </w:p>
    <w:p w14:paraId="69566AD5" w14:textId="77777777" w:rsidR="005B5B02" w:rsidRDefault="005B5B02" w:rsidP="008B05A5">
      <w:pPr>
        <w:spacing w:line="360" w:lineRule="auto"/>
        <w:jc w:val="both"/>
        <w:rPr>
          <w:rFonts w:ascii="Times New Roman" w:hAnsi="Times New Roman" w:cs="Times New Roman"/>
          <w:noProof/>
          <w:sz w:val="24"/>
          <w:szCs w:val="24"/>
          <w:lang w:val="en-GB" w:eastAsia="es-ES"/>
        </w:rPr>
      </w:pPr>
    </w:p>
    <w:p w14:paraId="54D48711" w14:textId="77777777" w:rsidR="00FE45BB" w:rsidRPr="00D875EC" w:rsidRDefault="00FE45BB" w:rsidP="008B05A5">
      <w:pPr>
        <w:spacing w:line="360" w:lineRule="auto"/>
        <w:jc w:val="both"/>
        <w:rPr>
          <w:rFonts w:ascii="Times New Roman" w:hAnsi="Times New Roman" w:cs="Times New Roman"/>
          <w:b/>
          <w:sz w:val="24"/>
          <w:szCs w:val="24"/>
          <w:lang w:val="en-GB"/>
        </w:rPr>
      </w:pPr>
    </w:p>
    <w:p w14:paraId="334D6B69" w14:textId="77777777" w:rsidR="005B5B02" w:rsidRDefault="005B5B02" w:rsidP="008B05A5">
      <w:pPr>
        <w:spacing w:line="360" w:lineRule="auto"/>
        <w:jc w:val="both"/>
        <w:rPr>
          <w:rFonts w:ascii="Times New Roman" w:hAnsi="Times New Roman" w:cs="Times New Roman"/>
          <w:b/>
          <w:sz w:val="24"/>
          <w:szCs w:val="24"/>
          <w:lang w:val="en-GB"/>
        </w:rPr>
      </w:pPr>
    </w:p>
    <w:p w14:paraId="784E72F6" w14:textId="77777777" w:rsidR="00FE45BB" w:rsidRDefault="00FE45BB" w:rsidP="008B05A5">
      <w:pPr>
        <w:spacing w:line="360" w:lineRule="auto"/>
        <w:jc w:val="both"/>
        <w:rPr>
          <w:rFonts w:ascii="Times New Roman" w:hAnsi="Times New Roman" w:cs="Times New Roman"/>
          <w:b/>
          <w:sz w:val="24"/>
          <w:szCs w:val="24"/>
          <w:lang w:val="en-GB"/>
        </w:rPr>
      </w:pPr>
    </w:p>
    <w:p w14:paraId="749D34C2" w14:textId="77777777" w:rsidR="00FE45BB" w:rsidRDefault="00FE45BB" w:rsidP="008B05A5">
      <w:pPr>
        <w:spacing w:line="360" w:lineRule="auto"/>
        <w:jc w:val="both"/>
        <w:rPr>
          <w:rFonts w:ascii="Times New Roman" w:hAnsi="Times New Roman" w:cs="Times New Roman"/>
          <w:b/>
          <w:sz w:val="24"/>
          <w:szCs w:val="24"/>
          <w:lang w:val="en-GB"/>
        </w:rPr>
      </w:pPr>
    </w:p>
    <w:p w14:paraId="4DFDFE2C" w14:textId="77777777" w:rsidR="00FE45BB" w:rsidRDefault="00FE45BB" w:rsidP="008B05A5">
      <w:pPr>
        <w:spacing w:line="360" w:lineRule="auto"/>
        <w:jc w:val="both"/>
        <w:rPr>
          <w:rFonts w:ascii="Times New Roman" w:hAnsi="Times New Roman" w:cs="Times New Roman"/>
          <w:b/>
          <w:sz w:val="24"/>
          <w:szCs w:val="24"/>
          <w:lang w:val="en-GB"/>
        </w:rPr>
      </w:pPr>
    </w:p>
    <w:p w14:paraId="240CB607" w14:textId="77777777" w:rsidR="00FE45BB" w:rsidRDefault="00FE45BB" w:rsidP="008B05A5">
      <w:pPr>
        <w:spacing w:line="360" w:lineRule="auto"/>
        <w:jc w:val="both"/>
        <w:rPr>
          <w:rFonts w:ascii="Times New Roman" w:hAnsi="Times New Roman" w:cs="Times New Roman"/>
          <w:b/>
          <w:sz w:val="24"/>
          <w:szCs w:val="24"/>
          <w:lang w:val="en-GB"/>
        </w:rPr>
      </w:pPr>
    </w:p>
    <w:p w14:paraId="16AFEE6E" w14:textId="77777777" w:rsidR="00FE45BB" w:rsidRPr="00D875EC" w:rsidRDefault="00FE45BB" w:rsidP="008B05A5">
      <w:pPr>
        <w:spacing w:line="360" w:lineRule="auto"/>
        <w:jc w:val="both"/>
        <w:rPr>
          <w:rFonts w:ascii="Times New Roman" w:hAnsi="Times New Roman" w:cs="Times New Roman"/>
          <w:b/>
          <w:sz w:val="24"/>
          <w:szCs w:val="24"/>
          <w:lang w:val="en-GB"/>
        </w:rPr>
      </w:pPr>
    </w:p>
    <w:p w14:paraId="35129239" w14:textId="079DE594" w:rsidR="00707215" w:rsidRPr="00D875EC" w:rsidRDefault="00782FF6" w:rsidP="008B05A5">
      <w:pPr>
        <w:spacing w:line="360" w:lineRule="auto"/>
        <w:jc w:val="both"/>
        <w:rPr>
          <w:rFonts w:ascii="Times New Roman" w:hAnsi="Times New Roman" w:cs="Times New Roman"/>
          <w:b/>
          <w:sz w:val="20"/>
          <w:szCs w:val="20"/>
          <w:lang w:val="en-GB"/>
        </w:rPr>
      </w:pPr>
      <w:r w:rsidRPr="00D875EC">
        <w:rPr>
          <w:rFonts w:ascii="Times New Roman" w:hAnsi="Times New Roman" w:cs="Times New Roman"/>
          <w:b/>
          <w:sz w:val="20"/>
          <w:szCs w:val="20"/>
          <w:lang w:val="en-GB"/>
        </w:rPr>
        <w:t xml:space="preserve">Figure II. </w:t>
      </w:r>
      <w:r w:rsidR="00184F09" w:rsidRPr="00D875EC">
        <w:rPr>
          <w:rFonts w:ascii="Times New Roman" w:hAnsi="Times New Roman" w:cs="Times New Roman"/>
          <w:b/>
          <w:sz w:val="20"/>
          <w:szCs w:val="20"/>
          <w:lang w:val="en-GB"/>
        </w:rPr>
        <w:t xml:space="preserve">Associations found in the study search regarding health-related components in isolated children. </w:t>
      </w:r>
    </w:p>
    <w:p w14:paraId="4F520EA1" w14:textId="065322F6" w:rsidR="00184F09" w:rsidRPr="00D875EC" w:rsidRDefault="00E819B4" w:rsidP="008B05A5">
      <w:pPr>
        <w:spacing w:line="360" w:lineRule="auto"/>
        <w:jc w:val="both"/>
        <w:rPr>
          <w:rFonts w:ascii="Times New Roman" w:hAnsi="Times New Roman" w:cs="Times New Roman"/>
          <w:b/>
          <w:sz w:val="24"/>
          <w:szCs w:val="24"/>
          <w:lang w:val="en-GB"/>
        </w:rPr>
      </w:pPr>
      <w:r w:rsidRPr="00D875EC">
        <w:rPr>
          <w:rFonts w:ascii="Times New Roman" w:hAnsi="Times New Roman" w:cs="Times New Roman"/>
          <w:b/>
          <w:noProof/>
          <w:sz w:val="24"/>
          <w:szCs w:val="24"/>
          <w:lang w:eastAsia="es-ES"/>
        </w:rPr>
        <w:lastRenderedPageBreak/>
        <w:drawing>
          <wp:anchor distT="0" distB="0" distL="114300" distR="114300" simplePos="0" relativeHeight="251659264" behindDoc="0" locked="0" layoutInCell="1" allowOverlap="1" wp14:anchorId="4316EBA5" wp14:editId="69C7A6B9">
            <wp:simplePos x="0" y="0"/>
            <wp:positionH relativeFrom="margin">
              <wp:posOffset>-137795</wp:posOffset>
            </wp:positionH>
            <wp:positionV relativeFrom="paragraph">
              <wp:posOffset>212090</wp:posOffset>
            </wp:positionV>
            <wp:extent cx="5937250" cy="320675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25" r="7296"/>
                    <a:stretch/>
                  </pic:blipFill>
                  <pic:spPr bwMode="auto">
                    <a:xfrm>
                      <a:off x="0" y="0"/>
                      <a:ext cx="5937250" cy="3206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184F09" w:rsidRPr="00D875EC" w:rsidSect="00120F3E">
      <w:footerReference w:type="default" r:id="rId10"/>
      <w:pgSz w:w="11906" w:h="16838"/>
      <w:pgMar w:top="1440" w:right="1701" w:bottom="1418"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07E75C" w16cid:durableId="225276AB"/>
  <w16cid:commentId w16cid:paraId="1D83C1E9" w16cid:durableId="22527716"/>
  <w16cid:commentId w16cid:paraId="3785B1A6" w16cid:durableId="22527763"/>
  <w16cid:commentId w16cid:paraId="40E44283" w16cid:durableId="2252797E"/>
  <w16cid:commentId w16cid:paraId="6BBB2D0A" w16cid:durableId="2252748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F7C1DB" w14:textId="77777777" w:rsidR="001966BC" w:rsidRDefault="001966BC" w:rsidP="0074009A">
      <w:pPr>
        <w:spacing w:after="0" w:line="240" w:lineRule="auto"/>
      </w:pPr>
      <w:r>
        <w:separator/>
      </w:r>
    </w:p>
  </w:endnote>
  <w:endnote w:type="continuationSeparator" w:id="0">
    <w:p w14:paraId="5016BC68" w14:textId="77777777" w:rsidR="001966BC" w:rsidRDefault="001966BC" w:rsidP="00740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3242279"/>
      <w:docPartObj>
        <w:docPartGallery w:val="Page Numbers (Bottom of Page)"/>
        <w:docPartUnique/>
      </w:docPartObj>
    </w:sdtPr>
    <w:sdtContent>
      <w:p w14:paraId="1BFBB6E2" w14:textId="016A7AB4" w:rsidR="00816AED" w:rsidRDefault="00816AED">
        <w:pPr>
          <w:pStyle w:val="Piedepgina"/>
          <w:jc w:val="center"/>
        </w:pPr>
        <w:r>
          <w:fldChar w:fldCharType="begin"/>
        </w:r>
        <w:r>
          <w:instrText>PAGE   \* MERGEFORMAT</w:instrText>
        </w:r>
        <w:r>
          <w:fldChar w:fldCharType="separate"/>
        </w:r>
        <w:r w:rsidR="00FE45BB">
          <w:rPr>
            <w:noProof/>
          </w:rPr>
          <w:t>1</w:t>
        </w:r>
        <w:r>
          <w:fldChar w:fldCharType="end"/>
        </w:r>
      </w:p>
    </w:sdtContent>
  </w:sdt>
  <w:p w14:paraId="5F6D0E61" w14:textId="77777777" w:rsidR="00816AED" w:rsidRDefault="00816AE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9DCFB" w14:textId="77777777" w:rsidR="001966BC" w:rsidRDefault="001966BC" w:rsidP="0074009A">
      <w:pPr>
        <w:spacing w:after="0" w:line="240" w:lineRule="auto"/>
      </w:pPr>
      <w:r>
        <w:separator/>
      </w:r>
    </w:p>
  </w:footnote>
  <w:footnote w:type="continuationSeparator" w:id="0">
    <w:p w14:paraId="05CFA13D" w14:textId="77777777" w:rsidR="001966BC" w:rsidRDefault="001966BC" w:rsidP="007400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76941"/>
    <w:multiLevelType w:val="hybridMultilevel"/>
    <w:tmpl w:val="946A51B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13009D5"/>
    <w:multiLevelType w:val="hybridMultilevel"/>
    <w:tmpl w:val="ABA0CC2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6F55765"/>
    <w:multiLevelType w:val="hybridMultilevel"/>
    <w:tmpl w:val="1E16BD7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F027C78"/>
    <w:multiLevelType w:val="hybridMultilevel"/>
    <w:tmpl w:val="BDF4DD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5544C75"/>
    <w:multiLevelType w:val="hybridMultilevel"/>
    <w:tmpl w:val="B0C0662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2617B06"/>
    <w:multiLevelType w:val="hybridMultilevel"/>
    <w:tmpl w:val="2332A1C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73596E22"/>
    <w:multiLevelType w:val="hybridMultilevel"/>
    <w:tmpl w:val="B09829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3"/>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FF4"/>
    <w:rsid w:val="000122C9"/>
    <w:rsid w:val="0001733B"/>
    <w:rsid w:val="0002422E"/>
    <w:rsid w:val="0003493E"/>
    <w:rsid w:val="00036ACC"/>
    <w:rsid w:val="000562B8"/>
    <w:rsid w:val="00056475"/>
    <w:rsid w:val="000706C2"/>
    <w:rsid w:val="000778A0"/>
    <w:rsid w:val="00081B36"/>
    <w:rsid w:val="000842AB"/>
    <w:rsid w:val="0008443D"/>
    <w:rsid w:val="00087EBE"/>
    <w:rsid w:val="00094D34"/>
    <w:rsid w:val="000A31C6"/>
    <w:rsid w:val="000B5655"/>
    <w:rsid w:val="000B5B43"/>
    <w:rsid w:val="000B724C"/>
    <w:rsid w:val="000C203D"/>
    <w:rsid w:val="000D0A1F"/>
    <w:rsid w:val="000D7A72"/>
    <w:rsid w:val="000E2114"/>
    <w:rsid w:val="000E3137"/>
    <w:rsid w:val="000F742C"/>
    <w:rsid w:val="00100853"/>
    <w:rsid w:val="001047FB"/>
    <w:rsid w:val="0010721D"/>
    <w:rsid w:val="00120F3E"/>
    <w:rsid w:val="001419F9"/>
    <w:rsid w:val="00146989"/>
    <w:rsid w:val="00152CE8"/>
    <w:rsid w:val="00153C1A"/>
    <w:rsid w:val="00155DC7"/>
    <w:rsid w:val="0016155F"/>
    <w:rsid w:val="00161E0A"/>
    <w:rsid w:val="001830B7"/>
    <w:rsid w:val="00184F09"/>
    <w:rsid w:val="001966BC"/>
    <w:rsid w:val="001A09D3"/>
    <w:rsid w:val="001B3357"/>
    <w:rsid w:val="001D27C1"/>
    <w:rsid w:val="001D6D5A"/>
    <w:rsid w:val="001E0687"/>
    <w:rsid w:val="001F2A1C"/>
    <w:rsid w:val="00207B4D"/>
    <w:rsid w:val="00213C9C"/>
    <w:rsid w:val="00221C63"/>
    <w:rsid w:val="00234921"/>
    <w:rsid w:val="00240256"/>
    <w:rsid w:val="00242B2A"/>
    <w:rsid w:val="0025514A"/>
    <w:rsid w:val="00260C6B"/>
    <w:rsid w:val="00276004"/>
    <w:rsid w:val="00277155"/>
    <w:rsid w:val="002834B4"/>
    <w:rsid w:val="00297A49"/>
    <w:rsid w:val="002B0969"/>
    <w:rsid w:val="002C63D0"/>
    <w:rsid w:val="002F3F26"/>
    <w:rsid w:val="002F4A92"/>
    <w:rsid w:val="002F5BCB"/>
    <w:rsid w:val="003003CB"/>
    <w:rsid w:val="003056BD"/>
    <w:rsid w:val="00313B77"/>
    <w:rsid w:val="00322CCD"/>
    <w:rsid w:val="00336334"/>
    <w:rsid w:val="003503F5"/>
    <w:rsid w:val="00351621"/>
    <w:rsid w:val="003552E9"/>
    <w:rsid w:val="0035687D"/>
    <w:rsid w:val="00367813"/>
    <w:rsid w:val="00392C69"/>
    <w:rsid w:val="003A74B4"/>
    <w:rsid w:val="003B0EFB"/>
    <w:rsid w:val="003C07D5"/>
    <w:rsid w:val="003C1839"/>
    <w:rsid w:val="003D3061"/>
    <w:rsid w:val="003D542D"/>
    <w:rsid w:val="003E310E"/>
    <w:rsid w:val="003E352A"/>
    <w:rsid w:val="003E43B0"/>
    <w:rsid w:val="003F0375"/>
    <w:rsid w:val="00405474"/>
    <w:rsid w:val="00425F67"/>
    <w:rsid w:val="0044143F"/>
    <w:rsid w:val="0044740A"/>
    <w:rsid w:val="004857AC"/>
    <w:rsid w:val="00493F3D"/>
    <w:rsid w:val="004972FD"/>
    <w:rsid w:val="004B7E81"/>
    <w:rsid w:val="004C208A"/>
    <w:rsid w:val="004E1122"/>
    <w:rsid w:val="0050094D"/>
    <w:rsid w:val="00502C24"/>
    <w:rsid w:val="00503366"/>
    <w:rsid w:val="005041E1"/>
    <w:rsid w:val="00505780"/>
    <w:rsid w:val="00506EFA"/>
    <w:rsid w:val="00506F93"/>
    <w:rsid w:val="00513342"/>
    <w:rsid w:val="005150BC"/>
    <w:rsid w:val="0052194D"/>
    <w:rsid w:val="00535231"/>
    <w:rsid w:val="005416E6"/>
    <w:rsid w:val="00552BC0"/>
    <w:rsid w:val="0056462D"/>
    <w:rsid w:val="00571D53"/>
    <w:rsid w:val="005A305A"/>
    <w:rsid w:val="005B14F4"/>
    <w:rsid w:val="005B5B02"/>
    <w:rsid w:val="005B5C74"/>
    <w:rsid w:val="005B754C"/>
    <w:rsid w:val="005C03B1"/>
    <w:rsid w:val="005C2502"/>
    <w:rsid w:val="005D0C4A"/>
    <w:rsid w:val="005D2373"/>
    <w:rsid w:val="005D456D"/>
    <w:rsid w:val="005D68F5"/>
    <w:rsid w:val="005E04B1"/>
    <w:rsid w:val="005E79BF"/>
    <w:rsid w:val="00604762"/>
    <w:rsid w:val="00610736"/>
    <w:rsid w:val="00614EDE"/>
    <w:rsid w:val="00620BD2"/>
    <w:rsid w:val="00627EF6"/>
    <w:rsid w:val="006333C9"/>
    <w:rsid w:val="006337B0"/>
    <w:rsid w:val="006441FD"/>
    <w:rsid w:val="00660AB0"/>
    <w:rsid w:val="006618D5"/>
    <w:rsid w:val="006626C5"/>
    <w:rsid w:val="00663881"/>
    <w:rsid w:val="00667F0B"/>
    <w:rsid w:val="006701A8"/>
    <w:rsid w:val="0067081E"/>
    <w:rsid w:val="0068343C"/>
    <w:rsid w:val="006936F5"/>
    <w:rsid w:val="00694C8D"/>
    <w:rsid w:val="006957A0"/>
    <w:rsid w:val="006B25B5"/>
    <w:rsid w:val="006B3750"/>
    <w:rsid w:val="006B6845"/>
    <w:rsid w:val="006C09F1"/>
    <w:rsid w:val="006D6DF6"/>
    <w:rsid w:val="006D748B"/>
    <w:rsid w:val="006E5169"/>
    <w:rsid w:val="006E6A2C"/>
    <w:rsid w:val="006F7E6C"/>
    <w:rsid w:val="0070301C"/>
    <w:rsid w:val="00707215"/>
    <w:rsid w:val="0071330D"/>
    <w:rsid w:val="0071579F"/>
    <w:rsid w:val="00722F92"/>
    <w:rsid w:val="007315ED"/>
    <w:rsid w:val="007349FE"/>
    <w:rsid w:val="0074009A"/>
    <w:rsid w:val="00750F2F"/>
    <w:rsid w:val="007519E8"/>
    <w:rsid w:val="007741FB"/>
    <w:rsid w:val="00780E83"/>
    <w:rsid w:val="00782FF6"/>
    <w:rsid w:val="00784CF7"/>
    <w:rsid w:val="00784E91"/>
    <w:rsid w:val="00793777"/>
    <w:rsid w:val="007977D5"/>
    <w:rsid w:val="00797EBE"/>
    <w:rsid w:val="007A26BB"/>
    <w:rsid w:val="007A7E02"/>
    <w:rsid w:val="007B22A4"/>
    <w:rsid w:val="007C125F"/>
    <w:rsid w:val="007D7B88"/>
    <w:rsid w:val="007E2D75"/>
    <w:rsid w:val="007E634A"/>
    <w:rsid w:val="007F5E8F"/>
    <w:rsid w:val="008114E1"/>
    <w:rsid w:val="00816A68"/>
    <w:rsid w:val="00816AED"/>
    <w:rsid w:val="008171F4"/>
    <w:rsid w:val="00821A93"/>
    <w:rsid w:val="008240AE"/>
    <w:rsid w:val="00826F32"/>
    <w:rsid w:val="00832364"/>
    <w:rsid w:val="00834DAE"/>
    <w:rsid w:val="00835913"/>
    <w:rsid w:val="00842D40"/>
    <w:rsid w:val="00846876"/>
    <w:rsid w:val="0085499F"/>
    <w:rsid w:val="00861864"/>
    <w:rsid w:val="0086265F"/>
    <w:rsid w:val="00863262"/>
    <w:rsid w:val="00885001"/>
    <w:rsid w:val="008867E0"/>
    <w:rsid w:val="00890247"/>
    <w:rsid w:val="008A1509"/>
    <w:rsid w:val="008A2CA3"/>
    <w:rsid w:val="008B05A5"/>
    <w:rsid w:val="008C2331"/>
    <w:rsid w:val="008C25C7"/>
    <w:rsid w:val="008D48BA"/>
    <w:rsid w:val="008D7E23"/>
    <w:rsid w:val="008E3DBE"/>
    <w:rsid w:val="008E4C0B"/>
    <w:rsid w:val="008E536C"/>
    <w:rsid w:val="0090108B"/>
    <w:rsid w:val="00902FAB"/>
    <w:rsid w:val="0090462F"/>
    <w:rsid w:val="009137BA"/>
    <w:rsid w:val="009327E1"/>
    <w:rsid w:val="00936E30"/>
    <w:rsid w:val="0093750B"/>
    <w:rsid w:val="00940E96"/>
    <w:rsid w:val="009629E6"/>
    <w:rsid w:val="0096485B"/>
    <w:rsid w:val="00971F3F"/>
    <w:rsid w:val="00972D67"/>
    <w:rsid w:val="0098077C"/>
    <w:rsid w:val="009815AC"/>
    <w:rsid w:val="00992577"/>
    <w:rsid w:val="00995E4A"/>
    <w:rsid w:val="009B6567"/>
    <w:rsid w:val="009B7AF3"/>
    <w:rsid w:val="009C1BC8"/>
    <w:rsid w:val="009C5956"/>
    <w:rsid w:val="009E22F8"/>
    <w:rsid w:val="009E3CD5"/>
    <w:rsid w:val="009E5CD1"/>
    <w:rsid w:val="009E6A35"/>
    <w:rsid w:val="009F76D5"/>
    <w:rsid w:val="00A03413"/>
    <w:rsid w:val="00A22B62"/>
    <w:rsid w:val="00A23190"/>
    <w:rsid w:val="00A32C7D"/>
    <w:rsid w:val="00A439EB"/>
    <w:rsid w:val="00A44103"/>
    <w:rsid w:val="00A44725"/>
    <w:rsid w:val="00A4501B"/>
    <w:rsid w:val="00A57470"/>
    <w:rsid w:val="00A601E1"/>
    <w:rsid w:val="00A60EF6"/>
    <w:rsid w:val="00A83485"/>
    <w:rsid w:val="00A902E9"/>
    <w:rsid w:val="00AA0C58"/>
    <w:rsid w:val="00AA17A8"/>
    <w:rsid w:val="00AA4030"/>
    <w:rsid w:val="00AA7526"/>
    <w:rsid w:val="00AB2248"/>
    <w:rsid w:val="00AB6EB3"/>
    <w:rsid w:val="00AC0B0D"/>
    <w:rsid w:val="00AC2037"/>
    <w:rsid w:val="00AD2643"/>
    <w:rsid w:val="00AD5FE3"/>
    <w:rsid w:val="00AE148E"/>
    <w:rsid w:val="00AF019A"/>
    <w:rsid w:val="00AF2AAC"/>
    <w:rsid w:val="00B052E4"/>
    <w:rsid w:val="00B251E9"/>
    <w:rsid w:val="00B25865"/>
    <w:rsid w:val="00B42062"/>
    <w:rsid w:val="00B45A06"/>
    <w:rsid w:val="00B501FC"/>
    <w:rsid w:val="00B5645B"/>
    <w:rsid w:val="00B6052A"/>
    <w:rsid w:val="00B652F6"/>
    <w:rsid w:val="00B6647D"/>
    <w:rsid w:val="00B673AE"/>
    <w:rsid w:val="00B72B83"/>
    <w:rsid w:val="00B77F8F"/>
    <w:rsid w:val="00B86CAC"/>
    <w:rsid w:val="00B9020D"/>
    <w:rsid w:val="00BA25ED"/>
    <w:rsid w:val="00BA2ABD"/>
    <w:rsid w:val="00BB38B2"/>
    <w:rsid w:val="00BC11A8"/>
    <w:rsid w:val="00BF39C6"/>
    <w:rsid w:val="00C01DD2"/>
    <w:rsid w:val="00C23003"/>
    <w:rsid w:val="00C24F1E"/>
    <w:rsid w:val="00C30369"/>
    <w:rsid w:val="00C32E63"/>
    <w:rsid w:val="00C41A6F"/>
    <w:rsid w:val="00C42F50"/>
    <w:rsid w:val="00C60338"/>
    <w:rsid w:val="00C65B3F"/>
    <w:rsid w:val="00C744F0"/>
    <w:rsid w:val="00C77F13"/>
    <w:rsid w:val="00C82125"/>
    <w:rsid w:val="00C83B99"/>
    <w:rsid w:val="00C844F8"/>
    <w:rsid w:val="00C93E7F"/>
    <w:rsid w:val="00CA02A3"/>
    <w:rsid w:val="00CA5A93"/>
    <w:rsid w:val="00CB3A2A"/>
    <w:rsid w:val="00CB7AD4"/>
    <w:rsid w:val="00CC6ECC"/>
    <w:rsid w:val="00CD2D4C"/>
    <w:rsid w:val="00CD3DFB"/>
    <w:rsid w:val="00CD5964"/>
    <w:rsid w:val="00CE01D6"/>
    <w:rsid w:val="00CE28A0"/>
    <w:rsid w:val="00CF2B47"/>
    <w:rsid w:val="00D13818"/>
    <w:rsid w:val="00D20E05"/>
    <w:rsid w:val="00D22986"/>
    <w:rsid w:val="00D24463"/>
    <w:rsid w:val="00D37D53"/>
    <w:rsid w:val="00D619E9"/>
    <w:rsid w:val="00D81E87"/>
    <w:rsid w:val="00D82E71"/>
    <w:rsid w:val="00D83142"/>
    <w:rsid w:val="00D852D3"/>
    <w:rsid w:val="00D86550"/>
    <w:rsid w:val="00D875EC"/>
    <w:rsid w:val="00D87A2D"/>
    <w:rsid w:val="00DA1339"/>
    <w:rsid w:val="00DB1736"/>
    <w:rsid w:val="00DB4F96"/>
    <w:rsid w:val="00DE03A6"/>
    <w:rsid w:val="00DE44F6"/>
    <w:rsid w:val="00DE7982"/>
    <w:rsid w:val="00DF0F62"/>
    <w:rsid w:val="00E1215E"/>
    <w:rsid w:val="00E13009"/>
    <w:rsid w:val="00E1341A"/>
    <w:rsid w:val="00E23695"/>
    <w:rsid w:val="00E337BC"/>
    <w:rsid w:val="00E34A01"/>
    <w:rsid w:val="00E4579E"/>
    <w:rsid w:val="00E505D2"/>
    <w:rsid w:val="00E50FF4"/>
    <w:rsid w:val="00E53E3C"/>
    <w:rsid w:val="00E55FA5"/>
    <w:rsid w:val="00E57D2D"/>
    <w:rsid w:val="00E70398"/>
    <w:rsid w:val="00E819B4"/>
    <w:rsid w:val="00E834C6"/>
    <w:rsid w:val="00E859C4"/>
    <w:rsid w:val="00E91077"/>
    <w:rsid w:val="00E967AD"/>
    <w:rsid w:val="00EA760F"/>
    <w:rsid w:val="00EC2065"/>
    <w:rsid w:val="00EC699E"/>
    <w:rsid w:val="00EC7344"/>
    <w:rsid w:val="00EC7489"/>
    <w:rsid w:val="00ED7E24"/>
    <w:rsid w:val="00EF0FBA"/>
    <w:rsid w:val="00EF39AF"/>
    <w:rsid w:val="00EF7949"/>
    <w:rsid w:val="00F2425C"/>
    <w:rsid w:val="00F4191C"/>
    <w:rsid w:val="00F54C84"/>
    <w:rsid w:val="00F550DF"/>
    <w:rsid w:val="00F6488C"/>
    <w:rsid w:val="00F677B9"/>
    <w:rsid w:val="00F71E35"/>
    <w:rsid w:val="00F72821"/>
    <w:rsid w:val="00F76710"/>
    <w:rsid w:val="00F828BF"/>
    <w:rsid w:val="00F909BB"/>
    <w:rsid w:val="00F95B62"/>
    <w:rsid w:val="00FA5A16"/>
    <w:rsid w:val="00FB4B84"/>
    <w:rsid w:val="00FD55FE"/>
    <w:rsid w:val="00FE45BB"/>
    <w:rsid w:val="00FE4ACD"/>
    <w:rsid w:val="00FE5045"/>
    <w:rsid w:val="00FE5205"/>
    <w:rsid w:val="00FE7FB9"/>
    <w:rsid w:val="00FF0E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483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552E9"/>
    <w:pPr>
      <w:ind w:left="720"/>
      <w:contextualSpacing/>
    </w:pPr>
  </w:style>
  <w:style w:type="paragraph" w:styleId="Textodeglobo">
    <w:name w:val="Balloon Text"/>
    <w:basedOn w:val="Normal"/>
    <w:link w:val="TextodegloboCar"/>
    <w:uiPriority w:val="99"/>
    <w:semiHidden/>
    <w:unhideWhenUsed/>
    <w:rsid w:val="00F95B6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5B62"/>
    <w:rPr>
      <w:rFonts w:ascii="Segoe UI" w:hAnsi="Segoe UI" w:cs="Segoe UI"/>
      <w:sz w:val="18"/>
      <w:szCs w:val="18"/>
    </w:rPr>
  </w:style>
  <w:style w:type="character" w:styleId="Refdecomentario">
    <w:name w:val="annotation reference"/>
    <w:basedOn w:val="Fuentedeprrafopredeter"/>
    <w:uiPriority w:val="99"/>
    <w:semiHidden/>
    <w:unhideWhenUsed/>
    <w:rsid w:val="00610736"/>
    <w:rPr>
      <w:sz w:val="16"/>
      <w:szCs w:val="16"/>
    </w:rPr>
  </w:style>
  <w:style w:type="paragraph" w:styleId="Textocomentario">
    <w:name w:val="annotation text"/>
    <w:basedOn w:val="Normal"/>
    <w:link w:val="TextocomentarioCar"/>
    <w:uiPriority w:val="99"/>
    <w:semiHidden/>
    <w:unhideWhenUsed/>
    <w:rsid w:val="0061073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10736"/>
    <w:rPr>
      <w:sz w:val="20"/>
      <w:szCs w:val="20"/>
    </w:rPr>
  </w:style>
  <w:style w:type="paragraph" w:styleId="Asuntodelcomentario">
    <w:name w:val="annotation subject"/>
    <w:basedOn w:val="Textocomentario"/>
    <w:next w:val="Textocomentario"/>
    <w:link w:val="AsuntodelcomentarioCar"/>
    <w:uiPriority w:val="99"/>
    <w:semiHidden/>
    <w:unhideWhenUsed/>
    <w:rsid w:val="00610736"/>
    <w:rPr>
      <w:b/>
      <w:bCs/>
    </w:rPr>
  </w:style>
  <w:style w:type="character" w:customStyle="1" w:styleId="AsuntodelcomentarioCar">
    <w:name w:val="Asunto del comentario Car"/>
    <w:basedOn w:val="TextocomentarioCar"/>
    <w:link w:val="Asuntodelcomentario"/>
    <w:uiPriority w:val="99"/>
    <w:semiHidden/>
    <w:rsid w:val="00610736"/>
    <w:rPr>
      <w:b/>
      <w:bCs/>
      <w:sz w:val="20"/>
      <w:szCs w:val="20"/>
    </w:rPr>
  </w:style>
  <w:style w:type="paragraph" w:styleId="Encabezado">
    <w:name w:val="header"/>
    <w:basedOn w:val="Normal"/>
    <w:link w:val="EncabezadoCar"/>
    <w:uiPriority w:val="99"/>
    <w:unhideWhenUsed/>
    <w:rsid w:val="0074009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009A"/>
  </w:style>
  <w:style w:type="paragraph" w:styleId="Piedepgina">
    <w:name w:val="footer"/>
    <w:basedOn w:val="Normal"/>
    <w:link w:val="PiedepginaCar"/>
    <w:uiPriority w:val="99"/>
    <w:unhideWhenUsed/>
    <w:rsid w:val="0074009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4009A"/>
  </w:style>
  <w:style w:type="character" w:styleId="Hipervnculo">
    <w:name w:val="Hyperlink"/>
    <w:basedOn w:val="Fuentedeprrafopredeter"/>
    <w:uiPriority w:val="99"/>
    <w:unhideWhenUsed/>
    <w:rsid w:val="00F6488C"/>
    <w:rPr>
      <w:color w:val="0000FF"/>
      <w:u w:val="single"/>
    </w:rPr>
  </w:style>
  <w:style w:type="character" w:styleId="Hipervnculovisitado">
    <w:name w:val="FollowedHyperlink"/>
    <w:basedOn w:val="Fuentedeprrafopredeter"/>
    <w:uiPriority w:val="99"/>
    <w:semiHidden/>
    <w:unhideWhenUsed/>
    <w:rsid w:val="007519E8"/>
    <w:rPr>
      <w:color w:val="954F72" w:themeColor="followedHyperlink"/>
      <w:u w:val="single"/>
    </w:rPr>
  </w:style>
  <w:style w:type="table" w:styleId="Tablaconcuadrcula">
    <w:name w:val="Table Grid"/>
    <w:basedOn w:val="Tablanormal"/>
    <w:uiPriority w:val="39"/>
    <w:rsid w:val="005352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1980893">
      <w:bodyDiv w:val="1"/>
      <w:marLeft w:val="0"/>
      <w:marRight w:val="0"/>
      <w:marTop w:val="0"/>
      <w:marBottom w:val="0"/>
      <w:divBdr>
        <w:top w:val="none" w:sz="0" w:space="0" w:color="auto"/>
        <w:left w:val="none" w:sz="0" w:space="0" w:color="auto"/>
        <w:bottom w:val="none" w:sz="0" w:space="0" w:color="auto"/>
        <w:right w:val="none" w:sz="0" w:space="0" w:color="auto"/>
      </w:divBdr>
    </w:div>
    <w:div w:id="1716003129">
      <w:bodyDiv w:val="1"/>
      <w:marLeft w:val="0"/>
      <w:marRight w:val="0"/>
      <w:marTop w:val="0"/>
      <w:marBottom w:val="0"/>
      <w:divBdr>
        <w:top w:val="none" w:sz="0" w:space="0" w:color="auto"/>
        <w:left w:val="none" w:sz="0" w:space="0" w:color="auto"/>
        <w:bottom w:val="none" w:sz="0" w:space="0" w:color="auto"/>
        <w:right w:val="none" w:sz="0" w:space="0" w:color="auto"/>
      </w:divBdr>
    </w:div>
    <w:div w:id="1861888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B0E54-04E8-4170-B7C5-0152B3A9F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2203</Words>
  <Characters>287117</Characters>
  <Application>Microsoft Office Word</Application>
  <DocSecurity>0</DocSecurity>
  <Lines>2392</Lines>
  <Paragraphs>6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5T15:43:00Z</dcterms:created>
  <dcterms:modified xsi:type="dcterms:W3CDTF">2020-09-2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epidemiology</vt:lpwstr>
  </property>
  <property fmtid="{D5CDD505-2E9C-101B-9397-08002B2CF9AE}" pid="11" name="Mendeley Recent Style Name 4_1">
    <vt:lpwstr>International Journal of Epidemi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reventive-medicine</vt:lpwstr>
  </property>
  <property fmtid="{D5CDD505-2E9C-101B-9397-08002B2CF9AE}" pid="15" name="Mendeley Recent Style Name 6_1">
    <vt:lpwstr>Preventive Medicine</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ustainability</vt:lpwstr>
  </property>
  <property fmtid="{D5CDD505-2E9C-101B-9397-08002B2CF9AE}" pid="19" name="Mendeley Recent Style Name 8_1">
    <vt:lpwstr>Sustainability</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038823ef-84d5-3a48-ae5d-9efeb9fa631e</vt:lpwstr>
  </property>
  <property fmtid="{D5CDD505-2E9C-101B-9397-08002B2CF9AE}" pid="24" name="Mendeley Citation Style_1">
    <vt:lpwstr>http://www.zotero.org/styles/preventive-medicine</vt:lpwstr>
  </property>
</Properties>
</file>